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2E546" w14:textId="77777777" w:rsidR="00372150" w:rsidRPr="000B7AAD"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54026DBE" w14:textId="77777777" w:rsidR="00372150" w:rsidRPr="000B7AAD" w:rsidRDefault="00372150" w:rsidP="00266C78">
      <w:pPr>
        <w:spacing w:line="480" w:lineRule="auto"/>
        <w:rPr>
          <w:rFonts w:eastAsia="Times New Roman" w:cstheme="minorHAnsi"/>
          <w:lang w:val="en-CA"/>
        </w:rPr>
      </w:pPr>
    </w:p>
    <w:p w14:paraId="7C38FE84" w14:textId="77777777" w:rsidR="000B7AAD" w:rsidRDefault="000B7AAD" w:rsidP="00266C78">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14:paraId="31890EC2" w14:textId="77777777" w:rsidR="00BE1091" w:rsidRDefault="00BE1091" w:rsidP="00266C78">
      <w:pPr>
        <w:spacing w:line="480" w:lineRule="auto"/>
        <w:rPr>
          <w:rFonts w:eastAsia="Times New Roman" w:cstheme="minorHAnsi"/>
          <w:b/>
          <w:bCs/>
          <w:color w:val="000000"/>
          <w:lang w:val="en-CA"/>
        </w:rPr>
      </w:pPr>
    </w:p>
    <w:p w14:paraId="7207E53E"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33F26147" w14:textId="77777777" w:rsidR="00BE1091" w:rsidRDefault="00BE1091" w:rsidP="00266C78">
      <w:pPr>
        <w:spacing w:line="480" w:lineRule="auto"/>
        <w:rPr>
          <w:rFonts w:eastAsia="Times New Roman" w:cstheme="minorHAnsi"/>
          <w:color w:val="000000"/>
          <w:lang w:val="en-CA"/>
        </w:rPr>
      </w:pPr>
    </w:p>
    <w:p w14:paraId="748AAE0B"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0743C041"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14:paraId="4D333296" w14:textId="77777777" w:rsidR="00BE1091" w:rsidRDefault="00BE1091" w:rsidP="00266C78">
      <w:pPr>
        <w:spacing w:line="480" w:lineRule="auto"/>
        <w:rPr>
          <w:rFonts w:eastAsia="Times New Roman" w:cstheme="minorHAnsi"/>
          <w:color w:val="000000"/>
          <w:lang w:val="en-CA"/>
        </w:rPr>
      </w:pPr>
    </w:p>
    <w:p w14:paraId="40288E71" w14:textId="77777777" w:rsidR="00BE1091" w:rsidRPr="00BE1091" w:rsidRDefault="00BE1091" w:rsidP="00266C78">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del w:id="0" w:author="Vanessa Fladmark" w:date="2020-06-02T09:28:00Z">
        <w:r w:rsidRPr="00BE1091" w:rsidDel="002606FB">
          <w:rPr>
            <w:rFonts w:eastAsia="Times New Roman" w:cstheme="minorHAnsi"/>
            <w:color w:val="000000"/>
            <w:lang w:val="en-CA"/>
          </w:rPr>
          <w:delText>May 4</w:delText>
        </w:r>
      </w:del>
      <w:proofErr w:type="spellStart"/>
      <w:r w:rsidRPr="00BE1091">
        <w:rPr>
          <w:rFonts w:eastAsia="Times New Roman" w:cstheme="minorHAnsi"/>
          <w:color w:val="000000"/>
          <w:vertAlign w:val="superscript"/>
          <w:lang w:val="en-CA"/>
        </w:rPr>
        <w:t>th</w:t>
      </w:r>
      <w:proofErr w:type="spellEnd"/>
      <w:r w:rsidRPr="00BE1091">
        <w:rPr>
          <w:rFonts w:eastAsia="Times New Roman" w:cstheme="minorHAnsi"/>
          <w:color w:val="000000"/>
          <w:lang w:val="en-CA"/>
        </w:rPr>
        <w:t>, 2020</w:t>
      </w:r>
    </w:p>
    <w:p w14:paraId="6EED58BE" w14:textId="77777777" w:rsidR="00372150" w:rsidRPr="000B7AAD" w:rsidRDefault="00372150" w:rsidP="00266C78">
      <w:pPr>
        <w:spacing w:line="480" w:lineRule="auto"/>
        <w:rPr>
          <w:rFonts w:eastAsia="Times New Roman" w:cstheme="minorHAnsi"/>
          <w:lang w:val="en-CA"/>
        </w:rPr>
      </w:pPr>
    </w:p>
    <w:p w14:paraId="22726D1B" w14:textId="77777777" w:rsidR="00BE1091" w:rsidRPr="00BE1091"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AD076DC" w14:textId="77777777" w:rsidR="00BE1091" w:rsidRDefault="00BE1091" w:rsidP="00266C78">
      <w:pPr>
        <w:spacing w:line="480" w:lineRule="auto"/>
        <w:rPr>
          <w:rFonts w:eastAsia="Times New Roman" w:cstheme="minorHAnsi"/>
          <w:b/>
          <w:bCs/>
          <w:color w:val="000000"/>
          <w:lang w:val="en-CA"/>
        </w:rPr>
      </w:pPr>
    </w:p>
    <w:p w14:paraId="4A6C856D" w14:textId="77777777" w:rsidR="00BE1091" w:rsidRDefault="00BE1091" w:rsidP="00266C78">
      <w:pPr>
        <w:spacing w:line="480" w:lineRule="auto"/>
        <w:rPr>
          <w:rFonts w:eastAsia="Times New Roman" w:cstheme="minorHAnsi"/>
          <w:b/>
          <w:bCs/>
          <w:color w:val="000000"/>
          <w:lang w:val="en-CA"/>
        </w:rPr>
      </w:pPr>
    </w:p>
    <w:p w14:paraId="40478695" w14:textId="77777777" w:rsidR="00BE1091" w:rsidRDefault="00BE1091" w:rsidP="00266C78">
      <w:pPr>
        <w:spacing w:line="480" w:lineRule="auto"/>
        <w:rPr>
          <w:rFonts w:eastAsia="Times New Roman" w:cstheme="minorHAnsi"/>
          <w:b/>
          <w:bCs/>
          <w:color w:val="000000"/>
          <w:lang w:val="en-CA"/>
        </w:rPr>
      </w:pPr>
    </w:p>
    <w:p w14:paraId="1302CFC2" w14:textId="77777777" w:rsidR="00BE1091" w:rsidRDefault="00BE1091" w:rsidP="00266C78">
      <w:pPr>
        <w:spacing w:line="480" w:lineRule="auto"/>
        <w:rPr>
          <w:rFonts w:eastAsia="Times New Roman" w:cstheme="minorHAnsi"/>
          <w:b/>
          <w:bCs/>
          <w:color w:val="000000"/>
          <w:lang w:val="en-CA"/>
        </w:rPr>
      </w:pPr>
    </w:p>
    <w:p w14:paraId="6DE8FFD8" w14:textId="77777777" w:rsidR="00BE1091" w:rsidRDefault="00BE1091" w:rsidP="00266C78">
      <w:pPr>
        <w:spacing w:line="480" w:lineRule="auto"/>
        <w:rPr>
          <w:rFonts w:eastAsia="Times New Roman" w:cstheme="minorHAnsi"/>
          <w:b/>
          <w:bCs/>
          <w:color w:val="000000"/>
          <w:lang w:val="en-CA"/>
        </w:rPr>
      </w:pPr>
    </w:p>
    <w:p w14:paraId="1EABEE6B" w14:textId="77777777" w:rsidR="00BE1091" w:rsidRDefault="00BE1091" w:rsidP="00266C78">
      <w:pPr>
        <w:spacing w:line="480" w:lineRule="auto"/>
        <w:rPr>
          <w:rFonts w:eastAsia="Times New Roman" w:cstheme="minorHAnsi"/>
          <w:b/>
          <w:bCs/>
          <w:color w:val="000000"/>
          <w:lang w:val="en-CA"/>
        </w:rPr>
      </w:pPr>
    </w:p>
    <w:p w14:paraId="44E6368B" w14:textId="77777777" w:rsidR="00BE1091" w:rsidRDefault="00BE1091" w:rsidP="00266C78">
      <w:pPr>
        <w:spacing w:line="480" w:lineRule="auto"/>
        <w:rPr>
          <w:rFonts w:eastAsia="Times New Roman" w:cstheme="minorHAnsi"/>
          <w:b/>
          <w:bCs/>
          <w:color w:val="000000"/>
          <w:lang w:val="en-CA"/>
        </w:rPr>
      </w:pPr>
    </w:p>
    <w:p w14:paraId="4EC74AC3" w14:textId="77777777" w:rsidR="00BE1091" w:rsidRDefault="00BE1091" w:rsidP="00266C78">
      <w:pPr>
        <w:spacing w:line="480" w:lineRule="auto"/>
        <w:rPr>
          <w:rFonts w:eastAsia="Times New Roman" w:cstheme="minorHAnsi"/>
          <w:b/>
          <w:bCs/>
          <w:color w:val="000000"/>
          <w:lang w:val="en-CA"/>
        </w:rPr>
      </w:pPr>
    </w:p>
    <w:p w14:paraId="4E8BF3A1" w14:textId="77777777" w:rsidR="00BE1091" w:rsidRDefault="00BE1091" w:rsidP="00266C78">
      <w:pPr>
        <w:spacing w:line="480" w:lineRule="auto"/>
        <w:rPr>
          <w:rFonts w:eastAsia="Times New Roman" w:cstheme="minorHAnsi"/>
          <w:b/>
          <w:bCs/>
          <w:color w:val="000000"/>
          <w:lang w:val="en-CA"/>
        </w:rPr>
      </w:pPr>
    </w:p>
    <w:p w14:paraId="6A0E4AB1"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14:paraId="41545506" w14:textId="77777777" w:rsidR="00372150" w:rsidRPr="000B7AAD" w:rsidRDefault="00372150" w:rsidP="00266C78">
      <w:pPr>
        <w:spacing w:line="480" w:lineRule="auto"/>
        <w:rPr>
          <w:rFonts w:eastAsia="Times New Roman" w:cstheme="minorHAnsi"/>
          <w:lang w:val="en-CA"/>
        </w:rPr>
      </w:pPr>
    </w:p>
    <w:p w14:paraId="5B4E9029"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t>2.1 Introduction</w:t>
      </w:r>
    </w:p>
    <w:p w14:paraId="6FFD4B95" w14:textId="77777777" w:rsidR="00372150" w:rsidRPr="000B7AAD" w:rsidRDefault="00372150" w:rsidP="00266C78">
      <w:pPr>
        <w:spacing w:line="480" w:lineRule="auto"/>
        <w:rPr>
          <w:rFonts w:eastAsia="Times New Roman" w:cstheme="minorHAnsi"/>
          <w:lang w:val="en-CA"/>
        </w:rPr>
      </w:pPr>
    </w:p>
    <w:p w14:paraId="63499966" w14:textId="2D831184" w:rsidR="00BE1091" w:rsidRDefault="00372150" w:rsidP="00266C78">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rushka et al., 2019; Quinn, 2018; Wyllie de Echeverria &amp; Thornton, 2019)</w:t>
      </w:r>
      <w:r w:rsidR="00DF7973">
        <w:rPr>
          <w:rFonts w:eastAsia="Times New Roman" w:cstheme="minorHAnsi"/>
          <w:color w:val="000000"/>
          <w:lang w:val="en-CA"/>
        </w:rPr>
        <w:fldChar w:fldCharType="end"/>
      </w:r>
      <w:r w:rsidR="00DF7973">
        <w:rPr>
          <w:rFonts w:eastAsia="Times New Roman" w:cstheme="minorHAnsi"/>
          <w:color w:val="000000"/>
          <w:lang w:val="en-CA"/>
        </w:rPr>
        <w:t xml:space="preserve"> .</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 </w:t>
      </w:r>
      <w:proofErr w:type="spellStart"/>
      <w:r w:rsidR="00EC7D5B" w:rsidRPr="00EC7D5B">
        <w:rPr>
          <w:rFonts w:eastAsia="Times New Roman" w:cstheme="minorHAnsi"/>
          <w:i/>
          <w:iCs/>
          <w:color w:val="000000"/>
          <w:lang w:val="en-CA"/>
        </w:rPr>
        <w:t>gorbuscha</w:t>
      </w:r>
      <w:proofErr w:type="spellEnd"/>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lick &amp; Cox, 2016; Ruggerone &amp; Irvine, 2018)</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Pr>
          <w:rFonts w:eastAsia="Times New Roman" w:cstheme="minorHAnsi"/>
          <w:color w:val="000000"/>
          <w:lang w:val="en-CA"/>
        </w:rPr>
        <w:fldChar w:fldCharType="separate"/>
      </w:r>
      <w:r w:rsidR="00DB41F8" w:rsidRPr="00DB41F8">
        <w:rPr>
          <w:rFonts w:eastAsia="Times New Roman" w:cstheme="minorHAnsi"/>
          <w:noProof/>
          <w:color w:val="000000"/>
          <w:lang w:val="en-CA"/>
        </w:rPr>
        <w:t>(Garner &amp; Parfitt, 2006; Healey, 2009)</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w:t>
      </w:r>
      <w:del w:id="1" w:author="Vanessa Fladmark" w:date="2020-05-19T09:15:00Z">
        <w:r w:rsidR="00EC7D5B" w:rsidDel="000374C3">
          <w:rPr>
            <w:rFonts w:eastAsia="Times New Roman" w:cstheme="minorHAnsi"/>
            <w:color w:val="000000"/>
            <w:lang w:val="en-CA"/>
          </w:rPr>
          <w:delText xml:space="preserve">very </w:delText>
        </w:r>
      </w:del>
      <w:ins w:id="2" w:author="Vanessa Fladmark" w:date="2020-05-19T09:15:00Z">
        <w:r w:rsidR="000374C3">
          <w:rPr>
            <w:rFonts w:eastAsia="Times New Roman" w:cstheme="minorHAnsi"/>
            <w:color w:val="000000"/>
            <w:lang w:val="en-CA"/>
          </w:rPr>
          <w:t xml:space="preserve">highly </w:t>
        </w:r>
      </w:ins>
      <w:r w:rsidR="00EC7D5B">
        <w:rPr>
          <w:rFonts w:eastAsia="Times New Roman" w:cstheme="minorHAnsi"/>
          <w:color w:val="000000"/>
          <w:lang w:val="en-CA"/>
        </w:rPr>
        <w:t>variable, often lower than expected, and salmon fisheries become difficult to manage</w:t>
      </w:r>
      <w:r w:rsidR="00DF7973">
        <w:rPr>
          <w:rFonts w:eastAsia="Times New Roman" w:cstheme="minorHAnsi"/>
          <w:color w:val="000000"/>
          <w:lang w:val="en-CA"/>
        </w:rPr>
        <w:t xml:space="preserve"> </w:t>
      </w:r>
      <w:commentRangeStart w:id="3"/>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commentRangeEnd w:id="3"/>
      <w:r w:rsidR="009C36C9">
        <w:rPr>
          <w:rStyle w:val="CommentReference"/>
        </w:rPr>
        <w:commentReference w:id="3"/>
      </w:r>
      <w:r w:rsidR="00EC7D5B">
        <w:rPr>
          <w:rFonts w:eastAsia="Times New Roman" w:cstheme="minorHAnsi"/>
          <w:color w:val="000000"/>
          <w:lang w:val="en-CA"/>
        </w:rPr>
        <w:t>.</w:t>
      </w:r>
    </w:p>
    <w:p w14:paraId="198ECB14" w14:textId="77777777" w:rsidR="00EE0173" w:rsidRDefault="00EE0173" w:rsidP="00266C78">
      <w:pPr>
        <w:spacing w:line="480" w:lineRule="auto"/>
        <w:rPr>
          <w:rFonts w:eastAsia="Times New Roman" w:cstheme="minorHAnsi"/>
          <w:color w:val="000000"/>
          <w:lang w:val="en-CA"/>
        </w:rPr>
      </w:pPr>
    </w:p>
    <w:p w14:paraId="16117CC2" w14:textId="2D2BFCF6" w:rsidR="000D2776" w:rsidRDefault="00EE0173" w:rsidP="00266C78">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w:t>
      </w:r>
      <w:ins w:id="4" w:author="evgeny" w:date="2020-05-18T12:11:00Z">
        <w:r w:rsidR="002B2430">
          <w:rPr>
            <w:rFonts w:eastAsia="Times New Roman" w:cstheme="minorHAnsi"/>
            <w:color w:val="000000"/>
            <w:lang w:val="en-CA"/>
          </w:rPr>
          <w:t>gh</w:t>
        </w:r>
      </w:ins>
      <w:r w:rsidR="000D2776" w:rsidRPr="000B7AAD">
        <w:rPr>
          <w:rFonts w:eastAsia="Times New Roman" w:cstheme="minorHAnsi"/>
          <w:color w:val="000000"/>
          <w:lang w:val="en-CA"/>
        </w:rPr>
        <w:t xml:space="preserve">t towards the estuary and the ocean and are therefore relatively small </w:t>
      </w:r>
      <w:commentRangeStart w:id="5"/>
      <w:r w:rsidR="000D2776" w:rsidRPr="000B7AAD">
        <w:rPr>
          <w:rFonts w:eastAsia="Times New Roman" w:cstheme="minorHAnsi"/>
          <w:color w:val="000000"/>
          <w:lang w:val="en-CA"/>
        </w:rPr>
        <w:t xml:space="preserve">and </w:t>
      </w:r>
      <w:del w:id="6" w:author="Vanessa Fladmark" w:date="2020-05-18T13:10:00Z">
        <w:r w:rsidR="000D2776" w:rsidRPr="000B7AAD" w:rsidDel="000A2946">
          <w:rPr>
            <w:rFonts w:eastAsia="Times New Roman" w:cstheme="minorHAnsi"/>
            <w:color w:val="000000"/>
            <w:lang w:val="en-CA"/>
          </w:rPr>
          <w:delText xml:space="preserve">can </w:delText>
        </w:r>
      </w:del>
      <w:ins w:id="7" w:author="Vanessa Fladmark" w:date="2020-05-18T13:10:00Z">
        <w:r w:rsidR="000A2946">
          <w:rPr>
            <w:rFonts w:eastAsia="Times New Roman" w:cstheme="minorHAnsi"/>
            <w:color w:val="000000"/>
            <w:lang w:val="en-CA"/>
          </w:rPr>
          <w:t>must</w:t>
        </w:r>
        <w:r w:rsidR="000A2946" w:rsidRPr="000B7AAD">
          <w:rPr>
            <w:rFonts w:eastAsia="Times New Roman" w:cstheme="minorHAnsi"/>
            <w:color w:val="000000"/>
            <w:lang w:val="en-CA"/>
          </w:rPr>
          <w:t xml:space="preserve"> </w:t>
        </w:r>
      </w:ins>
      <w:r w:rsidR="000D2776" w:rsidRPr="000B7AAD">
        <w:rPr>
          <w:rFonts w:eastAsia="Times New Roman" w:cstheme="minorHAnsi"/>
          <w:color w:val="000000"/>
          <w:lang w:val="en-CA"/>
        </w:rPr>
        <w:t>grow quickly</w:t>
      </w:r>
      <w:commentRangeEnd w:id="5"/>
      <w:r w:rsidR="0028260B">
        <w:rPr>
          <w:rStyle w:val="CommentReference"/>
        </w:rPr>
        <w:commentReference w:id="5"/>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Groot &amp;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w:t>
      </w:r>
      <w:ins w:id="8" w:author="Brian" w:date="2020-05-05T23:48:00Z">
        <w:r w:rsidR="0028260B">
          <w:rPr>
            <w:rFonts w:eastAsia="Times New Roman" w:cstheme="minorHAnsi"/>
            <w:color w:val="000000"/>
            <w:lang w:val="en-CA"/>
          </w:rPr>
          <w:t>,</w:t>
        </w:r>
      </w:ins>
      <w:r w:rsidR="000D2776" w:rsidRPr="000B7AAD">
        <w:rPr>
          <w:rFonts w:eastAsia="Times New Roman" w:cstheme="minorHAnsi"/>
          <w:color w:val="000000"/>
          <w:lang w:val="en-CA"/>
        </w:rPr>
        <w:t xml:space="preserve">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xml:space="preserve">. </w:t>
      </w:r>
      <w:ins w:id="9" w:author="Brian" w:date="2020-05-05T23:48:00Z">
        <w:r w:rsidR="0028260B">
          <w:rPr>
            <w:rFonts w:eastAsia="Times New Roman" w:cstheme="minorHAnsi"/>
            <w:color w:val="000000"/>
            <w:lang w:val="en-CA"/>
          </w:rPr>
          <w:t xml:space="preserve">Mortality </w:t>
        </w:r>
      </w:ins>
      <w:del w:id="10" w:author="Brian" w:date="2020-05-05T23:48:00Z">
        <w:r w:rsidR="000D2776" w:rsidDel="0028260B">
          <w:rPr>
            <w:rFonts w:eastAsia="Times New Roman" w:cstheme="minorHAnsi"/>
            <w:color w:val="000000"/>
            <w:lang w:val="en-CA"/>
          </w:rPr>
          <w:delText xml:space="preserve">There is high mortality </w:delText>
        </w:r>
      </w:del>
      <w:r w:rsidR="000D2776">
        <w:rPr>
          <w:rFonts w:eastAsia="Times New Roman" w:cstheme="minorHAnsi"/>
          <w:color w:val="000000"/>
          <w:lang w:val="en-CA"/>
        </w:rPr>
        <w:t>for salmon smolts</w:t>
      </w:r>
      <w:ins w:id="11" w:author="Brian" w:date="2020-05-05T23:48:00Z">
        <w:r w:rsidR="0028260B">
          <w:rPr>
            <w:rFonts w:eastAsia="Times New Roman" w:cstheme="minorHAnsi"/>
            <w:color w:val="000000"/>
            <w:lang w:val="en-CA"/>
          </w:rPr>
          <w:t xml:space="preserve"> can be high</w:t>
        </w:r>
      </w:ins>
      <w:r w:rsidR="000D2776">
        <w:rPr>
          <w:rFonts w:eastAsia="Times New Roman" w:cstheme="minorHAnsi"/>
          <w:color w:val="000000"/>
          <w:lang w:val="en-CA"/>
        </w:rPr>
        <w:t xml:space="preserve">, </w:t>
      </w:r>
      <w:ins w:id="12" w:author="Brian" w:date="2020-05-05T23:48:00Z">
        <w:r w:rsidR="0028260B">
          <w:rPr>
            <w:rFonts w:eastAsia="Times New Roman" w:cstheme="minorHAnsi"/>
            <w:color w:val="000000"/>
            <w:lang w:val="en-CA"/>
          </w:rPr>
          <w:t xml:space="preserve">and </w:t>
        </w:r>
      </w:ins>
      <w:r w:rsidR="000D2776">
        <w:rPr>
          <w:rFonts w:eastAsia="Times New Roman" w:cstheme="minorHAnsi"/>
          <w:color w:val="000000"/>
          <w:lang w:val="en-CA"/>
        </w:rPr>
        <w:t xml:space="preserve">research has shown growth in the early marine phase </w:t>
      </w:r>
      <w:ins w:id="13" w:author="Brian" w:date="2020-05-05T23:49:00Z">
        <w:r w:rsidR="0028260B">
          <w:rPr>
            <w:rFonts w:eastAsia="Times New Roman" w:cstheme="minorHAnsi"/>
            <w:color w:val="000000"/>
            <w:lang w:val="en-CA"/>
          </w:rPr>
          <w:t xml:space="preserve">is an important </w:t>
        </w:r>
      </w:ins>
      <w:del w:id="14" w:author="Brian" w:date="2020-05-05T23:49:00Z">
        <w:r w:rsidR="000D2776" w:rsidDel="0028260B">
          <w:rPr>
            <w:rFonts w:eastAsia="Times New Roman" w:cstheme="minorHAnsi"/>
            <w:color w:val="000000"/>
            <w:lang w:val="en-CA"/>
          </w:rPr>
          <w:delText xml:space="preserve">strongly helps </w:delText>
        </w:r>
      </w:del>
      <w:r w:rsidR="000D2776">
        <w:rPr>
          <w:rFonts w:eastAsia="Times New Roman" w:cstheme="minorHAnsi"/>
          <w:color w:val="000000"/>
          <w:lang w:val="en-CA"/>
        </w:rPr>
        <w:t>determin</w:t>
      </w:r>
      <w:ins w:id="15" w:author="Brian" w:date="2020-05-05T23:49:00Z">
        <w:r w:rsidR="0028260B">
          <w:rPr>
            <w:rFonts w:eastAsia="Times New Roman" w:cstheme="minorHAnsi"/>
            <w:color w:val="000000"/>
            <w:lang w:val="en-CA"/>
          </w:rPr>
          <w:t>ant</w:t>
        </w:r>
      </w:ins>
      <w:del w:id="16" w:author="Brian" w:date="2020-05-05T23:49:00Z">
        <w:r w:rsidR="000D2776" w:rsidDel="0028260B">
          <w:rPr>
            <w:rFonts w:eastAsia="Times New Roman" w:cstheme="minorHAnsi"/>
            <w:color w:val="000000"/>
            <w:lang w:val="en-CA"/>
          </w:rPr>
          <w:delText>e</w:delText>
        </w:r>
      </w:del>
      <w:r w:rsidR="000D2776">
        <w:rPr>
          <w:rFonts w:eastAsia="Times New Roman" w:cstheme="minorHAnsi"/>
          <w:color w:val="000000"/>
          <w:lang w:val="en-CA"/>
        </w:rPr>
        <w:t xml:space="preserve"> </w:t>
      </w:r>
      <w:ins w:id="17" w:author="Brian" w:date="2020-05-05T23:49:00Z">
        <w:r w:rsidR="0028260B">
          <w:rPr>
            <w:rFonts w:eastAsia="Times New Roman" w:cstheme="minorHAnsi"/>
            <w:color w:val="000000"/>
            <w:lang w:val="en-CA"/>
          </w:rPr>
          <w:t xml:space="preserve">of </w:t>
        </w:r>
      </w:ins>
      <w:r w:rsidR="000D2776">
        <w:rPr>
          <w:rFonts w:eastAsia="Times New Roman" w:cstheme="minorHAnsi"/>
          <w:color w:val="000000"/>
          <w:lang w:val="en-CA"/>
        </w:rPr>
        <w:t>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eamish &amp;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14:paraId="37EBE4AF" w14:textId="77777777" w:rsidR="000D2776" w:rsidRDefault="000D2776" w:rsidP="00266C78">
      <w:pPr>
        <w:spacing w:line="480" w:lineRule="auto"/>
        <w:rPr>
          <w:rFonts w:eastAsia="Times New Roman" w:cstheme="minorHAnsi"/>
          <w:color w:val="000000"/>
          <w:lang w:val="en-CA"/>
        </w:rPr>
      </w:pPr>
    </w:p>
    <w:p w14:paraId="5D905EAF" w14:textId="7C4D2489" w:rsidR="00CA6BD3" w:rsidRDefault="000D2776" w:rsidP="00266C78">
      <w:pPr>
        <w:spacing w:line="480" w:lineRule="auto"/>
        <w:rPr>
          <w:ins w:id="18" w:author="Vanessa Fladmark" w:date="2020-05-24T11:09:00Z"/>
          <w:rFonts w:eastAsia="Times New Roman" w:cstheme="minorHAnsi"/>
          <w:color w:val="000000"/>
          <w:lang w:val="en-CA"/>
        </w:rPr>
      </w:pPr>
      <w:r>
        <w:rPr>
          <w:rFonts w:eastAsia="Times New Roman" w:cstheme="minorHAnsi"/>
          <w:color w:val="000000"/>
          <w:lang w:val="en-CA"/>
        </w:rPr>
        <w:tab/>
      </w:r>
      <w:r w:rsidRPr="000A2946">
        <w:rPr>
          <w:rFonts w:eastAsia="Times New Roman" w:cstheme="minorHAnsi"/>
          <w:color w:val="000000"/>
          <w:lang w:val="en-CA"/>
        </w:rPr>
        <w:t>Prey</w:t>
      </w:r>
      <w:r>
        <w:rPr>
          <w:rFonts w:eastAsia="Times New Roman" w:cstheme="minorHAnsi"/>
          <w:color w:val="000000"/>
          <w:lang w:val="en-CA"/>
        </w:rPr>
        <w:t xml:space="preserve">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w:t>
      </w:r>
      <w:del w:id="19" w:author="Brian" w:date="2020-05-05T23:58:00Z">
        <w:r w:rsidDel="00BE54A2">
          <w:rPr>
            <w:rFonts w:eastAsia="Times New Roman" w:cstheme="minorHAnsi"/>
            <w:color w:val="000000"/>
            <w:lang w:val="en-CA"/>
          </w:rPr>
          <w:delText>the salmon species have unique behaviour and preferences</w:delText>
        </w:r>
        <w:r w:rsidR="00E10448" w:rsidDel="00BE54A2">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plainTextFormattedCitation":"(R. D. Brodeur, 1990)","previouslyFormattedCitation":"(R. D. 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noProof/>
          <w:color w:val="000000"/>
          <w:lang w:val="en-CA"/>
        </w:rPr>
        <w:t>(R. D. 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w:t>
      </w:r>
      <w:ins w:id="20" w:author="Brian" w:date="2020-05-05T23:58:00Z">
        <w:r w:rsidR="00BE54A2" w:rsidRPr="00BE54A2">
          <w:rPr>
            <w:rFonts w:eastAsia="Times New Roman" w:cstheme="minorHAnsi"/>
            <w:color w:val="000000"/>
            <w:lang w:val="en-CA"/>
          </w:rPr>
          <w:t xml:space="preserve"> </w:t>
        </w:r>
        <w:r w:rsidR="00BE54A2">
          <w:rPr>
            <w:rFonts w:eastAsia="Times New Roman" w:cstheme="minorHAnsi"/>
            <w:color w:val="000000"/>
            <w:lang w:val="en-CA"/>
          </w:rPr>
          <w:t xml:space="preserve">The salmon species have unique </w:t>
        </w:r>
      </w:ins>
      <w:ins w:id="21" w:author="Brian" w:date="2020-05-05T23:59:00Z">
        <w:r w:rsidR="00BE54A2">
          <w:rPr>
            <w:rFonts w:eastAsia="Times New Roman" w:cstheme="minorHAnsi"/>
            <w:color w:val="000000"/>
            <w:lang w:val="en-CA"/>
          </w:rPr>
          <w:t xml:space="preserve">foraging </w:t>
        </w:r>
      </w:ins>
      <w:ins w:id="22" w:author="Brian" w:date="2020-05-05T23:58:00Z">
        <w:r w:rsidR="00BE54A2">
          <w:rPr>
            <w:rFonts w:eastAsia="Times New Roman" w:cstheme="minorHAnsi"/>
            <w:color w:val="000000"/>
            <w:lang w:val="en-CA"/>
          </w:rPr>
          <w:t>behaviour and preferences</w:t>
        </w:r>
      </w:ins>
      <w:ins w:id="23" w:author="evgeny" w:date="2020-05-18T12:15:00Z">
        <w:r w:rsidR="009C36C9">
          <w:rPr>
            <w:rFonts w:eastAsia="Times New Roman" w:cstheme="minorHAnsi"/>
            <w:color w:val="000000"/>
            <w:lang w:val="en-CA"/>
          </w:rPr>
          <w:t xml:space="preserve"> </w:t>
        </w:r>
      </w:ins>
      <w:ins w:id="24" w:author="Vanessa Fladmark" w:date="2020-05-26T10:38:00Z">
        <w:r w:rsidR="00286A8E">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286A8E">
        <w:rPr>
          <w:rFonts w:eastAsia="Times New Roman" w:cstheme="minorHAnsi"/>
          <w:color w:val="000000"/>
          <w:lang w:val="en-CA"/>
        </w:rPr>
        <w:fldChar w:fldCharType="separate"/>
      </w:r>
      <w:r w:rsidR="00286A8E" w:rsidRPr="00286A8E">
        <w:rPr>
          <w:rFonts w:eastAsia="Times New Roman" w:cstheme="minorHAnsi"/>
          <w:noProof/>
          <w:color w:val="000000"/>
          <w:lang w:val="en-CA"/>
        </w:rPr>
        <w:t>(Beamish et al., 2003)</w:t>
      </w:r>
      <w:ins w:id="25" w:author="Vanessa Fladmark" w:date="2020-05-26T10:38:00Z">
        <w:r w:rsidR="00286A8E">
          <w:rPr>
            <w:rFonts w:eastAsia="Times New Roman" w:cstheme="minorHAnsi"/>
            <w:color w:val="000000"/>
            <w:lang w:val="en-CA"/>
          </w:rPr>
          <w:fldChar w:fldCharType="end"/>
        </w:r>
      </w:ins>
      <w:ins w:id="26" w:author="evgeny" w:date="2020-05-18T12:15:00Z">
        <w:del w:id="27" w:author="Vanessa Fladmark" w:date="2020-05-26T10:38:00Z">
          <w:r w:rsidR="009C36C9" w:rsidDel="00286A8E">
            <w:rPr>
              <w:rFonts w:eastAsia="Times New Roman" w:cstheme="minorHAnsi"/>
              <w:color w:val="000000"/>
              <w:lang w:val="en-CA"/>
            </w:rPr>
            <w:delText>(ref.)</w:delText>
          </w:r>
        </w:del>
      </w:ins>
      <w:ins w:id="28" w:author="Brian" w:date="2020-05-05T23:59:00Z">
        <w:r w:rsidR="00BE54A2">
          <w:rPr>
            <w:rFonts w:eastAsia="Times New Roman" w:cstheme="minorHAnsi"/>
            <w:color w:val="000000"/>
            <w:lang w:val="en-CA"/>
          </w:rPr>
          <w:t xml:space="preserve">, for example, </w:t>
        </w:r>
      </w:ins>
      <w:del w:id="29" w:author="Brian" w:date="2020-05-05T23:59:00Z">
        <w:r w:rsidDel="00BE54A2">
          <w:rPr>
            <w:rFonts w:eastAsia="Times New Roman" w:cstheme="minorHAnsi"/>
            <w:color w:val="000000"/>
            <w:lang w:val="en-CA"/>
          </w:rPr>
          <w:delText xml:space="preserve"> </w:delText>
        </w:r>
        <w:r w:rsidR="00CB61B8" w:rsidDel="00BE54A2">
          <w:rPr>
            <w:rFonts w:eastAsia="Times New Roman" w:cstheme="minorHAnsi"/>
            <w:color w:val="000000"/>
            <w:lang w:val="en-CA"/>
          </w:rPr>
          <w:delText>Therefore,</w:delText>
        </w:r>
      </w:del>
      <w:del w:id="30" w:author="evgeny" w:date="2020-05-18T12:16:00Z">
        <w:r w:rsidR="00CB61B8" w:rsidDel="009C36C9">
          <w:rPr>
            <w:rFonts w:eastAsia="Times New Roman" w:cstheme="minorHAnsi"/>
            <w:color w:val="000000"/>
            <w:lang w:val="en-CA"/>
          </w:rPr>
          <w:delText xml:space="preserve"> while </w:delText>
        </w:r>
      </w:del>
      <w:r w:rsidR="00CB61B8">
        <w:rPr>
          <w:rFonts w:eastAsia="Times New Roman" w:cstheme="minorHAnsi"/>
          <w:color w:val="000000"/>
          <w:lang w:val="en-CA"/>
        </w:rPr>
        <w:t>pink and chum salmon are both planktivorous during early marine life</w:t>
      </w:r>
      <w:ins w:id="31" w:author="evgeny" w:date="2020-05-18T12:16:00Z">
        <w:r w:rsidR="009C36C9">
          <w:rPr>
            <w:rFonts w:eastAsia="Times New Roman" w:cstheme="minorHAnsi"/>
            <w:color w:val="000000"/>
            <w:lang w:val="en-CA"/>
          </w:rPr>
          <w:t xml:space="preserve"> and therefore </w:t>
        </w:r>
      </w:ins>
      <w:del w:id="32" w:author="evgeny" w:date="2020-05-18T12:16:00Z">
        <w:r w:rsidR="00CB61B8" w:rsidDel="009C36C9">
          <w:rPr>
            <w:rFonts w:eastAsia="Times New Roman" w:cstheme="minorHAnsi"/>
            <w:color w:val="000000"/>
            <w:lang w:val="en-CA"/>
          </w:rPr>
          <w:delText>, these salmon species</w:delText>
        </w:r>
      </w:del>
      <w:r w:rsidR="00CB61B8">
        <w:rPr>
          <w:rFonts w:eastAsia="Times New Roman" w:cstheme="minorHAnsi"/>
          <w:color w:val="000000"/>
          <w:lang w:val="en-CA"/>
        </w:rPr>
        <w:t xml:space="preserve"> have the potential to </w:t>
      </w:r>
      <w:ins w:id="33" w:author="evgeny" w:date="2020-05-18T12:16:00Z">
        <w:r w:rsidR="009C36C9">
          <w:rPr>
            <w:rFonts w:eastAsia="Times New Roman" w:cstheme="minorHAnsi"/>
            <w:color w:val="000000"/>
            <w:lang w:val="en-CA"/>
          </w:rPr>
          <w:t xml:space="preserve">either </w:t>
        </w:r>
      </w:ins>
      <w:r w:rsidR="00CB61B8">
        <w:rPr>
          <w:rFonts w:eastAsia="Times New Roman" w:cstheme="minorHAnsi"/>
          <w:color w:val="000000"/>
          <w:lang w:val="en-CA"/>
        </w:rPr>
        <w:t xml:space="preserve">compete for food or occupy different </w:t>
      </w:r>
      <w:commentRangeStart w:id="34"/>
      <w:r w:rsidR="00CB61B8">
        <w:rPr>
          <w:rFonts w:eastAsia="Times New Roman" w:cstheme="minorHAnsi"/>
          <w:color w:val="000000"/>
          <w:lang w:val="en-CA"/>
        </w:rPr>
        <w:t xml:space="preserve">trophic niches </w:t>
      </w:r>
      <w:commentRangeEnd w:id="34"/>
      <w:r w:rsidR="00001741">
        <w:rPr>
          <w:rStyle w:val="CommentReference"/>
        </w:rPr>
        <w:commentReference w:id="34"/>
      </w:r>
      <w:r w:rsidR="00CB61B8">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14:paraId="60D813FA" w14:textId="5C833DF4" w:rsidR="008E06FB" w:rsidRDefault="008E06FB" w:rsidP="00266C78">
      <w:pPr>
        <w:spacing w:line="480" w:lineRule="auto"/>
        <w:rPr>
          <w:ins w:id="35" w:author="Vanessa Fladmark" w:date="2020-05-24T11:09:00Z"/>
          <w:rFonts w:eastAsia="Times New Roman" w:cstheme="minorHAnsi"/>
          <w:color w:val="000000"/>
          <w:lang w:val="en-CA"/>
        </w:rPr>
      </w:pPr>
    </w:p>
    <w:p w14:paraId="31EC9534" w14:textId="75479AEC" w:rsidR="008E06FB" w:rsidRDefault="008E06FB" w:rsidP="00266C78">
      <w:pPr>
        <w:spacing w:line="480" w:lineRule="auto"/>
        <w:rPr>
          <w:rFonts w:eastAsia="Times New Roman" w:cstheme="minorHAnsi"/>
          <w:color w:val="000000"/>
          <w:lang w:val="en-CA"/>
        </w:rPr>
      </w:pPr>
      <w:ins w:id="36" w:author="Vanessa Fladmark" w:date="2020-05-24T11:09:00Z">
        <w:r>
          <w:rPr>
            <w:rFonts w:eastAsia="Times New Roman" w:cstheme="minorHAnsi"/>
            <w:color w:val="000000"/>
            <w:lang w:val="en-CA"/>
          </w:rPr>
          <w:tab/>
          <w:t>Niche can be defined as a combination of the conditions allowing a species to satisfy the minimum requirements of survival and the impact of the species on environmental conditions</w:t>
        </w:r>
      </w:ins>
      <w:ins w:id="37" w:author="Vanessa Fladmark" w:date="2020-05-26T16:01:00Z">
        <w:r w:rsidR="003E451F">
          <w:rPr>
            <w:rFonts w:eastAsia="Times New Roman" w:cstheme="minorHAnsi"/>
            <w:color w:val="000000"/>
            <w:lang w:val="en-CA"/>
          </w:rPr>
          <w:t xml:space="preserve"> </w:t>
        </w:r>
      </w:ins>
      <w:ins w:id="38" w:author="Vanessa Fladmark" w:date="2020-05-26T16:02:00Z">
        <w:r w:rsidR="003E451F">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Chase &amp; Leibold, 2003)</w:t>
      </w:r>
      <w:ins w:id="39" w:author="Vanessa Fladmark" w:date="2020-05-26T16:02:00Z">
        <w:r w:rsidR="003E451F">
          <w:rPr>
            <w:rFonts w:eastAsia="Times New Roman" w:cstheme="minorHAnsi"/>
            <w:color w:val="000000"/>
            <w:lang w:val="en-CA"/>
          </w:rPr>
          <w:fldChar w:fldCharType="end"/>
        </w:r>
      </w:ins>
      <w:ins w:id="40" w:author="Vanessa Fladmark" w:date="2020-05-24T11:09:00Z">
        <w:r>
          <w:rPr>
            <w:rFonts w:eastAsia="Times New Roman" w:cstheme="minorHAnsi"/>
            <w:color w:val="000000"/>
            <w:lang w:val="en-CA"/>
          </w:rPr>
          <w:t>. Therefore, “trophic niche” can be considered the prey resources consumed to meet energetic demands and the effect of species foraging on the zooplankton community and other species</w:t>
        </w:r>
      </w:ins>
      <w:ins w:id="41" w:author="Vanessa Fladmark" w:date="2020-05-26T16:16:00Z">
        <w:r w:rsidR="000A705A">
          <w:rPr>
            <w:rFonts w:eastAsia="Times New Roman" w:cstheme="minorHAnsi"/>
            <w:color w:val="000000"/>
            <w:lang w:val="en-CA"/>
          </w:rPr>
          <w:t xml:space="preserve"> </w:t>
        </w:r>
        <w:r w:rsidR="000A705A">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Pr>
          <w:rFonts w:eastAsia="Times New Roman" w:cstheme="minorHAnsi"/>
          <w:color w:val="000000"/>
          <w:lang w:val="en-CA"/>
        </w:rPr>
        <w:fldChar w:fldCharType="separate"/>
      </w:r>
      <w:r w:rsidR="000A705A" w:rsidRPr="000A705A">
        <w:rPr>
          <w:rFonts w:eastAsia="Times New Roman" w:cstheme="minorHAnsi"/>
          <w:noProof/>
          <w:color w:val="000000"/>
          <w:lang w:val="en-CA"/>
        </w:rPr>
        <w:t>(Jenkins, 2011)</w:t>
      </w:r>
      <w:ins w:id="42" w:author="Vanessa Fladmark" w:date="2020-05-26T16:16:00Z">
        <w:r w:rsidR="000A705A">
          <w:rPr>
            <w:rFonts w:eastAsia="Times New Roman" w:cstheme="minorHAnsi"/>
            <w:color w:val="000000"/>
            <w:lang w:val="en-CA"/>
          </w:rPr>
          <w:fldChar w:fldCharType="end"/>
        </w:r>
      </w:ins>
      <w:ins w:id="43" w:author="Vanessa Fladmark" w:date="2020-05-24T11:09:00Z">
        <w:r>
          <w:rPr>
            <w:rFonts w:eastAsia="Times New Roman" w:cstheme="minorHAnsi"/>
            <w:color w:val="000000"/>
            <w:lang w:val="en-CA"/>
          </w:rPr>
          <w:t>. Essentially, trophic niche is an organism’s role within the food web, it can be dynamic over time and coexisting species cannot occupy the same niche or one species will outcompete the other</w:t>
        </w:r>
      </w:ins>
      <w:ins w:id="44" w:author="Vanessa Fladmark" w:date="2020-05-26T16:07:00Z">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ins>
      <w:r w:rsidR="000A705A">
        <w:rPr>
          <w:rFonts w:eastAsia="Times New Roman" w:cstheme="minorHAnsi"/>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Hardin, 1960)</w:t>
      </w:r>
      <w:ins w:id="45" w:author="Vanessa Fladmark" w:date="2020-05-26T16:07:00Z">
        <w:r w:rsidR="003E451F">
          <w:rPr>
            <w:rFonts w:eastAsia="Times New Roman" w:cstheme="minorHAnsi"/>
            <w:color w:val="000000"/>
            <w:lang w:val="en-CA"/>
          </w:rPr>
          <w:fldChar w:fldCharType="end"/>
        </w:r>
      </w:ins>
      <w:ins w:id="46" w:author="Vanessa Fladmark" w:date="2020-05-24T11:09:00Z">
        <w:r>
          <w:rPr>
            <w:rFonts w:eastAsia="Times New Roman" w:cstheme="minorHAnsi"/>
            <w:color w:val="000000"/>
            <w:lang w:val="en-CA"/>
          </w:rPr>
          <w:t>.</w:t>
        </w:r>
      </w:ins>
    </w:p>
    <w:p w14:paraId="233AD0DF" w14:textId="77777777" w:rsidR="00CA6BD3" w:rsidRDefault="00CA6BD3" w:rsidP="00266C78">
      <w:pPr>
        <w:spacing w:line="480" w:lineRule="auto"/>
        <w:rPr>
          <w:rFonts w:eastAsia="Times New Roman" w:cstheme="minorHAnsi"/>
          <w:color w:val="000000"/>
          <w:lang w:val="en-CA"/>
        </w:rPr>
      </w:pPr>
    </w:p>
    <w:p w14:paraId="5E714821" w14:textId="0972A188" w:rsidR="000D2776" w:rsidRDefault="00CB61B8" w:rsidP="00266C78">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w:t>
      </w:r>
      <w:r w:rsidR="008E06FB">
        <w:rPr>
          <w:rFonts w:eastAsia="Times New Roman" w:cstheme="minorHAnsi"/>
          <w:color w:val="000000"/>
          <w:lang w:val="en-CA"/>
        </w:rPr>
        <w:t xml:space="preserve"> </w:t>
      </w:r>
      <w:ins w:id="47" w:author="Vanessa Fladmark" w:date="2020-05-24T11:10:00Z">
        <w:r w:rsidR="008E06FB">
          <w:rPr>
            <w:rFonts w:eastAsia="Times New Roman" w:cstheme="minorHAnsi"/>
            <w:color w:val="000000"/>
            <w:lang w:val="en-CA"/>
          </w:rPr>
          <w:t xml:space="preserve">an example of </w:t>
        </w:r>
      </w:ins>
      <w:r w:rsidR="000D2776">
        <w:rPr>
          <w:rFonts w:eastAsia="Times New Roman" w:cstheme="minorHAnsi"/>
          <w:color w:val="000000"/>
          <w:lang w:val="en-CA"/>
        </w:rPr>
        <w:t>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atten et al., 2018; Ruggerone &amp; Nielsen,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commentRangeStart w:id="48"/>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commentRangeEnd w:id="48"/>
      <w:r w:rsidR="0028260B">
        <w:rPr>
          <w:rStyle w:val="CommentReference"/>
        </w:rPr>
        <w:commentReference w:id="48"/>
      </w:r>
      <w:r w:rsidR="00864DB4">
        <w:rPr>
          <w:rFonts w:eastAsia="Times New Roman" w:cstheme="minorHAnsi"/>
          <w:color w:val="000000"/>
          <w:lang w:val="en-CA"/>
        </w:rPr>
        <w:t xml:space="preserve"> </w:t>
      </w:r>
      <w:ins w:id="49" w:author="Vanessa Fladmark" w:date="2020-05-19T09:19:00Z">
        <w:r w:rsidR="000374C3">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3","issue":"22","issued":{"date-parts":[["2018"]]},"page":"E5038-E5045","title":"Transhemispheric ecosystem disservices of pink salmon in a Pacific Ocean macrosystem","type":"article-journal","volume":"115"},"uris":["http://www.mendeley.com/documents/?uuid=55e93191-23f2-4e75-9bbf-db432b36988e"]},{"id":"ITEM-4","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4","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Beamish et al., 2010; Pearson et al., 2012; Ruggerone et al., 2019; Springer et al., 2018)</w:t>
      </w:r>
      <w:ins w:id="50" w:author="Vanessa Fladmark" w:date="2020-05-19T09:19:00Z">
        <w:r w:rsidR="000374C3">
          <w:rPr>
            <w:rFonts w:eastAsia="Times New Roman" w:cstheme="minorHAnsi"/>
            <w:color w:val="000000"/>
            <w:lang w:val="en-CA"/>
          </w:rPr>
          <w:fldChar w:fldCharType="end"/>
        </w:r>
      </w:ins>
      <w:r w:rsidR="003B6DBD">
        <w:rPr>
          <w:rFonts w:eastAsia="Times New Roman" w:cstheme="minorHAnsi"/>
          <w:color w:val="000000"/>
          <w:lang w:val="en-CA"/>
        </w:rPr>
        <w:t>.</w:t>
      </w:r>
      <w:r w:rsidR="000D2776">
        <w:rPr>
          <w:rFonts w:eastAsia="Times New Roman" w:cstheme="minorHAnsi"/>
          <w:color w:val="000000"/>
          <w:lang w:val="en-CA"/>
        </w:rPr>
        <w:t xml:space="preserve"> 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Johnson &amp; Schindler, 2009; Tadokoro et al., 1996)","plainTextFormattedCitation":"(Johnson &amp; Schindler, 2009; Tadokoro et al., 1996)","previouslyFormattedCitation":"(Johnson &amp; Schindler, 2009;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Johnson &amp; Schindler, 2009; Tadokoro et al., 199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ins w:id="51" w:author="Brian" w:date="2020-05-05T23:54:00Z">
        <w:r w:rsidR="0028260B">
          <w:rPr>
            <w:rFonts w:eastAsia="Times New Roman" w:cstheme="minorHAnsi"/>
            <w:color w:val="000000"/>
            <w:lang w:val="en-CA"/>
          </w:rPr>
          <w:t xml:space="preserve">Chum salmon have a substantially larger </w:t>
        </w:r>
      </w:ins>
      <w:ins w:id="52" w:author="Brian" w:date="2020-05-05T23:55:00Z">
        <w:r w:rsidR="0028260B">
          <w:rPr>
            <w:rFonts w:eastAsia="Times New Roman" w:cstheme="minorHAnsi"/>
            <w:color w:val="000000"/>
            <w:lang w:val="en-CA"/>
          </w:rPr>
          <w:t>stomach</w:t>
        </w:r>
      </w:ins>
      <w:ins w:id="53" w:author="Brian" w:date="2020-05-05T23:54:00Z">
        <w:r w:rsidR="0028260B">
          <w:rPr>
            <w:rFonts w:eastAsia="Times New Roman" w:cstheme="minorHAnsi"/>
            <w:color w:val="000000"/>
            <w:lang w:val="en-CA"/>
          </w:rPr>
          <w:t xml:space="preserve"> </w:t>
        </w:r>
      </w:ins>
      <w:ins w:id="54" w:author="Brian" w:date="2020-05-05T23:55:00Z">
        <w:r w:rsidR="0028260B">
          <w:rPr>
            <w:rFonts w:eastAsia="Times New Roman" w:cstheme="minorHAnsi"/>
            <w:color w:val="000000"/>
            <w:lang w:val="en-CA"/>
          </w:rPr>
          <w:t>than other salmon which enables them to specialize on large gelatinous prey</w:t>
        </w:r>
      </w:ins>
      <w:ins w:id="55" w:author="Vanessa Fladmark" w:date="2020-05-19T09:52:00Z">
        <w:r w:rsidR="00ED6720">
          <w:rPr>
            <w:rFonts w:eastAsia="Times New Roman" w:cstheme="minorHAnsi"/>
            <w:color w:val="000000"/>
            <w:lang w:val="en-CA"/>
          </w:rPr>
          <w:t xml:space="preserve"> to meet their energetic </w:t>
        </w:r>
      </w:ins>
      <w:ins w:id="56" w:author="Vanessa Fladmark" w:date="2020-05-24T11:09:00Z">
        <w:r w:rsidR="008E06FB">
          <w:rPr>
            <w:rFonts w:eastAsia="Times New Roman" w:cstheme="minorHAnsi"/>
            <w:color w:val="000000"/>
            <w:lang w:val="en-CA"/>
          </w:rPr>
          <w:t>requirements</w:t>
        </w:r>
      </w:ins>
      <w:ins w:id="57" w:author="Brian" w:date="2020-05-05T23:55:00Z">
        <w:r w:rsidR="0028260B">
          <w:rPr>
            <w:rFonts w:eastAsia="Times New Roman" w:cstheme="minorHAnsi"/>
            <w:color w:val="000000"/>
            <w:lang w:val="en-CA"/>
          </w:rPr>
          <w:t xml:space="preserve"> </w:t>
        </w:r>
      </w:ins>
      <w:ins w:id="58" w:author="Vanessa Fladmark" w:date="2020-05-19T09:21:00Z">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Welch, 1997)</w:t>
      </w:r>
      <w:ins w:id="59" w:author="Vanessa Fladmark" w:date="2020-05-19T09:21:00Z">
        <w:r w:rsidR="000374C3">
          <w:rPr>
            <w:rFonts w:eastAsia="Times New Roman" w:cstheme="minorHAnsi"/>
            <w:color w:val="000000"/>
            <w:lang w:val="en-CA"/>
          </w:rPr>
          <w:fldChar w:fldCharType="end"/>
        </w:r>
        <w:r w:rsidR="000374C3">
          <w:rPr>
            <w:rFonts w:eastAsia="Times New Roman" w:cstheme="minorHAnsi"/>
            <w:color w:val="000000"/>
            <w:lang w:val="en-CA"/>
          </w:rPr>
          <w:t>.</w:t>
        </w:r>
      </w:ins>
      <w:commentRangeStart w:id="60"/>
      <w:del w:id="61" w:author="Vanessa Fladmark" w:date="2020-05-19T09:21:00Z">
        <w:r w:rsidR="003B6DBD" w:rsidDel="000374C3">
          <w:rPr>
            <w:rFonts w:eastAsia="Times New Roman" w:cstheme="minorHAnsi"/>
            <w:color w:val="000000"/>
            <w:lang w:val="en-CA"/>
          </w:rPr>
          <w:delText xml:space="preserve">Competitive pressures for food resources has even led to a specialization of the stomach size of chum salmon being substantially larger than other salmonids to specialize on large gelatinous prey in an evolutionary attempt to </w:delText>
        </w:r>
        <w:commentRangeStart w:id="62"/>
        <w:commentRangeStart w:id="63"/>
        <w:r w:rsidR="003B6DBD" w:rsidDel="000374C3">
          <w:rPr>
            <w:rFonts w:eastAsia="Times New Roman" w:cstheme="minorHAnsi"/>
            <w:color w:val="000000"/>
            <w:lang w:val="en-CA"/>
          </w:rPr>
          <w:delText xml:space="preserve">capture </w:delText>
        </w:r>
        <w:commentRangeEnd w:id="60"/>
        <w:r w:rsidR="0028260B" w:rsidDel="000374C3">
          <w:rPr>
            <w:rStyle w:val="CommentReference"/>
          </w:rPr>
          <w:commentReference w:id="60"/>
        </w:r>
        <w:commentRangeEnd w:id="62"/>
        <w:r w:rsidR="00245286" w:rsidDel="000374C3">
          <w:rPr>
            <w:rStyle w:val="CommentReference"/>
          </w:rPr>
          <w:commentReference w:id="62"/>
        </w:r>
        <w:commentRangeEnd w:id="63"/>
        <w:r w:rsidR="009C36C9" w:rsidDel="000374C3">
          <w:rPr>
            <w:rStyle w:val="CommentReference"/>
          </w:rPr>
          <w:commentReference w:id="63"/>
        </w:r>
      </w:del>
    </w:p>
    <w:p w14:paraId="3AE91519" w14:textId="77777777" w:rsidR="00CB61B8" w:rsidRDefault="00CB61B8" w:rsidP="00266C78">
      <w:pPr>
        <w:spacing w:line="480" w:lineRule="auto"/>
        <w:rPr>
          <w:rFonts w:eastAsia="Times New Roman" w:cstheme="minorHAnsi"/>
          <w:color w:val="000000"/>
          <w:lang w:val="en-CA"/>
        </w:rPr>
      </w:pPr>
    </w:p>
    <w:p w14:paraId="1ADB2445" w14:textId="4F03323B" w:rsidR="000D2776" w:rsidRDefault="000D2776" w:rsidP="00266C78">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Mackas et al.,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w:t>
      </w:r>
      <w:ins w:id="64" w:author="Vanessa Fladmark" w:date="2020-05-19T09:54:00Z">
        <w:r w:rsidR="00ED6720">
          <w:rPr>
            <w:rFonts w:eastAsia="Times New Roman" w:cstheme="minorHAnsi"/>
            <w:color w:val="000000"/>
            <w:lang w:val="en-CA"/>
          </w:rPr>
          <w:t xml:space="preserve"> the majority of pink and chum salmon originate from the </w:t>
        </w:r>
      </w:ins>
      <w:ins w:id="65" w:author="Vanessa Fladmark" w:date="2020-05-19T09:55:00Z">
        <w:r w:rsidR="00ED6720">
          <w:rPr>
            <w:rFonts w:eastAsia="Times New Roman" w:cstheme="minorHAnsi"/>
            <w:color w:val="000000"/>
            <w:lang w:val="en-CA"/>
          </w:rPr>
          <w:t>Fraser River and the</w:t>
        </w:r>
      </w:ins>
      <w:del w:id="66" w:author="Vanessa Fladmark" w:date="2020-05-19T09:55:00Z">
        <w:r w:rsidDel="00ED6720">
          <w:rPr>
            <w:rFonts w:eastAsia="Times New Roman" w:cstheme="minorHAnsi"/>
            <w:color w:val="000000"/>
            <w:lang w:val="en-CA"/>
          </w:rPr>
          <w:delText xml:space="preserve"> </w:delText>
        </w:r>
        <w:commentRangeStart w:id="67"/>
        <w:r w:rsidDel="00ED6720">
          <w:rPr>
            <w:rFonts w:eastAsia="Times New Roman" w:cstheme="minorHAnsi"/>
            <w:color w:val="000000"/>
            <w:lang w:val="en-CA"/>
          </w:rPr>
          <w:delText>most</w:delText>
        </w:r>
      </w:del>
      <w:r>
        <w:rPr>
          <w:rFonts w:eastAsia="Times New Roman" w:cstheme="minorHAnsi"/>
          <w:color w:val="000000"/>
          <w:lang w:val="en-CA"/>
        </w:rPr>
        <w:t xml:space="preserve"> juvenile</w:t>
      </w:r>
      <w:ins w:id="68" w:author="Vanessa Fladmark" w:date="2020-05-19T09:56:00Z">
        <w:r w:rsidR="00ED6720">
          <w:rPr>
            <w:rFonts w:eastAsia="Times New Roman" w:cstheme="minorHAnsi"/>
            <w:color w:val="000000"/>
            <w:lang w:val="en-CA"/>
          </w:rPr>
          <w:t>s</w:t>
        </w:r>
      </w:ins>
      <w:del w:id="69" w:author="Vanessa Fladmark" w:date="2020-05-19T09:56:00Z">
        <w:r w:rsidDel="00ED6720">
          <w:rPr>
            <w:rFonts w:eastAsia="Times New Roman" w:cstheme="minorHAnsi"/>
            <w:color w:val="000000"/>
            <w:lang w:val="en-CA"/>
          </w:rPr>
          <w:delText xml:space="preserve"> salmon</w:delText>
        </w:r>
      </w:del>
      <w:r>
        <w:rPr>
          <w:rFonts w:eastAsia="Times New Roman" w:cstheme="minorHAnsi"/>
          <w:color w:val="000000"/>
          <w:lang w:val="en-CA"/>
        </w:rPr>
        <w:t xml:space="preserve"> migrate </w:t>
      </w:r>
      <w:commentRangeEnd w:id="67"/>
      <w:r w:rsidR="00072E9D">
        <w:rPr>
          <w:rStyle w:val="CommentReference"/>
        </w:rPr>
        <w:commentReference w:id="67"/>
      </w:r>
      <w:r>
        <w:rPr>
          <w:rFonts w:eastAsia="Times New Roman" w:cstheme="minorHAnsi"/>
          <w:color w:val="000000"/>
          <w:lang w:val="en-CA"/>
        </w:rPr>
        <w:t>northward through the Strait of Georgia, a seasonally stratified and productive region</w:t>
      </w:r>
      <w:ins w:id="70" w:author="Vanessa Fladmark" w:date="2020-05-19T10:37:00Z">
        <w:r w:rsidR="004415A1">
          <w:rPr>
            <w:rFonts w:eastAsia="Times New Roman" w:cstheme="minorHAnsi"/>
            <w:color w:val="000000"/>
            <w:lang w:val="en-CA"/>
          </w:rPr>
          <w:t xml:space="preserve"> </w:t>
        </w:r>
        <w:r w:rsidR="004415A1">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Pr>
          <w:rFonts w:eastAsia="Times New Roman" w:cstheme="minorHAnsi"/>
          <w:color w:val="000000"/>
          <w:lang w:val="en-CA"/>
        </w:rPr>
        <w:fldChar w:fldCharType="separate"/>
      </w:r>
      <w:r w:rsidR="00DB41F8" w:rsidRPr="00DB41F8">
        <w:rPr>
          <w:rFonts w:eastAsia="Times New Roman" w:cstheme="minorHAnsi"/>
          <w:noProof/>
          <w:color w:val="000000"/>
          <w:lang w:val="en-CA"/>
        </w:rPr>
        <w:t>(DFO, 2020)</w:t>
      </w:r>
      <w:ins w:id="71" w:author="Vanessa Fladmark" w:date="2020-05-19T10:37:00Z">
        <w:r w:rsidR="004415A1">
          <w:rPr>
            <w:rFonts w:eastAsia="Times New Roman" w:cstheme="minorHAnsi"/>
            <w:color w:val="000000"/>
            <w:lang w:val="en-CA"/>
          </w:rPr>
          <w:fldChar w:fldCharType="end"/>
        </w:r>
      </w:ins>
      <w:ins w:id="72" w:author="Vanessa Fladmark" w:date="2020-05-19T10:29:00Z">
        <w:r w:rsidR="004415A1">
          <w:rPr>
            <w:rFonts w:eastAsia="Times New Roman" w:cstheme="minorHAnsi"/>
            <w:color w:val="000000"/>
            <w:lang w:val="en-CA"/>
          </w:rPr>
          <w:t>.</w:t>
        </w:r>
      </w:ins>
      <w:del w:id="73" w:author="Vanessa Fladmark" w:date="2020-05-19T10:29:00Z">
        <w:r w:rsidDel="004415A1">
          <w:rPr>
            <w:rFonts w:eastAsia="Times New Roman" w:cstheme="minorHAnsi"/>
            <w:color w:val="000000"/>
            <w:lang w:val="en-CA"/>
          </w:rPr>
          <w:delText xml:space="preserve">, </w:delText>
        </w:r>
      </w:del>
      <w:ins w:id="74" w:author="Brian" w:date="2020-05-06T08:53:00Z">
        <w:del w:id="75" w:author="Vanessa Fladmark" w:date="2020-05-19T10:29:00Z">
          <w:r w:rsidR="002F6E95" w:rsidDel="004415A1">
            <w:rPr>
              <w:rFonts w:eastAsia="Times New Roman" w:cstheme="minorHAnsi"/>
              <w:color w:val="000000"/>
              <w:lang w:val="en-CA"/>
            </w:rPr>
            <w:delText xml:space="preserve">before entering </w:delText>
          </w:r>
        </w:del>
      </w:ins>
      <w:del w:id="76" w:author="Vanessa Fladmark" w:date="2020-05-19T10:29:00Z">
        <w:r w:rsidDel="004415A1">
          <w:rPr>
            <w:rFonts w:eastAsia="Times New Roman" w:cstheme="minorHAnsi"/>
            <w:color w:val="000000"/>
            <w:lang w:val="en-CA"/>
          </w:rPr>
          <w:delText>then salmon reach the Discovery Islands</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RPr="004415A1" w:rsidDel="004415A1">
          <w:rPr>
            <w:rFonts w:eastAsia="Times New Roman" w:cstheme="minorHAnsi"/>
            <w:color w:val="000000"/>
            <w:lang w:val="en-CA"/>
          </w:rPr>
          <w:del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4415A1" w:rsidDel="004415A1">
          <w:rPr>
            <w:rFonts w:eastAsia="Times New Roman" w:cstheme="minorHAnsi"/>
            <w:bCs/>
            <w:noProof/>
            <w:color w:val="000000"/>
          </w:rPr>
          <w:delText>(Osgood et al. 2016)</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A complex archipelago, the Discovery Islands has tidally mixed waters and </w:delText>
        </w:r>
        <w:commentRangeStart w:id="77"/>
        <w:r w:rsidDel="004415A1">
          <w:rPr>
            <w:rFonts w:eastAsia="Times New Roman" w:cstheme="minorHAnsi"/>
            <w:color w:val="000000"/>
            <w:lang w:val="en-CA"/>
          </w:rPr>
          <w:delText xml:space="preserve">high freshwater influence </w:delText>
        </w:r>
        <w:commentRangeEnd w:id="77"/>
        <w:r w:rsidR="002F6E95" w:rsidDel="004415A1">
          <w:rPr>
            <w:rStyle w:val="CommentReference"/>
          </w:rPr>
          <w:commentReference w:id="77"/>
        </w:r>
        <w:r w:rsidDel="004415A1">
          <w:rPr>
            <w:rFonts w:eastAsia="Times New Roman" w:cstheme="minorHAnsi"/>
            <w:color w:val="000000"/>
            <w:lang w:val="en-CA"/>
          </w:rPr>
          <w:delText>and research has shown most of this area to be food-limiting for sockeye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James et al. 2020)</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Furthering the difficulty of </w:delText>
        </w:r>
      </w:del>
      <w:ins w:id="78" w:author="Brian" w:date="2020-05-06T08:53:00Z">
        <w:del w:id="79" w:author="Vanessa Fladmark" w:date="2020-05-19T10:29:00Z">
          <w:r w:rsidR="002F6E95" w:rsidDel="004415A1">
            <w:rPr>
              <w:rFonts w:eastAsia="Times New Roman" w:cstheme="minorHAnsi"/>
              <w:color w:val="000000"/>
              <w:lang w:val="en-CA"/>
            </w:rPr>
            <w:delText xml:space="preserve">their northward </w:delText>
          </w:r>
        </w:del>
      </w:ins>
      <w:del w:id="80" w:author="Vanessa Fladmark" w:date="2020-05-19T10:29:00Z">
        <w:r w:rsidDel="004415A1">
          <w:rPr>
            <w:rFonts w:eastAsia="Times New Roman" w:cstheme="minorHAnsi"/>
            <w:color w:val="000000"/>
            <w:lang w:val="en-CA"/>
          </w:rPr>
          <w:delText xml:space="preserve">this migration, the deep and narrow Johnstone Strait is </w:delText>
        </w:r>
      </w:del>
      <w:ins w:id="81" w:author="Brian" w:date="2020-05-06T08:55:00Z">
        <w:del w:id="82" w:author="Vanessa Fladmark" w:date="2020-05-19T10:29:00Z">
          <w:r w:rsidR="002F6E95" w:rsidDel="004415A1">
            <w:rPr>
              <w:rFonts w:eastAsia="Times New Roman" w:cstheme="minorHAnsi"/>
              <w:color w:val="000000"/>
              <w:lang w:val="en-CA"/>
            </w:rPr>
            <w:delText xml:space="preserve">north of the DIS is </w:delText>
          </w:r>
        </w:del>
      </w:ins>
      <w:del w:id="83" w:author="Vanessa Fladmark" w:date="2020-05-19T10:29:00Z">
        <w:r w:rsidDel="004415A1">
          <w:rPr>
            <w:rFonts w:eastAsia="Times New Roman" w:cstheme="minorHAnsi"/>
            <w:color w:val="000000"/>
            <w:lang w:val="en-CA"/>
          </w:rPr>
          <w:delText xml:space="preserve">also well-mixed and </w:delText>
        </w:r>
        <w:commentRangeStart w:id="84"/>
        <w:r w:rsidDel="004415A1">
          <w:rPr>
            <w:rFonts w:eastAsia="Times New Roman" w:cstheme="minorHAnsi"/>
            <w:color w:val="000000"/>
            <w:lang w:val="en-CA"/>
          </w:rPr>
          <w:delText>a “trophic gauntlet” for sockeye salmon, and potentially for pink and chum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Mckinnell et al. 2014)</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w:delText>
        </w:r>
        <w:commentRangeEnd w:id="84"/>
        <w:r w:rsidR="002F6E95" w:rsidDel="004415A1">
          <w:rPr>
            <w:rStyle w:val="CommentReference"/>
          </w:rPr>
          <w:commentReference w:id="84"/>
        </w:r>
      </w:del>
      <w:r>
        <w:rPr>
          <w:rFonts w:eastAsia="Times New Roman" w:cstheme="minorHAnsi"/>
          <w:color w:val="000000"/>
          <w:lang w:val="en-CA"/>
        </w:rPr>
        <w:t xml:space="preserve"> </w:t>
      </w:r>
      <w:ins w:id="85" w:author="Vanessa Fladmark" w:date="2020-05-19T09:58:00Z">
        <w:r w:rsidR="00ED6720">
          <w:rPr>
            <w:rFonts w:eastAsia="Times New Roman" w:cstheme="minorHAnsi"/>
            <w:color w:val="000000"/>
            <w:lang w:val="en-CA"/>
          </w:rPr>
          <w:t>North of the Strait of Ge</w:t>
        </w:r>
      </w:ins>
      <w:ins w:id="86" w:author="Vanessa Fladmark" w:date="2020-05-19T09:59:00Z">
        <w:r w:rsidR="00ED6720">
          <w:rPr>
            <w:rFonts w:eastAsia="Times New Roman" w:cstheme="minorHAnsi"/>
            <w:color w:val="000000"/>
            <w:lang w:val="en-CA"/>
          </w:rPr>
          <w:t xml:space="preserve">orgia </w:t>
        </w:r>
      </w:ins>
      <w:ins w:id="87" w:author="Vanessa Fladmark" w:date="2020-05-19T10:04:00Z">
        <w:r w:rsidR="00063D72">
          <w:rPr>
            <w:rFonts w:eastAsia="Times New Roman" w:cstheme="minorHAnsi"/>
            <w:color w:val="000000"/>
            <w:lang w:val="en-CA"/>
          </w:rPr>
          <w:t>are</w:t>
        </w:r>
      </w:ins>
      <w:ins w:id="88" w:author="Vanessa Fladmark" w:date="2020-05-19T09:59:00Z">
        <w:r w:rsidR="00ED6720">
          <w:rPr>
            <w:rFonts w:eastAsia="Times New Roman" w:cstheme="minorHAnsi"/>
            <w:color w:val="000000"/>
            <w:lang w:val="en-CA"/>
          </w:rPr>
          <w:t xml:space="preserve"> the complex</w:t>
        </w:r>
      </w:ins>
      <w:ins w:id="89" w:author="Vanessa Fladmark" w:date="2020-05-19T10:02:00Z">
        <w:r w:rsidR="00063D72">
          <w:rPr>
            <w:rFonts w:eastAsia="Times New Roman" w:cstheme="minorHAnsi"/>
            <w:color w:val="000000"/>
            <w:lang w:val="en-CA"/>
          </w:rPr>
          <w:t xml:space="preserve"> and</w:t>
        </w:r>
      </w:ins>
      <w:ins w:id="90" w:author="Vanessa Fladmark" w:date="2020-05-19T09:59:00Z">
        <w:r w:rsidR="00ED6720">
          <w:rPr>
            <w:rFonts w:eastAsia="Times New Roman" w:cstheme="minorHAnsi"/>
            <w:color w:val="000000"/>
            <w:lang w:val="en-CA"/>
          </w:rPr>
          <w:t xml:space="preserve"> tidally mixed </w:t>
        </w:r>
      </w:ins>
      <w:ins w:id="91" w:author="Vanessa Fladmark" w:date="2020-05-19T10:04:00Z">
        <w:r w:rsidR="00063D72">
          <w:rPr>
            <w:rFonts w:eastAsia="Times New Roman" w:cstheme="minorHAnsi"/>
            <w:color w:val="000000"/>
            <w:lang w:val="en-CA"/>
          </w:rPr>
          <w:t>areas</w:t>
        </w:r>
      </w:ins>
      <w:ins w:id="92" w:author="Vanessa Fladmark" w:date="2020-05-19T09:59:00Z">
        <w:r w:rsidR="00ED6720">
          <w:rPr>
            <w:rFonts w:eastAsia="Times New Roman" w:cstheme="minorHAnsi"/>
            <w:color w:val="000000"/>
            <w:lang w:val="en-CA"/>
          </w:rPr>
          <w:t xml:space="preserve"> of </w:t>
        </w:r>
      </w:ins>
      <w:ins w:id="93" w:author="Vanessa Fladmark" w:date="2020-05-19T10:06:00Z">
        <w:r w:rsidR="00063D72">
          <w:rPr>
            <w:rFonts w:eastAsia="Times New Roman" w:cstheme="minorHAnsi"/>
            <w:color w:val="000000"/>
            <w:lang w:val="en-CA"/>
          </w:rPr>
          <w:t xml:space="preserve">the </w:t>
        </w:r>
      </w:ins>
      <w:ins w:id="94" w:author="Vanessa Fladmark" w:date="2020-05-19T09:59:00Z">
        <w:r w:rsidR="00ED6720">
          <w:rPr>
            <w:rFonts w:eastAsia="Times New Roman" w:cstheme="minorHAnsi"/>
            <w:color w:val="000000"/>
            <w:lang w:val="en-CA"/>
          </w:rPr>
          <w:t xml:space="preserve">Discovery Islands and Johnstone Strait, </w:t>
        </w:r>
      </w:ins>
      <w:ins w:id="95" w:author="Vanessa Fladmark" w:date="2020-05-19T10:06:00Z">
        <w:r w:rsidR="00063D72">
          <w:rPr>
            <w:rFonts w:eastAsia="Times New Roman" w:cstheme="minorHAnsi"/>
            <w:color w:val="000000"/>
            <w:lang w:val="en-CA"/>
          </w:rPr>
          <w:t>which</w:t>
        </w:r>
      </w:ins>
      <w:ins w:id="96" w:author="Vanessa Fladmark" w:date="2020-05-19T09:59:00Z">
        <w:r w:rsidR="00ED6720">
          <w:rPr>
            <w:rFonts w:eastAsia="Times New Roman" w:cstheme="minorHAnsi"/>
            <w:color w:val="000000"/>
            <w:lang w:val="en-CA"/>
          </w:rPr>
          <w:t xml:space="preserve"> </w:t>
        </w:r>
      </w:ins>
      <w:ins w:id="97" w:author="Vanessa Fladmark" w:date="2020-05-19T10:00:00Z">
        <w:r w:rsidR="00ED6720">
          <w:rPr>
            <w:rFonts w:eastAsia="Times New Roman" w:cstheme="minorHAnsi"/>
            <w:color w:val="000000"/>
            <w:lang w:val="en-CA"/>
          </w:rPr>
          <w:t>differ in oceanographic properties and zooplankton communities</w:t>
        </w:r>
      </w:ins>
      <w:ins w:id="98" w:author="Vanessa Fladmark" w:date="2020-05-26T16:48: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Khangaonkar et al., 2017; Mahara, 2018)</w:t>
      </w:r>
      <w:ins w:id="99" w:author="Vanessa Fladmark" w:date="2020-05-26T16:48:00Z">
        <w:r w:rsidR="00776754">
          <w:rPr>
            <w:rFonts w:eastAsia="Times New Roman" w:cstheme="minorHAnsi"/>
            <w:color w:val="000000"/>
            <w:lang w:val="en-CA"/>
          </w:rPr>
          <w:fldChar w:fldCharType="end"/>
        </w:r>
      </w:ins>
      <w:ins w:id="100" w:author="Vanessa Fladmark" w:date="2020-05-19T10:00:00Z">
        <w:r w:rsidR="00ED6720">
          <w:rPr>
            <w:rFonts w:eastAsia="Times New Roman" w:cstheme="minorHAnsi"/>
            <w:color w:val="000000"/>
            <w:lang w:val="en-CA"/>
          </w:rPr>
          <w:t xml:space="preserve">. </w:t>
        </w:r>
      </w:ins>
      <w:ins w:id="101" w:author="Vanessa Fladmark" w:date="2020-05-19T10:07:00Z">
        <w:r w:rsidR="00063D72">
          <w:rPr>
            <w:rFonts w:eastAsia="Times New Roman" w:cstheme="minorHAnsi"/>
            <w:color w:val="000000"/>
            <w:lang w:val="en-CA"/>
          </w:rPr>
          <w:t xml:space="preserve">Recent studies have hypothesized these regions to be a </w:t>
        </w:r>
      </w:ins>
      <w:ins w:id="102" w:author="Vanessa Fladmark" w:date="2020-05-19T10:23:00Z">
        <w:r w:rsidR="00814F85">
          <w:rPr>
            <w:rFonts w:eastAsia="Times New Roman" w:cstheme="minorHAnsi"/>
            <w:color w:val="000000"/>
            <w:lang w:val="en-CA"/>
          </w:rPr>
          <w:t>“</w:t>
        </w:r>
      </w:ins>
      <w:ins w:id="103" w:author="Vanessa Fladmark" w:date="2020-05-19T10:07:00Z">
        <w:r w:rsidR="00063D72">
          <w:rPr>
            <w:rFonts w:eastAsia="Times New Roman" w:cstheme="minorHAnsi"/>
            <w:color w:val="000000"/>
            <w:lang w:val="en-CA"/>
          </w:rPr>
          <w:t>trophic gauntlet</w:t>
        </w:r>
      </w:ins>
      <w:ins w:id="104" w:author="Vanessa Fladmark" w:date="2020-05-19T10:23:00Z">
        <w:r w:rsidR="00814F85">
          <w:rPr>
            <w:rFonts w:eastAsia="Times New Roman" w:cstheme="minorHAnsi"/>
            <w:color w:val="000000"/>
            <w:lang w:val="en-CA"/>
          </w:rPr>
          <w:t>”</w:t>
        </w:r>
      </w:ins>
      <w:ins w:id="105" w:author="Vanessa Fladmark" w:date="2020-05-19T10:07:00Z">
        <w:r w:rsidR="00063D72">
          <w:rPr>
            <w:rFonts w:eastAsia="Times New Roman" w:cstheme="minorHAnsi"/>
            <w:color w:val="000000"/>
            <w:lang w:val="en-CA"/>
          </w:rPr>
          <w:t xml:space="preserve"> for juvenile salmon, </w:t>
        </w:r>
      </w:ins>
      <w:ins w:id="106" w:author="Vanessa Fladmark" w:date="2020-05-19T10:20:00Z">
        <w:r w:rsidR="00814F85">
          <w:rPr>
            <w:rFonts w:eastAsia="Times New Roman" w:cstheme="minorHAnsi"/>
            <w:color w:val="000000"/>
            <w:lang w:val="en-CA"/>
          </w:rPr>
          <w:t xml:space="preserve">sockeye salmon were indeed food limited in </w:t>
        </w:r>
      </w:ins>
      <w:ins w:id="107" w:author="Vanessa Fladmark" w:date="2020-05-19T10:23:00Z">
        <w:r w:rsidR="00814F85">
          <w:rPr>
            <w:rFonts w:eastAsia="Times New Roman" w:cstheme="minorHAnsi"/>
            <w:color w:val="000000"/>
            <w:lang w:val="en-CA"/>
          </w:rPr>
          <w:t xml:space="preserve">these </w:t>
        </w:r>
      </w:ins>
      <w:ins w:id="108" w:author="Vanessa Fladmark" w:date="2020-05-19T10:20:00Z">
        <w:r w:rsidR="00814F85">
          <w:rPr>
            <w:rFonts w:eastAsia="Times New Roman" w:cstheme="minorHAnsi"/>
            <w:color w:val="000000"/>
            <w:lang w:val="en-CA"/>
          </w:rPr>
          <w:t xml:space="preserve">tidally mixed waters, consuming &lt;0.5% </w:t>
        </w:r>
      </w:ins>
      <w:ins w:id="109" w:author="Vanessa Fladmark" w:date="2020-05-19T10:23:00Z">
        <w:r w:rsidR="00814F85">
          <w:rPr>
            <w:rFonts w:eastAsia="Times New Roman" w:cstheme="minorHAnsi"/>
            <w:color w:val="000000"/>
            <w:lang w:val="en-CA"/>
          </w:rPr>
          <w:t xml:space="preserve">of their </w:t>
        </w:r>
      </w:ins>
      <w:ins w:id="110" w:author="Vanessa Fladmark" w:date="2020-05-19T10:20:00Z">
        <w:r w:rsidR="00814F85">
          <w:rPr>
            <w:rFonts w:eastAsia="Times New Roman" w:cstheme="minorHAnsi"/>
            <w:color w:val="000000"/>
            <w:lang w:val="en-CA"/>
          </w:rPr>
          <w:t>body weight</w:t>
        </w:r>
      </w:ins>
      <w:ins w:id="111" w:author="Vanessa Fladmark" w:date="2020-05-26T16:49: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James et al., 2020; Mckinnell et al., 2014)</w:t>
      </w:r>
      <w:ins w:id="112" w:author="Vanessa Fladmark" w:date="2020-05-26T16:49:00Z">
        <w:r w:rsidR="00776754">
          <w:rPr>
            <w:rFonts w:eastAsia="Times New Roman" w:cstheme="minorHAnsi"/>
            <w:color w:val="000000"/>
            <w:lang w:val="en-CA"/>
          </w:rPr>
          <w:fldChar w:fldCharType="end"/>
        </w:r>
      </w:ins>
      <w:ins w:id="113" w:author="Vanessa Fladmark" w:date="2020-05-19T10:20:00Z">
        <w:r w:rsidR="00814F85">
          <w:rPr>
            <w:rFonts w:eastAsia="Times New Roman" w:cstheme="minorHAnsi"/>
            <w:color w:val="000000"/>
            <w:lang w:val="en-CA"/>
          </w:rPr>
          <w:t xml:space="preserve">. Since pink and chum salmon </w:t>
        </w:r>
      </w:ins>
      <w:ins w:id="114" w:author="Vanessa Fladmark" w:date="2020-05-19T10:21:00Z">
        <w:r w:rsidR="00814F85">
          <w:rPr>
            <w:rFonts w:eastAsia="Times New Roman" w:cstheme="minorHAnsi"/>
            <w:color w:val="000000"/>
            <w:lang w:val="en-CA"/>
          </w:rPr>
          <w:t>have similar foraging and migration</w:t>
        </w:r>
      </w:ins>
      <w:ins w:id="115" w:author="Vanessa Fladmark" w:date="2020-05-19T10:24:00Z">
        <w:r w:rsidR="00814F85">
          <w:rPr>
            <w:rFonts w:eastAsia="Times New Roman" w:cstheme="minorHAnsi"/>
            <w:color w:val="000000"/>
            <w:lang w:val="en-CA"/>
          </w:rPr>
          <w:t xml:space="preserve"> </w:t>
        </w:r>
      </w:ins>
      <w:ins w:id="116" w:author="Vanessa Fladmark" w:date="2020-05-19T10:26:00Z">
        <w:r w:rsidR="00814F85">
          <w:rPr>
            <w:rFonts w:eastAsia="Times New Roman" w:cstheme="minorHAnsi"/>
            <w:color w:val="000000"/>
            <w:lang w:val="en-CA"/>
          </w:rPr>
          <w:t xml:space="preserve">as </w:t>
        </w:r>
      </w:ins>
      <w:ins w:id="117" w:author="Vanessa Fladmark" w:date="2020-05-19T10:24:00Z">
        <w:r w:rsidR="00814F85">
          <w:rPr>
            <w:rFonts w:eastAsia="Times New Roman" w:cstheme="minorHAnsi"/>
            <w:color w:val="000000"/>
            <w:lang w:val="en-CA"/>
          </w:rPr>
          <w:t>sockeye</w:t>
        </w:r>
      </w:ins>
      <w:ins w:id="118" w:author="Vanessa Fladmark" w:date="2020-05-19T10:21:00Z">
        <w:r w:rsidR="00814F85">
          <w:rPr>
            <w:rFonts w:eastAsia="Times New Roman" w:cstheme="minorHAnsi"/>
            <w:color w:val="000000"/>
            <w:lang w:val="en-CA"/>
          </w:rPr>
          <w:t xml:space="preserve">, </w:t>
        </w:r>
      </w:ins>
      <w:ins w:id="119" w:author="Vanessa Fladmark" w:date="2020-05-19T10:25:00Z">
        <w:r w:rsidR="00814F85">
          <w:rPr>
            <w:rFonts w:eastAsia="Times New Roman" w:cstheme="minorHAnsi"/>
            <w:color w:val="000000"/>
            <w:lang w:val="en-CA"/>
          </w:rPr>
          <w:t>pink and chum</w:t>
        </w:r>
      </w:ins>
      <w:ins w:id="120" w:author="Vanessa Fladmark" w:date="2020-05-19T10:21:00Z">
        <w:r w:rsidR="00814F85">
          <w:rPr>
            <w:rFonts w:eastAsia="Times New Roman" w:cstheme="minorHAnsi"/>
            <w:color w:val="000000"/>
            <w:lang w:val="en-CA"/>
          </w:rPr>
          <w:t xml:space="preserve"> </w:t>
        </w:r>
      </w:ins>
      <w:ins w:id="121" w:author="Vanessa Fladmark" w:date="2020-05-19T10:25:00Z">
        <w:r w:rsidR="00814F85">
          <w:rPr>
            <w:rFonts w:eastAsia="Times New Roman" w:cstheme="minorHAnsi"/>
            <w:color w:val="000000"/>
            <w:lang w:val="en-CA"/>
          </w:rPr>
          <w:t xml:space="preserve">likely </w:t>
        </w:r>
      </w:ins>
      <w:ins w:id="122" w:author="Vanessa Fladmark" w:date="2020-05-19T10:21:00Z">
        <w:r w:rsidR="00814F85">
          <w:rPr>
            <w:rFonts w:eastAsia="Times New Roman" w:cstheme="minorHAnsi"/>
            <w:color w:val="000000"/>
            <w:lang w:val="en-CA"/>
          </w:rPr>
          <w:t xml:space="preserve">also experience </w:t>
        </w:r>
      </w:ins>
      <w:ins w:id="123" w:author="Vanessa Fladmark" w:date="2020-05-19T10:23:00Z">
        <w:r w:rsidR="00814F85">
          <w:rPr>
            <w:rFonts w:eastAsia="Times New Roman" w:cstheme="minorHAnsi"/>
            <w:color w:val="000000"/>
            <w:lang w:val="en-CA"/>
          </w:rPr>
          <w:t>th</w:t>
        </w:r>
      </w:ins>
      <w:ins w:id="124" w:author="Vanessa Fladmark" w:date="2020-05-19T10:24:00Z">
        <w:r w:rsidR="00814F85">
          <w:rPr>
            <w:rFonts w:eastAsia="Times New Roman" w:cstheme="minorHAnsi"/>
            <w:color w:val="000000"/>
            <w:lang w:val="en-CA"/>
          </w:rPr>
          <w:t>is</w:t>
        </w:r>
      </w:ins>
      <w:ins w:id="125" w:author="Vanessa Fladmark" w:date="2020-05-19T10:21:00Z">
        <w:r w:rsidR="00814F85">
          <w:rPr>
            <w:rFonts w:eastAsia="Times New Roman" w:cstheme="minorHAnsi"/>
            <w:color w:val="000000"/>
            <w:lang w:val="en-CA"/>
          </w:rPr>
          <w:t xml:space="preserve"> gauntlet, impact</w:t>
        </w:r>
      </w:ins>
      <w:ins w:id="126" w:author="Vanessa Fladmark" w:date="2020-05-19T10:22:00Z">
        <w:r w:rsidR="00814F85">
          <w:rPr>
            <w:rFonts w:eastAsia="Times New Roman" w:cstheme="minorHAnsi"/>
            <w:color w:val="000000"/>
            <w:lang w:val="en-CA"/>
          </w:rPr>
          <w:t xml:space="preserve">ing </w:t>
        </w:r>
      </w:ins>
      <w:ins w:id="127" w:author="Vanessa Fladmark" w:date="2020-05-19T10:24:00Z">
        <w:r w:rsidR="00814F85">
          <w:rPr>
            <w:rFonts w:eastAsia="Times New Roman" w:cstheme="minorHAnsi"/>
            <w:color w:val="000000"/>
            <w:lang w:val="en-CA"/>
          </w:rPr>
          <w:t>competi</w:t>
        </w:r>
      </w:ins>
      <w:ins w:id="128" w:author="Vanessa Fladmark" w:date="2020-05-19T10:25:00Z">
        <w:r w:rsidR="00814F85">
          <w:rPr>
            <w:rFonts w:eastAsia="Times New Roman" w:cstheme="minorHAnsi"/>
            <w:color w:val="000000"/>
            <w:lang w:val="en-CA"/>
          </w:rPr>
          <w:t>tion,</w:t>
        </w:r>
      </w:ins>
      <w:ins w:id="129" w:author="Vanessa Fladmark" w:date="2020-05-19T10:21:00Z">
        <w:r w:rsidR="00814F85">
          <w:rPr>
            <w:rFonts w:eastAsia="Times New Roman" w:cstheme="minorHAnsi"/>
            <w:color w:val="000000"/>
            <w:lang w:val="en-CA"/>
          </w:rPr>
          <w:t xml:space="preserve"> growth and survival</w:t>
        </w:r>
      </w:ins>
      <w:ins w:id="130" w:author="Vanessa Fladmark" w:date="2020-05-19T10:22:00Z">
        <w:r w:rsidR="00814F85">
          <w:rPr>
            <w:rFonts w:eastAsia="Times New Roman" w:cstheme="minorHAnsi"/>
            <w:color w:val="000000"/>
            <w:lang w:val="en-CA"/>
          </w:rPr>
          <w:t>.</w:t>
        </w:r>
      </w:ins>
      <w:ins w:id="131" w:author="Vanessa Fladmark" w:date="2020-05-19T10:27:00Z">
        <w:r w:rsidR="00814F85">
          <w:rPr>
            <w:rFonts w:eastAsia="Times New Roman" w:cstheme="minorHAnsi"/>
            <w:color w:val="000000"/>
            <w:lang w:val="en-CA"/>
          </w:rPr>
          <w:t xml:space="preserve"> </w:t>
        </w:r>
      </w:ins>
      <w:r>
        <w:rPr>
          <w:rFonts w:eastAsia="Times New Roman" w:cstheme="minorHAnsi"/>
          <w:color w:val="000000"/>
          <w:lang w:val="en-CA"/>
        </w:rPr>
        <w:t xml:space="preserve">Along this route situated between Vancouver Island and mainland B.C., salmon then migrate through Queen Charlotte Strait, where they may be able to </w:t>
      </w:r>
      <w:ins w:id="132" w:author="evgeny" w:date="2020-05-18T12:20:00Z">
        <w:r w:rsidR="005F1EA6">
          <w:rPr>
            <w:rFonts w:eastAsia="Times New Roman" w:cstheme="minorHAnsi"/>
            <w:color w:val="000000"/>
            <w:lang w:val="en-CA"/>
          </w:rPr>
          <w:t xml:space="preserve">forage successfully and </w:t>
        </w:r>
      </w:ins>
      <w:r>
        <w:rPr>
          <w:rFonts w:eastAsia="Times New Roman" w:cstheme="minorHAnsi"/>
          <w:color w:val="000000"/>
          <w:lang w:val="en-CA"/>
        </w:rPr>
        <w:t>replenish</w:t>
      </w:r>
      <w:ins w:id="133" w:author="Vanessa Fladmark" w:date="2020-05-19T09:57:00Z">
        <w:r w:rsidR="00ED6720">
          <w:rPr>
            <w:rFonts w:eastAsia="Times New Roman" w:cstheme="minorHAnsi"/>
            <w:color w:val="000000"/>
            <w:lang w:val="en-CA"/>
          </w:rPr>
          <w:t xml:space="preserve"> from</w:t>
        </w:r>
      </w:ins>
      <w:r>
        <w:rPr>
          <w:rFonts w:eastAsia="Times New Roman" w:cstheme="minorHAnsi"/>
          <w:color w:val="000000"/>
          <w:lang w:val="en-CA"/>
        </w:rPr>
        <w:t xml:space="preserve"> </w:t>
      </w:r>
      <w:ins w:id="134" w:author="evgeny" w:date="2020-05-18T12:20:00Z">
        <w:r w:rsidR="005F1EA6">
          <w:rPr>
            <w:rFonts w:eastAsia="Times New Roman" w:cstheme="minorHAnsi"/>
            <w:color w:val="000000"/>
            <w:lang w:val="en-CA"/>
          </w:rPr>
          <w:t xml:space="preserve">experienced </w:t>
        </w:r>
      </w:ins>
      <w:del w:id="135" w:author="evgeny" w:date="2020-05-18T12:20:00Z">
        <w:r w:rsidDel="005F1EA6">
          <w:rPr>
            <w:rFonts w:eastAsia="Times New Roman" w:cstheme="minorHAnsi"/>
            <w:color w:val="000000"/>
            <w:lang w:val="en-CA"/>
          </w:rPr>
          <w:delText xml:space="preserve">and </w:delText>
        </w:r>
      </w:del>
      <w:ins w:id="136" w:author="evgeny" w:date="2020-05-18T12:20:00Z">
        <w:r w:rsidR="005F1EA6">
          <w:rPr>
            <w:rFonts w:eastAsia="Times New Roman" w:cstheme="minorHAnsi"/>
            <w:color w:val="000000"/>
            <w:lang w:val="en-CA"/>
          </w:rPr>
          <w:t>food shortage</w:t>
        </w:r>
      </w:ins>
      <w:ins w:id="137" w:author="evgeny" w:date="2020-05-18T12:21:00Z">
        <w:r w:rsidR="005F1EA6">
          <w:rPr>
            <w:rFonts w:eastAsia="Times New Roman" w:cstheme="minorHAnsi"/>
            <w:color w:val="000000"/>
            <w:lang w:val="en-CA"/>
          </w:rPr>
          <w:t>s</w:t>
        </w:r>
      </w:ins>
      <w:ins w:id="138" w:author="Vanessa Fladmark" w:date="2020-05-19T09:57:00Z">
        <w:r w:rsidR="00ED6720">
          <w:rPr>
            <w:rFonts w:eastAsia="Times New Roman" w:cstheme="minorHAnsi"/>
            <w:color w:val="000000"/>
            <w:lang w:val="en-CA"/>
          </w:rPr>
          <w:t xml:space="preserve"> </w:t>
        </w:r>
      </w:ins>
      <w:del w:id="139" w:author="evgeny" w:date="2020-05-18T12:20:00Z">
        <w:r w:rsidDel="005F1EA6">
          <w:rPr>
            <w:rFonts w:eastAsia="Times New Roman" w:cstheme="minorHAnsi"/>
            <w:color w:val="000000"/>
            <w:lang w:val="en-CA"/>
          </w:rPr>
          <w:delText>forage successfully</w:delText>
        </w:r>
        <w:r w:rsidR="00FA68F1" w:rsidDel="005F1EA6">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Mcqueen &amp;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14:paraId="640B29C8" w14:textId="77777777" w:rsidR="000D2776" w:rsidRDefault="000D2776" w:rsidP="00266C78">
      <w:pPr>
        <w:spacing w:line="480" w:lineRule="auto"/>
        <w:rPr>
          <w:rFonts w:eastAsia="Times New Roman" w:cstheme="minorHAnsi"/>
          <w:color w:val="000000"/>
          <w:lang w:val="en-CA"/>
        </w:rPr>
      </w:pPr>
    </w:p>
    <w:p w14:paraId="1B4EB8C6" w14:textId="11237822" w:rsidR="000D2776" w:rsidRPr="0046516F" w:rsidRDefault="000D2776" w:rsidP="00266C78">
      <w:pPr>
        <w:spacing w:line="480" w:lineRule="auto"/>
        <w:rPr>
          <w:rFonts w:eastAsia="Times New Roman" w:cstheme="minorHAnsi"/>
          <w:lang w:val="en-CA"/>
        </w:rPr>
      </w:pPr>
      <w:r>
        <w:rPr>
          <w:rFonts w:eastAsia="Times New Roman" w:cstheme="minorHAnsi"/>
          <w:color w:val="000000"/>
          <w:lang w:val="en-CA"/>
        </w:rPr>
        <w:tab/>
      </w:r>
      <w:commentRangeStart w:id="140"/>
      <w:r w:rsidRPr="003C4653">
        <w:rPr>
          <w:rFonts w:eastAsia="Times New Roman" w:cstheme="minorHAnsi"/>
          <w:color w:val="000000"/>
          <w:lang w:val="en-CA"/>
        </w:rPr>
        <w:t>The</w:t>
      </w:r>
      <w:commentRangeEnd w:id="140"/>
      <w:r w:rsidR="00245286">
        <w:rPr>
          <w:rStyle w:val="CommentReference"/>
        </w:rPr>
        <w:commentReference w:id="140"/>
      </w:r>
      <w:r w:rsidRPr="003C4653">
        <w:rPr>
          <w:rFonts w:eastAsia="Times New Roman" w:cstheme="minorHAnsi"/>
          <w:color w:val="000000"/>
          <w:lang w:val="en-CA"/>
        </w:rPr>
        <w:t xml:space="preserve"> conditions salmon encounter in this region of B.C. will likely be</w:t>
      </w:r>
      <w:ins w:id="141" w:author="Vanessa Fladmark" w:date="2020-05-25T09:35:00Z">
        <w:r w:rsidR="00804ABE">
          <w:rPr>
            <w:rFonts w:eastAsia="Times New Roman" w:cstheme="minorHAnsi"/>
            <w:color w:val="000000"/>
            <w:lang w:val="en-CA"/>
          </w:rPr>
          <w:t xml:space="preserve"> </w:t>
        </w:r>
      </w:ins>
      <w:ins w:id="142" w:author="Vanessa Fladmark" w:date="2020-05-25T09:36:00Z">
        <w:r w:rsidR="00804ABE">
          <w:rPr>
            <w:rFonts w:eastAsia="Times New Roman" w:cstheme="minorHAnsi"/>
            <w:color w:val="000000"/>
            <w:lang w:val="en-CA"/>
          </w:rPr>
          <w:t xml:space="preserve">representative of </w:t>
        </w:r>
      </w:ins>
      <w:commentRangeStart w:id="143"/>
      <w:del w:id="144" w:author="Vanessa Fladmark" w:date="2020-05-25T09:35:00Z">
        <w:r w:rsidRPr="003C4653" w:rsidDel="00804ABE">
          <w:rPr>
            <w:rFonts w:eastAsia="Times New Roman" w:cstheme="minorHAnsi"/>
            <w:color w:val="000000"/>
            <w:lang w:val="en-CA"/>
          </w:rPr>
          <w:delText xml:space="preserve"> comparable to</w:delText>
        </w:r>
        <w:commentRangeEnd w:id="143"/>
        <w:r w:rsidR="00245286" w:rsidDel="00804ABE">
          <w:rPr>
            <w:rStyle w:val="CommentReference"/>
          </w:rPr>
          <w:commentReference w:id="143"/>
        </w:r>
        <w:r w:rsidRPr="003C4653" w:rsidDel="00804ABE">
          <w:rPr>
            <w:rFonts w:eastAsia="Times New Roman" w:cstheme="minorHAnsi"/>
            <w:color w:val="000000"/>
            <w:lang w:val="en-CA"/>
          </w:rPr>
          <w:delText xml:space="preserve"> </w:delText>
        </w:r>
      </w:del>
      <w:r w:rsidRPr="003C4653">
        <w:rPr>
          <w:rFonts w:eastAsia="Times New Roman" w:cstheme="minorHAnsi"/>
          <w:color w:val="000000"/>
          <w:lang w:val="en-CA"/>
        </w:rPr>
        <w:t>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plainTextFormattedCitation":"(R. D. a Brodeur et al., 2007)","previouslyFormattedCitation":"(R. D. a 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bCs/>
          <w:noProof/>
          <w:color w:val="000000"/>
        </w:rPr>
        <w:t>(R. D. a 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ins w:id="145" w:author="Vanessa Fladmark" w:date="2020-05-25T14:00:00Z">
        <w:r w:rsidR="00F65A95">
          <w:rPr>
            <w:rFonts w:eastAsia="Times New Roman" w:cstheme="minorHAnsi"/>
            <w:color w:val="000000"/>
            <w:lang w:val="en-CA"/>
          </w:rPr>
          <w:t xml:space="preserve">For example, Southeast Alaska has </w:t>
        </w:r>
      </w:ins>
      <w:ins w:id="146" w:author="Vanessa Fladmark" w:date="2020-05-25T14:02:00Z">
        <w:r w:rsidR="00F65A95">
          <w:rPr>
            <w:rFonts w:eastAsia="Times New Roman" w:cstheme="minorHAnsi"/>
            <w:color w:val="000000"/>
            <w:lang w:val="en-CA"/>
          </w:rPr>
          <w:t xml:space="preserve">a </w:t>
        </w:r>
      </w:ins>
      <w:ins w:id="147" w:author="Vanessa Fladmark" w:date="2020-05-25T14:00:00Z">
        <w:r w:rsidR="00F65A95">
          <w:rPr>
            <w:rFonts w:eastAsia="Times New Roman" w:cstheme="minorHAnsi"/>
            <w:color w:val="000000"/>
            <w:lang w:val="en-CA"/>
          </w:rPr>
          <w:t xml:space="preserve">similar </w:t>
        </w:r>
      </w:ins>
      <w:ins w:id="148" w:author="Vanessa Fladmark" w:date="2020-05-25T14:01:00Z">
        <w:r w:rsidR="00F65A95">
          <w:rPr>
            <w:rFonts w:eastAsia="Times New Roman" w:cstheme="minorHAnsi"/>
            <w:color w:val="000000"/>
            <w:lang w:val="en-CA"/>
          </w:rPr>
          <w:t xml:space="preserve">coastal oceanography, with inlets, channels, archipelagos, and high amounts of tidal mixing </w:t>
        </w:r>
      </w:ins>
      <w:ins w:id="149" w:author="Vanessa Fladmark" w:date="2020-05-25T14:02:00Z">
        <w:r w:rsidR="00F65A95">
          <w:rPr>
            <w:rFonts w:eastAsia="Times New Roman" w:cstheme="minorHAnsi"/>
            <w:color w:val="000000"/>
            <w:lang w:val="en-CA"/>
          </w:rPr>
          <w:t>that can influence salmon diets</w:t>
        </w:r>
      </w:ins>
      <w:ins w:id="150" w:author="Vanessa Fladmark" w:date="2020-06-02T10:10:00Z">
        <w:r w:rsidR="001215CF">
          <w:rPr>
            <w:rFonts w:eastAsia="Times New Roman" w:cstheme="minorHAnsi"/>
            <w:color w:val="000000"/>
            <w:lang w:val="en-CA"/>
          </w:rPr>
          <w:t xml:space="preserve"> </w:t>
        </w:r>
      </w:ins>
      <w:ins w:id="151" w:author="Vanessa Fladmark" w:date="2020-06-02T10:12:00Z">
        <w:r w:rsidR="001215CF">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Weingartner et al., 2009)</w:t>
      </w:r>
      <w:ins w:id="152" w:author="Vanessa Fladmark" w:date="2020-06-02T10:12:00Z">
        <w:r w:rsidR="001215CF">
          <w:rPr>
            <w:rFonts w:eastAsia="Times New Roman" w:cstheme="minorHAnsi"/>
            <w:color w:val="000000"/>
            <w:lang w:val="en-CA"/>
          </w:rPr>
          <w:fldChar w:fldCharType="end"/>
        </w:r>
      </w:ins>
      <w:ins w:id="153" w:author="Vanessa Fladmark" w:date="2020-05-25T14:02:00Z">
        <w:r w:rsidR="00F65A95">
          <w:rPr>
            <w:rFonts w:eastAsia="Times New Roman" w:cstheme="minorHAnsi"/>
            <w:color w:val="000000"/>
            <w:lang w:val="en-CA"/>
          </w:rPr>
          <w:t>.</w:t>
        </w:r>
      </w:ins>
      <w:ins w:id="154" w:author="Vanessa Fladmark" w:date="2020-05-25T14:01:00Z">
        <w:r w:rsidR="00F65A95">
          <w:rPr>
            <w:rFonts w:eastAsia="Times New Roman" w:cstheme="minorHAnsi"/>
            <w:color w:val="000000"/>
            <w:lang w:val="en-CA"/>
          </w:rPr>
          <w:t xml:space="preserve"> </w:t>
        </w:r>
      </w:ins>
      <w:del w:id="155" w:author="Vanessa Fladmark" w:date="2020-05-25T14:00:00Z">
        <w:r w:rsidRPr="003C4653" w:rsidDel="00F65A95">
          <w:rPr>
            <w:rFonts w:eastAsia="Times New Roman" w:cstheme="minorHAnsi"/>
            <w:color w:val="000000"/>
            <w:lang w:val="en-CA"/>
          </w:rPr>
          <w:delText>Coastal ocean conditions can vary from high freshwater inputs to purely oceanic, sheltered inlets to exposed areas, rocky shores to eelgrass habitats and high to low productivity levels</w:delText>
        </w:r>
        <w:r w:rsidR="004A33F6" w:rsidDel="00F65A95">
          <w:rPr>
            <w:rFonts w:eastAsia="Times New Roman" w:cstheme="minorHAnsi"/>
            <w:color w:val="000000"/>
            <w:lang w:val="en-CA"/>
          </w:rPr>
          <w:delText xml:space="preserve"> </w:delText>
        </w:r>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dsr2.2019.06.007","ISSN":"09670645","abstract":"Ecologically important juvenile groundfishes and salmon co-occur in the upper water column of the eastern Gulf of Alaska during the summer, a period when growth is critical to their survival. We quantified fine-scale spatial and trophic overlap of juvenile groundfishes (arrowtooth flounder, Pacific cod, walleye pollock, and rockfish) and salmon (piscivorous coho and Chinook as well as planktivorous pink, chum, and sockeye) to examine trophic structuring and potential survival bottlenecks for these fishes in the Gulf of Alaska between 2010 and 2014. In general, juvenile groundfish catches had low coherence with station environmental variables with the exception that across the years, rockfish were correlated with deeper station bottom depths. Juvenile salmon catches were correlated with station environmental variables such as shallower station depth and where the pycnocline was closer to the surface, higher chlorophyll levels, and lower salinities. The overall fish community in 2011 was disorganized compared to 2010 and 2012–2014 based on higher ordination stress and had poorer environmental correlations. Fine-scale spatial overlap among juvenile groundfishes and salmon populations was highest in 2011 and 2012 and lowest in 2013 and 2014. Juvenile rockfish had the least spatial overlap with the juvenile salmon due to their offshore distribution. Fine-scale diet overlap between juvenile groundfishes and planktivorous juvenile salmon species ranged from 0% to 78%, was highest in 2012, and was lowest in 2011. Fine-scale diet overlap among juvenile groundfishes and piscivorous juvenile salmon occurred but was typically lower than that with planktivorous juvenile salmon. Additionally, juvenile groundfishes were directly consumed by juvenile salmon. Neither the abundance nor stomach fullness of the juvenile planktivorous groundfishes or salmon correlated with station-level zooplankton biomass in 2012–13, suggesting a lack of a resource bottleneck for these planktivores in these 2 years. Juvenile groundfishes were less frequently caught at stations where the highest catches of juvenile piscivorous salmon occurred, which could be due to predation. Overall, during years when juvenile groundfishes survival was high, juvenile salmon survival was also high, suggesting sufficient food resources in the GOA. Alternatively, when food resources are low in the GOA, as seen in 2011, competition for resources by groundfish and salmon was likely, and both appeared to be nega…","author":[{"dropping-particle":"","family":"Daly","given":"Elizabeth A.","non-dropping-particle":"","parse-names":false,"suffix":""},{"dropping-particle":"","family":"Moss","given":"Jamal H.","non-dropping-particle":"","parse-names":false,"suffix":""},{"dropping-particle":"","family":"Fergusson","given":"E.","non-dropping-particle":"","parse-names":false,"suffix":""},{"dropping-particle":"","family":"Brodeur","given":"Richard D.","non-dropping-particle":"","parse-names":false,"suffix":""}],"container-title":"Deep-Sea Research Part II: Topical Studies in Oceanography","id":"ITEM-1","issue":"June","issued":{"date-parts":[["2019"]]},"page":"150-162","publisher":"Elsevier Ltd","title":"Potential for resource competition between juvenile groundfishes and salmon in the eastern Gulf of Alaska","type":"article-journal","volume":"165"},"uris":["http://www.mendeley.com/documents/?uuid=ba5b6db6-98c4-460b-94ef-9c03998e3dd6"]}],"mendeley":{"formattedCitation":"(Daly, Moss, Fergusson, &amp; Brodeur, 2019)","plainTextFormattedCitation":"(Daly, Moss, Fergusson, &amp; Brodeur, 2019)","previouslyFormattedCitation":"(Daly, Moss, Fergusson, and Brodeur 2019)"},"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noProof/>
            <w:color w:val="000000"/>
            <w:lang w:val="en-CA"/>
          </w:rPr>
          <w:delText>(Daly, Moss, Fergusson, &amp; Brodeur, 2019)</w:delText>
        </w:r>
        <w:r w:rsidR="00674289" w:rsidDel="00F65A95">
          <w:rPr>
            <w:rStyle w:val="FootnoteReference"/>
            <w:rFonts w:eastAsia="Times New Roman" w:cstheme="minorHAnsi"/>
            <w:color w:val="000000"/>
            <w:lang w:val="en-CA"/>
          </w:rPr>
          <w:fldChar w:fldCharType="end"/>
        </w:r>
        <w:r w:rsidRPr="003C4653" w:rsidDel="00F65A95">
          <w:rPr>
            <w:rFonts w:eastAsia="Times New Roman" w:cstheme="minorHAnsi"/>
            <w:color w:val="000000"/>
            <w:lang w:val="en-CA"/>
          </w:rPr>
          <w:delText xml:space="preserve">. </w:delText>
        </w:r>
      </w:del>
      <w:r w:rsidRPr="003C4653">
        <w:rPr>
          <w:rFonts w:eastAsia="Times New Roman" w:cstheme="minorHAnsi"/>
          <w:color w:val="000000"/>
          <w:lang w:val="en-CA"/>
        </w:rPr>
        <w:t xml:space="preserve">Therefore, not only does the Discovery Islands and Johnstone Strait region represent an important section of the salmon migration route, but is a microcosm of coastal conditions, </w:t>
      </w:r>
      <w:ins w:id="156" w:author="Vanessa Fladmark" w:date="2020-05-25T14:03:00Z">
        <w:r w:rsidR="00F65A95">
          <w:rPr>
            <w:rFonts w:eastAsia="Times New Roman" w:cstheme="minorHAnsi"/>
            <w:color w:val="000000"/>
            <w:lang w:val="en-CA"/>
          </w:rPr>
          <w:t>and may represent a foraging challenge for pink and chum salmon</w:t>
        </w:r>
      </w:ins>
      <w:ins w:id="157" w:author="Vanessa Fladmark" w:date="2020-05-25T14:04:00Z">
        <w:r w:rsidR="00F65A95">
          <w:rPr>
            <w:rFonts w:eastAsia="Times New Roman" w:cstheme="minorHAnsi"/>
            <w:color w:val="000000"/>
            <w:lang w:val="en-CA"/>
          </w:rPr>
          <w:t xml:space="preserve">, that </w:t>
        </w:r>
      </w:ins>
      <w:ins w:id="158" w:author="Vanessa Fladmark" w:date="2020-05-27T10:10:00Z">
        <w:r w:rsidR="00912321">
          <w:rPr>
            <w:rFonts w:eastAsia="Times New Roman" w:cstheme="minorHAnsi"/>
            <w:color w:val="000000"/>
            <w:lang w:val="en-CA"/>
          </w:rPr>
          <w:t>c</w:t>
        </w:r>
      </w:ins>
      <w:ins w:id="159" w:author="Vanessa Fladmark" w:date="2020-05-25T14:04:00Z">
        <w:r w:rsidR="00F65A95">
          <w:rPr>
            <w:rFonts w:eastAsia="Times New Roman" w:cstheme="minorHAnsi"/>
            <w:color w:val="000000"/>
            <w:lang w:val="en-CA"/>
          </w:rPr>
          <w:t>ould impact their survival.</w:t>
        </w:r>
      </w:ins>
      <w:del w:id="160" w:author="Vanessa Fladmark" w:date="2020-05-25T14:03:00Z">
        <w:r w:rsidRPr="003C4653" w:rsidDel="00F65A95">
          <w:rPr>
            <w:rFonts w:eastAsia="Times New Roman" w:cstheme="minorHAnsi"/>
            <w:color w:val="000000"/>
            <w:lang w:val="en-CA"/>
          </w:rPr>
          <w:delText xml:space="preserve">transitioning from </w:delText>
        </w:r>
        <w:commentRangeStart w:id="161"/>
        <w:r w:rsidRPr="003C4653" w:rsidDel="00F65A95">
          <w:rPr>
            <w:rFonts w:eastAsia="Times New Roman" w:cstheme="minorHAnsi"/>
            <w:color w:val="000000"/>
            <w:lang w:val="en-CA"/>
          </w:rPr>
          <w:delText>warm, fresh, stratified channels</w:delText>
        </w:r>
        <w:commentRangeEnd w:id="161"/>
        <w:r w:rsidR="00245286" w:rsidDel="00F65A95">
          <w:rPr>
            <w:rStyle w:val="CommentReference"/>
          </w:rPr>
          <w:commentReference w:id="161"/>
        </w:r>
        <w:r w:rsidRPr="003C4653" w:rsidDel="00F65A95">
          <w:rPr>
            <w:rFonts w:eastAsia="Times New Roman" w:cstheme="minorHAnsi"/>
            <w:color w:val="000000"/>
            <w:lang w:val="en-CA"/>
          </w:rPr>
          <w:delText xml:space="preserve"> to a cold, saline, well-mixed, deep strait</w:delText>
        </w:r>
        <w:r w:rsidR="00DB6F78" w:rsidDel="00F65A95">
          <w:rPr>
            <w:rFonts w:eastAsia="Times New Roman" w:cstheme="minorHAnsi"/>
            <w:color w:val="000000"/>
            <w:lang w:val="en-CA"/>
          </w:rPr>
          <w:delText xml:space="preserve"> </w:delText>
        </w:r>
        <w:commentRangeStart w:id="162"/>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Long, and Xu 2017)"},"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bCs/>
            <w:noProof/>
            <w:color w:val="000000"/>
          </w:rPr>
          <w:delText>(Khangaonkar et al., 2017)</w:delText>
        </w:r>
        <w:r w:rsidR="00674289" w:rsidDel="00F65A95">
          <w:rPr>
            <w:rStyle w:val="FootnoteReference"/>
            <w:rFonts w:eastAsia="Times New Roman" w:cstheme="minorHAnsi"/>
            <w:color w:val="000000"/>
            <w:lang w:val="en-CA"/>
          </w:rPr>
          <w:fldChar w:fldCharType="end"/>
        </w:r>
        <w:commentRangeEnd w:id="162"/>
        <w:r w:rsidR="00245286" w:rsidDel="00F65A95">
          <w:rPr>
            <w:rStyle w:val="CommentReference"/>
          </w:rPr>
          <w:commentReference w:id="162"/>
        </w:r>
        <w:r w:rsidRPr="003C4653" w:rsidDel="00F65A95">
          <w:rPr>
            <w:rFonts w:eastAsia="Times New Roman" w:cstheme="minorHAnsi"/>
            <w:color w:val="000000"/>
            <w:lang w:val="en-CA"/>
          </w:rPr>
          <w:delText>.</w:delText>
        </w:r>
      </w:del>
    </w:p>
    <w:p w14:paraId="3613329C" w14:textId="77777777" w:rsidR="000D2776" w:rsidRDefault="000D2776" w:rsidP="00266C78">
      <w:pPr>
        <w:spacing w:line="480" w:lineRule="auto"/>
        <w:rPr>
          <w:rFonts w:eastAsia="Times New Roman" w:cstheme="minorHAnsi"/>
          <w:color w:val="000000"/>
          <w:lang w:val="en-CA"/>
        </w:rPr>
      </w:pPr>
    </w:p>
    <w:p w14:paraId="0A207490" w14:textId="20983264" w:rsidR="00C36020" w:rsidRPr="008D6D7B" w:rsidRDefault="000D2776" w:rsidP="00266C78">
      <w:pPr>
        <w:spacing w:line="480" w:lineRule="auto"/>
        <w:rPr>
          <w:ins w:id="163" w:author="Vanessa Fladmark" w:date="2020-05-25T17:22:00Z"/>
          <w:rFonts w:eastAsia="Times New Roman" w:cstheme="minorHAnsi"/>
          <w:color w:val="000000"/>
          <w:lang w:val="en-CA"/>
        </w:rPr>
      </w:pPr>
      <w:del w:id="164" w:author="Vanessa Fladmark" w:date="2020-05-25T17:35:00Z">
        <w:r w:rsidDel="00767845">
          <w:rPr>
            <w:rFonts w:eastAsia="Times New Roman" w:cstheme="minorHAnsi"/>
            <w:color w:val="000000"/>
            <w:lang w:val="en-CA"/>
          </w:rPr>
          <w:tab/>
          <w:delText>The purpose of this</w:delText>
        </w:r>
      </w:del>
      <w:ins w:id="165" w:author="Brian" w:date="2020-05-09T18:24:00Z">
        <w:del w:id="166" w:author="Vanessa Fladmark" w:date="2020-05-25T17:35:00Z">
          <w:r w:rsidR="00F53F3B" w:rsidDel="00767845">
            <w:rPr>
              <w:rFonts w:eastAsia="Times New Roman" w:cstheme="minorHAnsi"/>
              <w:color w:val="000000"/>
              <w:lang w:val="en-CA"/>
            </w:rPr>
            <w:delText>This</w:delText>
          </w:r>
        </w:del>
      </w:ins>
      <w:del w:id="167" w:author="Vanessa Fladmark" w:date="2020-05-25T17:35:00Z">
        <w:r w:rsidDel="00767845">
          <w:rPr>
            <w:rFonts w:eastAsia="Times New Roman" w:cstheme="minorHAnsi"/>
            <w:color w:val="000000"/>
            <w:lang w:val="en-CA"/>
          </w:rPr>
          <w:delText xml:space="preserve"> study </w:delText>
        </w:r>
      </w:del>
      <w:ins w:id="168" w:author="Brian" w:date="2020-05-09T18:24:00Z">
        <w:del w:id="169" w:author="Vanessa Fladmark" w:date="2020-05-25T17:35:00Z">
          <w:r w:rsidR="00F53F3B" w:rsidDel="00767845">
            <w:rPr>
              <w:rFonts w:eastAsia="Times New Roman" w:cstheme="minorHAnsi"/>
              <w:color w:val="000000"/>
              <w:lang w:val="en-CA"/>
            </w:rPr>
            <w:delText xml:space="preserve">aimed </w:delText>
          </w:r>
        </w:del>
      </w:ins>
      <w:del w:id="170" w:author="Vanessa Fladmark" w:date="2020-05-25T17:35:00Z">
        <w:r w:rsidDel="00767845">
          <w:rPr>
            <w:rFonts w:eastAsia="Times New Roman" w:cstheme="minorHAnsi"/>
            <w:color w:val="000000"/>
            <w:lang w:val="en-CA"/>
          </w:rPr>
          <w:delText xml:space="preserve">is </w:delText>
        </w:r>
      </w:del>
      <w:ins w:id="171" w:author="evgeny" w:date="2020-05-18T12:27:00Z">
        <w:del w:id="172" w:author="Vanessa Fladmark" w:date="2020-05-25T17:35:00Z">
          <w:r w:rsidR="00EE08B1" w:rsidDel="00767845">
            <w:rPr>
              <w:rFonts w:eastAsia="Times New Roman" w:cstheme="minorHAnsi"/>
              <w:color w:val="000000"/>
              <w:lang w:val="en-CA"/>
            </w:rPr>
            <w:delText xml:space="preserve">(a) </w:delText>
          </w:r>
        </w:del>
      </w:ins>
      <w:del w:id="173" w:author="Vanessa Fladmark" w:date="2020-05-25T17:35:00Z">
        <w:r w:rsidDel="00767845">
          <w:rPr>
            <w:rFonts w:eastAsia="Times New Roman" w:cstheme="minorHAnsi"/>
            <w:color w:val="000000"/>
            <w:lang w:val="en-CA"/>
          </w:rPr>
          <w:delText xml:space="preserve">to quantify </w:delText>
        </w:r>
      </w:del>
      <w:ins w:id="174" w:author="Brian" w:date="2020-05-06T09:33:00Z">
        <w:del w:id="175" w:author="Vanessa Fladmark" w:date="2020-05-25T17:35:00Z">
          <w:r w:rsidR="001F37CC" w:rsidDel="00767845">
            <w:rPr>
              <w:rFonts w:eastAsia="Times New Roman" w:cstheme="minorHAnsi"/>
              <w:color w:val="000000"/>
              <w:lang w:val="en-CA"/>
            </w:rPr>
            <w:delText xml:space="preserve">the </w:delText>
          </w:r>
        </w:del>
      </w:ins>
      <w:del w:id="176" w:author="Vanessa Fladmark" w:date="2020-05-25T17:35:00Z">
        <w:r w:rsidDel="00767845">
          <w:rPr>
            <w:rFonts w:eastAsia="Times New Roman" w:cstheme="minorHAnsi"/>
            <w:color w:val="000000"/>
            <w:lang w:val="en-CA"/>
          </w:rPr>
          <w:delText>diet</w:delText>
        </w:r>
      </w:del>
      <w:ins w:id="177" w:author="Brian" w:date="2020-05-06T09:33:00Z">
        <w:del w:id="178" w:author="Vanessa Fladmark" w:date="2020-05-25T17:35:00Z">
          <w:r w:rsidR="001F37CC" w:rsidDel="00767845">
            <w:rPr>
              <w:rFonts w:eastAsia="Times New Roman" w:cstheme="minorHAnsi"/>
              <w:color w:val="000000"/>
              <w:lang w:val="en-CA"/>
            </w:rPr>
            <w:delText>s</w:delText>
          </w:r>
        </w:del>
      </w:ins>
      <w:del w:id="179" w:author="Vanessa Fladmark" w:date="2020-05-25T17:35:00Z">
        <w:r w:rsidDel="00767845">
          <w:rPr>
            <w:rFonts w:eastAsia="Times New Roman" w:cstheme="minorHAnsi"/>
            <w:color w:val="000000"/>
            <w:lang w:val="en-CA"/>
          </w:rPr>
          <w:delText xml:space="preserve"> similarity between</w:delText>
        </w:r>
      </w:del>
      <w:ins w:id="180" w:author="Brian" w:date="2020-05-06T09:33:00Z">
        <w:del w:id="181" w:author="Vanessa Fladmark" w:date="2020-05-25T17:35:00Z">
          <w:r w:rsidR="001F37CC" w:rsidDel="00767845">
            <w:rPr>
              <w:rFonts w:eastAsia="Times New Roman" w:cstheme="minorHAnsi"/>
              <w:color w:val="000000"/>
              <w:lang w:val="en-CA"/>
            </w:rPr>
            <w:delText>of</w:delText>
          </w:r>
        </w:del>
      </w:ins>
      <w:del w:id="182" w:author="Vanessa Fladmark" w:date="2020-05-25T17:35:00Z">
        <w:r w:rsidDel="00767845">
          <w:rPr>
            <w:rFonts w:eastAsia="Times New Roman" w:cstheme="minorHAnsi"/>
            <w:color w:val="000000"/>
            <w:lang w:val="en-CA"/>
          </w:rPr>
          <w:delText xml:space="preserve"> juvenile pink and chum salmon across </w:delText>
        </w:r>
      </w:del>
      <w:ins w:id="183" w:author="Brian" w:date="2020-05-09T18:24:00Z">
        <w:del w:id="184" w:author="Vanessa Fladmark" w:date="2020-05-25T17:35:00Z">
          <w:r w:rsidR="00F53F3B" w:rsidDel="00767845">
            <w:rPr>
              <w:rFonts w:eastAsia="Times New Roman" w:cstheme="minorHAnsi"/>
              <w:color w:val="000000"/>
              <w:lang w:val="en-CA"/>
            </w:rPr>
            <w:delText xml:space="preserve">regions of </w:delText>
          </w:r>
        </w:del>
      </w:ins>
      <w:commentRangeStart w:id="185"/>
      <w:del w:id="186" w:author="Vanessa Fladmark" w:date="2020-05-25T17:35:00Z">
        <w:r w:rsidDel="00767845">
          <w:rPr>
            <w:rFonts w:eastAsia="Times New Roman" w:cstheme="minorHAnsi"/>
            <w:color w:val="000000"/>
            <w:lang w:val="en-CA"/>
          </w:rPr>
          <w:delText>high and low foraging opportunities</w:delText>
        </w:r>
      </w:del>
      <w:ins w:id="187" w:author="evgeny" w:date="2020-05-18T12:26:00Z">
        <w:del w:id="188" w:author="Vanessa Fladmark" w:date="2020-05-25T17:35:00Z">
          <w:r w:rsidR="00EE08B1" w:rsidDel="00767845">
            <w:rPr>
              <w:rFonts w:eastAsia="Times New Roman" w:cstheme="minorHAnsi"/>
              <w:color w:val="000000"/>
              <w:lang w:val="en-CA"/>
            </w:rPr>
            <w:delText>, describe their foraging strategies as well as trophic niches</w:delText>
          </w:r>
        </w:del>
      </w:ins>
      <w:ins w:id="189" w:author="evgeny" w:date="2020-05-18T12:22:00Z">
        <w:del w:id="190" w:author="Vanessa Fladmark" w:date="2020-05-25T17:35:00Z">
          <w:r w:rsidR="00EE08B1" w:rsidDel="00767845">
            <w:rPr>
              <w:rFonts w:eastAsia="Times New Roman" w:cstheme="minorHAnsi"/>
              <w:color w:val="000000"/>
              <w:lang w:val="en-CA"/>
            </w:rPr>
            <w:delText xml:space="preserve"> and</w:delText>
          </w:r>
        </w:del>
      </w:ins>
      <w:del w:id="191" w:author="Vanessa Fladmark" w:date="2020-05-25T17:35:00Z">
        <w:r w:rsidDel="00767845">
          <w:rPr>
            <w:rFonts w:eastAsia="Times New Roman" w:cstheme="minorHAnsi"/>
            <w:color w:val="000000"/>
            <w:lang w:val="en-CA"/>
          </w:rPr>
          <w:delText xml:space="preserve"> </w:delText>
        </w:r>
        <w:commentRangeEnd w:id="185"/>
        <w:r w:rsidR="001F37CC" w:rsidDel="00767845">
          <w:rPr>
            <w:rStyle w:val="CommentReference"/>
          </w:rPr>
          <w:commentReference w:id="185"/>
        </w:r>
        <w:commentRangeStart w:id="192"/>
        <w:r w:rsidDel="00767845">
          <w:rPr>
            <w:rFonts w:eastAsia="Times New Roman" w:cstheme="minorHAnsi"/>
            <w:color w:val="000000"/>
            <w:lang w:val="en-CA"/>
          </w:rPr>
          <w:delText xml:space="preserve">to </w:delText>
        </w:r>
      </w:del>
      <w:ins w:id="193" w:author="evgeny" w:date="2020-05-18T12:23:00Z">
        <w:del w:id="194" w:author="Vanessa Fladmark" w:date="2020-05-25T17:35:00Z">
          <w:r w:rsidR="00EE08B1" w:rsidDel="00767845">
            <w:rPr>
              <w:rFonts w:eastAsia="Times New Roman" w:cstheme="minorHAnsi"/>
              <w:color w:val="000000"/>
              <w:lang w:val="en-CA"/>
            </w:rPr>
            <w:delText>assess</w:delText>
          </w:r>
        </w:del>
      </w:ins>
      <w:del w:id="195" w:author="Vanessa Fladmark" w:date="2020-05-25T17:35:00Z">
        <w:r w:rsidDel="00767845">
          <w:rPr>
            <w:rFonts w:eastAsia="Times New Roman" w:cstheme="minorHAnsi"/>
            <w:color w:val="000000"/>
            <w:lang w:val="en-CA"/>
          </w:rPr>
          <w:delText>determine potential species competition</w:delText>
        </w:r>
        <w:commentRangeEnd w:id="192"/>
        <w:r w:rsidR="001F37CC" w:rsidDel="00767845">
          <w:rPr>
            <w:rStyle w:val="CommentReference"/>
          </w:rPr>
          <w:commentReference w:id="192"/>
        </w:r>
      </w:del>
      <w:ins w:id="196" w:author="evgeny" w:date="2020-05-18T12:24:00Z">
        <w:del w:id="197" w:author="Vanessa Fladmark" w:date="2020-05-25T17:35:00Z">
          <w:r w:rsidR="00EE08B1" w:rsidDel="00767845">
            <w:rPr>
              <w:rFonts w:eastAsia="Times New Roman" w:cstheme="minorHAnsi"/>
              <w:color w:val="000000"/>
              <w:lang w:val="en-CA"/>
            </w:rPr>
            <w:delText>;</w:delText>
          </w:r>
        </w:del>
      </w:ins>
      <w:ins w:id="198" w:author="evgeny" w:date="2020-05-18T12:27:00Z">
        <w:del w:id="199" w:author="Vanessa Fladmark" w:date="2020-05-25T17:35:00Z">
          <w:r w:rsidR="00EE08B1" w:rsidDel="00767845">
            <w:rPr>
              <w:rFonts w:eastAsia="Times New Roman" w:cstheme="minorHAnsi"/>
              <w:color w:val="000000"/>
              <w:lang w:val="en-CA"/>
            </w:rPr>
            <w:delText xml:space="preserve"> and </w:delText>
          </w:r>
        </w:del>
      </w:ins>
      <w:ins w:id="200" w:author="evgeny" w:date="2020-05-18T12:24:00Z">
        <w:del w:id="201" w:author="Vanessa Fladmark" w:date="2020-05-25T17:35:00Z">
          <w:r w:rsidR="00EE08B1" w:rsidDel="00767845">
            <w:rPr>
              <w:rFonts w:eastAsia="Times New Roman" w:cstheme="minorHAnsi"/>
              <w:color w:val="000000"/>
              <w:lang w:val="en-CA"/>
            </w:rPr>
            <w:delText xml:space="preserve">(b) to test if </w:delText>
          </w:r>
        </w:del>
      </w:ins>
      <w:del w:id="202" w:author="Vanessa Fladmark" w:date="2020-05-25T17:35:00Z">
        <w:r w:rsidDel="00767845">
          <w:rPr>
            <w:rFonts w:eastAsia="Times New Roman" w:cstheme="minorHAnsi"/>
            <w:color w:val="000000"/>
            <w:lang w:val="en-CA"/>
          </w:rPr>
          <w:delText xml:space="preserve">. </w:delText>
        </w:r>
        <w:commentRangeStart w:id="203"/>
        <w:r w:rsidDel="00767845">
          <w:rPr>
            <w:rFonts w:eastAsia="Times New Roman" w:cstheme="minorHAnsi"/>
            <w:color w:val="000000"/>
            <w:lang w:val="en-CA"/>
          </w:rPr>
          <w:delText>Further, is this</w:delText>
        </w:r>
      </w:del>
      <w:ins w:id="204" w:author="evgeny" w:date="2020-05-18T12:24:00Z">
        <w:del w:id="205" w:author="Vanessa Fladmark" w:date="2020-05-25T17:35:00Z">
          <w:r w:rsidR="00EE08B1" w:rsidDel="00767845">
            <w:rPr>
              <w:rFonts w:eastAsia="Times New Roman" w:cstheme="minorHAnsi"/>
              <w:color w:val="000000"/>
              <w:lang w:val="en-CA"/>
            </w:rPr>
            <w:delText>the</w:delText>
          </w:r>
        </w:del>
      </w:ins>
      <w:del w:id="206" w:author="Vanessa Fladmark" w:date="2020-05-25T17:35:00Z">
        <w:r w:rsidDel="00767845">
          <w:rPr>
            <w:rFonts w:eastAsia="Times New Roman" w:cstheme="minorHAnsi"/>
            <w:color w:val="000000"/>
            <w:lang w:val="en-CA"/>
          </w:rPr>
          <w:delText xml:space="preserve"> area of Discovery Islands and Johnstone Strait </w:delText>
        </w:r>
      </w:del>
      <w:ins w:id="207" w:author="evgeny" w:date="2020-05-18T12:24:00Z">
        <w:del w:id="208" w:author="Vanessa Fladmark" w:date="2020-05-25T17:35:00Z">
          <w:r w:rsidR="00EE08B1" w:rsidDel="00767845">
            <w:rPr>
              <w:rFonts w:eastAsia="Times New Roman" w:cstheme="minorHAnsi"/>
              <w:color w:val="000000"/>
              <w:lang w:val="en-CA"/>
            </w:rPr>
            <w:delText xml:space="preserve">can be classified as </w:delText>
          </w:r>
        </w:del>
      </w:ins>
      <w:del w:id="209" w:author="Vanessa Fladmark" w:date="2020-05-25T17:35:00Z">
        <w:r w:rsidDel="00767845">
          <w:rPr>
            <w:rFonts w:eastAsia="Times New Roman" w:cstheme="minorHAnsi"/>
            <w:color w:val="000000"/>
            <w:lang w:val="en-CA"/>
          </w:rPr>
          <w:delText>a trophic gauntlet for juvenile pink and chum salmon and what are the salmon foraging strategies and trophic niches in this area?</w:delText>
        </w:r>
        <w:commentRangeEnd w:id="203"/>
        <w:r w:rsidR="008D2E0A" w:rsidDel="00767845">
          <w:rPr>
            <w:rStyle w:val="CommentReference"/>
          </w:rPr>
          <w:commentReference w:id="203"/>
        </w:r>
        <w:r w:rsidDel="00767845">
          <w:rPr>
            <w:rFonts w:eastAsia="Times New Roman" w:cstheme="minorHAnsi"/>
            <w:color w:val="000000"/>
            <w:lang w:val="en-CA"/>
          </w:rPr>
          <w:delText xml:space="preserve"> </w:delText>
        </w:r>
        <w:commentRangeStart w:id="210"/>
        <w:commentRangeStart w:id="211"/>
        <w:r w:rsidRPr="003C4653" w:rsidDel="00767845">
          <w:rPr>
            <w:rFonts w:eastAsia="Times New Roman" w:cstheme="minorHAnsi"/>
            <w:color w:val="000000"/>
            <w:lang w:val="en-CA"/>
          </w:rPr>
          <w:delText xml:space="preserve">Analyzing the Discovery Islands and Johnstone Strait as a case study, this research will </w:delText>
        </w:r>
        <w:r w:rsidR="00426957" w:rsidDel="00767845">
          <w:rPr>
            <w:rFonts w:eastAsia="Times New Roman" w:cstheme="minorHAnsi"/>
            <w:color w:val="000000"/>
            <w:lang w:val="en-CA"/>
          </w:rPr>
          <w:delText>dive into juvenile pink and chum salmon competition and potential implications for early marine survival.</w:delText>
        </w:r>
        <w:commentRangeEnd w:id="210"/>
        <w:r w:rsidR="001F37CC" w:rsidDel="00767845">
          <w:rPr>
            <w:rStyle w:val="CommentReference"/>
          </w:rPr>
          <w:commentReference w:id="210"/>
        </w:r>
      </w:del>
      <w:commentRangeEnd w:id="211"/>
      <w:ins w:id="212" w:author="Vanessa Fladmark" w:date="2020-05-25T16:52:00Z">
        <w:r w:rsidR="0003790E">
          <w:rPr>
            <w:rFonts w:eastAsia="Times New Roman" w:cstheme="minorHAnsi"/>
            <w:color w:val="000000"/>
            <w:lang w:val="en-CA"/>
          </w:rPr>
          <w:tab/>
        </w:r>
        <w:r w:rsidR="003578BB">
          <w:rPr>
            <w:rFonts w:eastAsia="Times New Roman" w:cstheme="minorHAnsi"/>
            <w:color w:val="000000"/>
            <w:lang w:val="en-CA"/>
          </w:rPr>
          <w:t>This study aimed (a) to quantify</w:t>
        </w:r>
      </w:ins>
      <w:ins w:id="213" w:author="Vanessa Fladmark" w:date="2020-05-25T17:13:00Z">
        <w:r w:rsidR="00C36020">
          <w:rPr>
            <w:rFonts w:eastAsia="Times New Roman" w:cstheme="minorHAnsi"/>
            <w:color w:val="000000"/>
            <w:lang w:val="en-CA"/>
          </w:rPr>
          <w:t xml:space="preserve"> </w:t>
        </w:r>
      </w:ins>
      <w:ins w:id="214" w:author="Vanessa Fladmark" w:date="2020-05-25T16:52:00Z">
        <w:r w:rsidR="003578BB">
          <w:rPr>
            <w:rFonts w:eastAsia="Times New Roman" w:cstheme="minorHAnsi"/>
            <w:color w:val="000000"/>
            <w:lang w:val="en-CA"/>
          </w:rPr>
          <w:t xml:space="preserve">juvenile pink and chum salmon </w:t>
        </w:r>
      </w:ins>
      <w:ins w:id="215" w:author="Vanessa Fladmark" w:date="2020-05-25T17:13:00Z">
        <w:r w:rsidR="00C36020">
          <w:rPr>
            <w:rFonts w:eastAsia="Times New Roman" w:cstheme="minorHAnsi"/>
            <w:color w:val="000000"/>
            <w:lang w:val="en-CA"/>
          </w:rPr>
          <w:t xml:space="preserve">diets </w:t>
        </w:r>
      </w:ins>
      <w:ins w:id="216" w:author="Vanessa Fladmark" w:date="2020-05-25T16:52:00Z">
        <w:r w:rsidR="003578BB">
          <w:rPr>
            <w:rFonts w:eastAsia="Times New Roman" w:cstheme="minorHAnsi"/>
            <w:color w:val="000000"/>
            <w:lang w:val="en-CA"/>
          </w:rPr>
          <w:t>in</w:t>
        </w:r>
      </w:ins>
      <w:ins w:id="217" w:author="Vanessa Fladmark" w:date="2020-05-25T16:59:00Z">
        <w:r w:rsidR="003578BB">
          <w:rPr>
            <w:rFonts w:eastAsia="Times New Roman" w:cstheme="minorHAnsi"/>
            <w:color w:val="000000"/>
            <w:lang w:val="en-CA"/>
          </w:rPr>
          <w:t xml:space="preserve"> </w:t>
        </w:r>
      </w:ins>
      <w:ins w:id="218" w:author="Vanessa Fladmark" w:date="2020-05-25T17:13:00Z">
        <w:r w:rsidR="00C36020">
          <w:rPr>
            <w:rFonts w:eastAsia="Times New Roman" w:cstheme="minorHAnsi"/>
            <w:color w:val="000000"/>
            <w:lang w:val="en-CA"/>
          </w:rPr>
          <w:t>the</w:t>
        </w:r>
      </w:ins>
      <w:ins w:id="219" w:author="Vanessa Fladmark" w:date="2020-05-25T17:12:00Z">
        <w:r w:rsidR="00C36020">
          <w:rPr>
            <w:rFonts w:eastAsia="Times New Roman" w:cstheme="minorHAnsi"/>
            <w:color w:val="000000"/>
            <w:lang w:val="en-CA"/>
          </w:rPr>
          <w:t xml:space="preserve"> </w:t>
        </w:r>
      </w:ins>
      <w:ins w:id="220" w:author="Vanessa Fladmark" w:date="2020-05-25T16:52:00Z">
        <w:r w:rsidR="003578BB">
          <w:rPr>
            <w:rFonts w:eastAsia="Times New Roman" w:cstheme="minorHAnsi"/>
            <w:color w:val="000000"/>
            <w:lang w:val="en-CA"/>
          </w:rPr>
          <w:t>potential trophic gauntlet</w:t>
        </w:r>
      </w:ins>
      <w:ins w:id="221" w:author="Vanessa Fladmark" w:date="2020-05-25T16:58:00Z">
        <w:r w:rsidR="003578BB">
          <w:rPr>
            <w:rFonts w:eastAsia="Times New Roman" w:cstheme="minorHAnsi"/>
            <w:color w:val="000000"/>
            <w:lang w:val="en-CA"/>
          </w:rPr>
          <w:t xml:space="preserve"> </w:t>
        </w:r>
      </w:ins>
      <w:ins w:id="222" w:author="Vanessa Fladmark" w:date="2020-05-25T16:53:00Z">
        <w:r w:rsidR="003578BB">
          <w:rPr>
            <w:rFonts w:eastAsia="Times New Roman" w:cstheme="minorHAnsi"/>
            <w:color w:val="000000"/>
            <w:lang w:val="en-CA"/>
          </w:rPr>
          <w:t xml:space="preserve">and </w:t>
        </w:r>
      </w:ins>
      <w:r w:rsidR="00EE08B1">
        <w:rPr>
          <w:rStyle w:val="CommentReference"/>
        </w:rPr>
        <w:commentReference w:id="211"/>
      </w:r>
      <w:ins w:id="223" w:author="Vanessa Fladmark" w:date="2020-05-25T16:56:00Z">
        <w:r w:rsidR="003578BB">
          <w:rPr>
            <w:rFonts w:eastAsia="Times New Roman" w:cstheme="minorHAnsi"/>
            <w:color w:val="000000"/>
            <w:lang w:val="en-CA"/>
          </w:rPr>
          <w:t xml:space="preserve">foraging refuge </w:t>
        </w:r>
      </w:ins>
      <w:ins w:id="224" w:author="Vanessa Fladmark" w:date="2020-05-25T16:59:00Z">
        <w:r w:rsidR="003578BB">
          <w:rPr>
            <w:rFonts w:eastAsia="Times New Roman" w:cstheme="minorHAnsi"/>
            <w:color w:val="000000"/>
            <w:lang w:val="en-CA"/>
          </w:rPr>
          <w:t>area in</w:t>
        </w:r>
      </w:ins>
      <w:ins w:id="225" w:author="Vanessa Fladmark" w:date="2020-05-25T17:12:00Z">
        <w:r w:rsidR="00C36020">
          <w:rPr>
            <w:rFonts w:eastAsia="Times New Roman" w:cstheme="minorHAnsi"/>
            <w:color w:val="000000"/>
            <w:lang w:val="en-CA"/>
          </w:rPr>
          <w:t xml:space="preserve"> southern</w:t>
        </w:r>
      </w:ins>
      <w:ins w:id="226" w:author="Vanessa Fladmark" w:date="2020-05-25T16:59:00Z">
        <w:r w:rsidR="003578BB">
          <w:rPr>
            <w:rFonts w:eastAsia="Times New Roman" w:cstheme="minorHAnsi"/>
            <w:color w:val="000000"/>
            <w:lang w:val="en-CA"/>
          </w:rPr>
          <w:t xml:space="preserve"> B.</w:t>
        </w:r>
      </w:ins>
      <w:ins w:id="227" w:author="Vanessa Fladmark" w:date="2020-05-25T17:00:00Z">
        <w:r w:rsidR="003578BB">
          <w:rPr>
            <w:rFonts w:eastAsia="Times New Roman" w:cstheme="minorHAnsi"/>
            <w:color w:val="000000"/>
            <w:lang w:val="en-CA"/>
          </w:rPr>
          <w:t xml:space="preserve">C. </w:t>
        </w:r>
      </w:ins>
      <w:ins w:id="228" w:author="Vanessa Fladmark" w:date="2020-05-25T17:06:00Z">
        <w:r w:rsidR="00F30AAC">
          <w:rPr>
            <w:rFonts w:eastAsia="Times New Roman" w:cstheme="minorHAnsi"/>
            <w:color w:val="000000"/>
            <w:lang w:val="en-CA"/>
          </w:rPr>
          <w:t xml:space="preserve">and </w:t>
        </w:r>
      </w:ins>
      <w:ins w:id="229" w:author="Vanessa Fladmark" w:date="2020-05-25T17:00:00Z">
        <w:r w:rsidR="003578BB">
          <w:rPr>
            <w:rFonts w:eastAsia="Times New Roman" w:cstheme="minorHAnsi"/>
            <w:color w:val="000000"/>
            <w:lang w:val="en-CA"/>
          </w:rPr>
          <w:t xml:space="preserve">(b) describe </w:t>
        </w:r>
      </w:ins>
      <w:ins w:id="230" w:author="Vanessa Fladmark" w:date="2020-05-25T17:07:00Z">
        <w:r w:rsidR="00F30AAC">
          <w:rPr>
            <w:rFonts w:eastAsia="Times New Roman" w:cstheme="minorHAnsi"/>
            <w:color w:val="000000"/>
            <w:lang w:val="en-CA"/>
          </w:rPr>
          <w:t xml:space="preserve">the </w:t>
        </w:r>
      </w:ins>
      <w:ins w:id="231" w:author="Vanessa Fladmark" w:date="2020-05-25T17:00:00Z">
        <w:r w:rsidR="003578BB">
          <w:rPr>
            <w:rFonts w:eastAsia="Times New Roman" w:cstheme="minorHAnsi"/>
            <w:color w:val="000000"/>
            <w:lang w:val="en-CA"/>
          </w:rPr>
          <w:t>trophic niche</w:t>
        </w:r>
      </w:ins>
      <w:ins w:id="232" w:author="Vanessa Fladmark" w:date="2020-05-25T17:07:00Z">
        <w:r w:rsidR="00F30AAC">
          <w:rPr>
            <w:rFonts w:eastAsia="Times New Roman" w:cstheme="minorHAnsi"/>
            <w:color w:val="000000"/>
            <w:lang w:val="en-CA"/>
          </w:rPr>
          <w:t>s</w:t>
        </w:r>
      </w:ins>
      <w:ins w:id="233" w:author="Vanessa Fladmark" w:date="2020-05-25T17:00:00Z">
        <w:r w:rsidR="003578BB">
          <w:rPr>
            <w:rFonts w:eastAsia="Times New Roman" w:cstheme="minorHAnsi"/>
            <w:color w:val="000000"/>
            <w:lang w:val="en-CA"/>
          </w:rPr>
          <w:t xml:space="preserve"> pink and chum salmon</w:t>
        </w:r>
      </w:ins>
      <w:ins w:id="234" w:author="Vanessa Fladmark" w:date="2020-05-25T17:07:00Z">
        <w:r w:rsidR="00F30AAC">
          <w:rPr>
            <w:rFonts w:eastAsia="Times New Roman" w:cstheme="minorHAnsi"/>
            <w:color w:val="000000"/>
            <w:lang w:val="en-CA"/>
          </w:rPr>
          <w:t xml:space="preserve"> occupy. </w:t>
        </w:r>
      </w:ins>
      <w:ins w:id="235" w:author="Vanessa Fladmark" w:date="2020-05-25T17:08:00Z">
        <w:r w:rsidR="00F30AAC">
          <w:rPr>
            <w:rFonts w:eastAsia="Times New Roman" w:cstheme="minorHAnsi"/>
            <w:color w:val="000000"/>
            <w:lang w:val="en-CA"/>
          </w:rPr>
          <w:t>The d</w:t>
        </w:r>
      </w:ins>
      <w:ins w:id="236" w:author="Vanessa Fladmark" w:date="2020-05-25T17:07:00Z">
        <w:r w:rsidR="00F30AAC">
          <w:rPr>
            <w:rFonts w:eastAsia="Times New Roman" w:cstheme="minorHAnsi"/>
            <w:color w:val="000000"/>
            <w:lang w:val="en-CA"/>
          </w:rPr>
          <w:t>iets and niche overlap</w:t>
        </w:r>
      </w:ins>
      <w:ins w:id="237" w:author="Vanessa Fladmark" w:date="2020-05-25T17:08:00Z">
        <w:r w:rsidR="00F30AAC">
          <w:rPr>
            <w:rFonts w:eastAsia="Times New Roman" w:cstheme="minorHAnsi"/>
            <w:color w:val="000000"/>
            <w:lang w:val="en-CA"/>
          </w:rPr>
          <w:t xml:space="preserve"> between </w:t>
        </w:r>
      </w:ins>
      <w:ins w:id="238" w:author="Vanessa Fladmark" w:date="2020-05-25T17:11:00Z">
        <w:r w:rsidR="00F30AAC">
          <w:rPr>
            <w:rFonts w:eastAsia="Times New Roman" w:cstheme="minorHAnsi"/>
            <w:color w:val="000000"/>
            <w:lang w:val="en-CA"/>
          </w:rPr>
          <w:t xml:space="preserve">salmon </w:t>
        </w:r>
      </w:ins>
      <w:ins w:id="239" w:author="Vanessa Fladmark" w:date="2020-05-25T17:08:00Z">
        <w:r w:rsidR="00F30AAC">
          <w:rPr>
            <w:rFonts w:eastAsia="Times New Roman" w:cstheme="minorHAnsi"/>
            <w:color w:val="000000"/>
            <w:lang w:val="en-CA"/>
          </w:rPr>
          <w:t>species</w:t>
        </w:r>
      </w:ins>
      <w:ins w:id="240" w:author="Vanessa Fladmark" w:date="2020-05-25T17:10:00Z">
        <w:r w:rsidR="00F30AAC">
          <w:rPr>
            <w:rFonts w:eastAsia="Times New Roman" w:cstheme="minorHAnsi"/>
            <w:color w:val="000000"/>
            <w:lang w:val="en-CA"/>
          </w:rPr>
          <w:t xml:space="preserve"> lead to</w:t>
        </w:r>
      </w:ins>
      <w:ins w:id="241" w:author="Vanessa Fladmark" w:date="2020-05-25T17:08:00Z">
        <w:r w:rsidR="00F30AAC">
          <w:rPr>
            <w:rFonts w:eastAsia="Times New Roman" w:cstheme="minorHAnsi"/>
            <w:color w:val="000000"/>
            <w:lang w:val="en-CA"/>
          </w:rPr>
          <w:t xml:space="preserve"> (c)</w:t>
        </w:r>
      </w:ins>
      <w:ins w:id="242" w:author="Vanessa Fladmark" w:date="2020-05-25T17:09:00Z">
        <w:r w:rsidR="00F30AAC">
          <w:rPr>
            <w:rFonts w:eastAsia="Times New Roman" w:cstheme="minorHAnsi"/>
            <w:color w:val="000000"/>
            <w:lang w:val="en-CA"/>
          </w:rPr>
          <w:t xml:space="preserve"> </w:t>
        </w:r>
      </w:ins>
      <w:ins w:id="243" w:author="Vanessa Fladmark" w:date="2020-05-25T17:10:00Z">
        <w:r w:rsidR="00F30AAC">
          <w:rPr>
            <w:rFonts w:eastAsia="Times New Roman" w:cstheme="minorHAnsi"/>
            <w:color w:val="000000"/>
            <w:lang w:val="en-CA"/>
          </w:rPr>
          <w:t xml:space="preserve">assessment of </w:t>
        </w:r>
      </w:ins>
      <w:ins w:id="244" w:author="Vanessa Fladmark" w:date="2020-05-25T17:09:00Z">
        <w:r w:rsidR="00F30AAC">
          <w:rPr>
            <w:rFonts w:eastAsia="Times New Roman" w:cstheme="minorHAnsi"/>
            <w:color w:val="000000"/>
            <w:lang w:val="en-CA"/>
          </w:rPr>
          <w:t xml:space="preserve">potential competition and (d) how </w:t>
        </w:r>
      </w:ins>
      <w:ins w:id="245" w:author="Vanessa Fladmark" w:date="2020-05-25T17:11:00Z">
        <w:r w:rsidR="00F30AAC">
          <w:rPr>
            <w:rFonts w:eastAsia="Times New Roman" w:cstheme="minorHAnsi"/>
            <w:color w:val="000000"/>
            <w:lang w:val="en-CA"/>
          </w:rPr>
          <w:t>competition</w:t>
        </w:r>
      </w:ins>
      <w:ins w:id="246" w:author="Vanessa Fladmark" w:date="2020-05-25T17:09:00Z">
        <w:r w:rsidR="00F30AAC">
          <w:rPr>
            <w:rFonts w:eastAsia="Times New Roman" w:cstheme="minorHAnsi"/>
            <w:color w:val="000000"/>
            <w:lang w:val="en-CA"/>
          </w:rPr>
          <w:t xml:space="preserve"> shift</w:t>
        </w:r>
      </w:ins>
      <w:ins w:id="247" w:author="Vanessa Fladmark" w:date="2020-05-25T17:11:00Z">
        <w:r w:rsidR="00F30AAC">
          <w:rPr>
            <w:rFonts w:eastAsia="Times New Roman" w:cstheme="minorHAnsi"/>
            <w:color w:val="000000"/>
            <w:lang w:val="en-CA"/>
          </w:rPr>
          <w:t>s</w:t>
        </w:r>
      </w:ins>
      <w:ins w:id="248" w:author="Vanessa Fladmark" w:date="2020-05-25T17:09:00Z">
        <w:r w:rsidR="00F30AAC">
          <w:rPr>
            <w:rFonts w:eastAsia="Times New Roman" w:cstheme="minorHAnsi"/>
            <w:color w:val="000000"/>
            <w:lang w:val="en-CA"/>
          </w:rPr>
          <w:t xml:space="preserve"> </w:t>
        </w:r>
      </w:ins>
      <w:ins w:id="249" w:author="Vanessa Fladmark" w:date="2020-05-25T17:11:00Z">
        <w:r w:rsidR="00F30AAC">
          <w:rPr>
            <w:rFonts w:eastAsia="Times New Roman" w:cstheme="minorHAnsi"/>
            <w:color w:val="000000"/>
            <w:lang w:val="en-CA"/>
          </w:rPr>
          <w:t xml:space="preserve">with </w:t>
        </w:r>
      </w:ins>
      <w:ins w:id="250" w:author="Vanessa Fladmark" w:date="2020-05-25T17:15:00Z">
        <w:r w:rsidR="00C36020">
          <w:rPr>
            <w:rFonts w:eastAsia="Times New Roman" w:cstheme="minorHAnsi"/>
            <w:color w:val="000000"/>
            <w:lang w:val="en-CA"/>
          </w:rPr>
          <w:t xml:space="preserve">foraging </w:t>
        </w:r>
      </w:ins>
      <w:ins w:id="251" w:author="Vanessa Fladmark" w:date="2020-05-25T17:17:00Z">
        <w:r w:rsidR="00C36020">
          <w:rPr>
            <w:rFonts w:eastAsia="Times New Roman" w:cstheme="minorHAnsi"/>
            <w:color w:val="000000"/>
            <w:lang w:val="en-CA"/>
          </w:rPr>
          <w:t>opportunity</w:t>
        </w:r>
      </w:ins>
      <w:ins w:id="252" w:author="Vanessa Fladmark" w:date="2020-05-25T17:11:00Z">
        <w:r w:rsidR="00F30AAC">
          <w:rPr>
            <w:rFonts w:eastAsia="Times New Roman" w:cstheme="minorHAnsi"/>
            <w:color w:val="000000"/>
            <w:lang w:val="en-CA"/>
          </w:rPr>
          <w:t xml:space="preserve">. </w:t>
        </w:r>
      </w:ins>
    </w:p>
    <w:p w14:paraId="763667BC" w14:textId="4B30AEA7" w:rsidR="008D6D7B" w:rsidRPr="000D2776" w:rsidRDefault="008D6D7B" w:rsidP="00266C78">
      <w:pPr>
        <w:spacing w:line="480" w:lineRule="auto"/>
        <w:rPr>
          <w:rFonts w:eastAsia="Times New Roman" w:cstheme="minorHAnsi"/>
          <w:color w:val="000000"/>
          <w:lang w:val="en-CA"/>
        </w:rPr>
      </w:pPr>
      <w:ins w:id="253" w:author="Vanessa Fladmark" w:date="2020-05-25T17:22:00Z">
        <w:r>
          <w:rPr>
            <w:rFonts w:eastAsia="Times New Roman" w:cstheme="minorHAnsi"/>
            <w:color w:val="000000"/>
            <w:lang w:val="en-CA"/>
          </w:rPr>
          <w:t xml:space="preserve">This </w:t>
        </w:r>
      </w:ins>
      <w:ins w:id="254" w:author="Vanessa Fladmark" w:date="2020-05-25T17:23:00Z">
        <w:r>
          <w:rPr>
            <w:rFonts w:eastAsia="Times New Roman" w:cstheme="minorHAnsi"/>
            <w:color w:val="000000"/>
            <w:lang w:val="en-CA"/>
          </w:rPr>
          <w:t xml:space="preserve">research will determine if a trophic gauntlet exists for juvenile pink and chum salmon and how </w:t>
        </w:r>
      </w:ins>
      <w:ins w:id="255" w:author="Vanessa Fladmark" w:date="2020-05-25T17:32:00Z">
        <w:r>
          <w:rPr>
            <w:rFonts w:eastAsia="Times New Roman" w:cstheme="minorHAnsi"/>
            <w:color w:val="000000"/>
            <w:lang w:val="en-CA"/>
          </w:rPr>
          <w:t>sa</w:t>
        </w:r>
      </w:ins>
      <w:ins w:id="256" w:author="Vanessa Fladmark" w:date="2020-05-25T17:34:00Z">
        <w:r>
          <w:rPr>
            <w:rFonts w:eastAsia="Times New Roman" w:cstheme="minorHAnsi"/>
            <w:color w:val="000000"/>
            <w:lang w:val="en-CA"/>
          </w:rPr>
          <w:t>l</w:t>
        </w:r>
      </w:ins>
      <w:ins w:id="257" w:author="Vanessa Fladmark" w:date="2020-05-25T17:32:00Z">
        <w:r>
          <w:rPr>
            <w:rFonts w:eastAsia="Times New Roman" w:cstheme="minorHAnsi"/>
            <w:color w:val="000000"/>
            <w:lang w:val="en-CA"/>
          </w:rPr>
          <w:t>mon</w:t>
        </w:r>
      </w:ins>
      <w:ins w:id="258" w:author="Vanessa Fladmark" w:date="2020-05-25T17:23:00Z">
        <w:r>
          <w:rPr>
            <w:rFonts w:eastAsia="Times New Roman" w:cstheme="minorHAnsi"/>
            <w:color w:val="000000"/>
            <w:lang w:val="en-CA"/>
          </w:rPr>
          <w:t xml:space="preserve"> behaviour shifts under high and low foraging (measured by stomach fullness)</w:t>
        </w:r>
      </w:ins>
      <w:ins w:id="259" w:author="Vanessa Fladmark" w:date="2020-05-25T17:37:00Z">
        <w:r w:rsidR="00767845">
          <w:rPr>
            <w:rFonts w:eastAsia="Times New Roman" w:cstheme="minorHAnsi"/>
            <w:color w:val="000000"/>
            <w:lang w:val="en-CA"/>
          </w:rPr>
          <w:t>.</w:t>
        </w:r>
      </w:ins>
      <w:ins w:id="260" w:author="Vanessa Fladmark" w:date="2020-05-25T17:23:00Z">
        <w:r>
          <w:rPr>
            <w:rFonts w:eastAsia="Times New Roman" w:cstheme="minorHAnsi"/>
            <w:color w:val="000000"/>
            <w:lang w:val="en-CA"/>
          </w:rPr>
          <w:t xml:space="preserve"> </w:t>
        </w:r>
      </w:ins>
      <w:ins w:id="261" w:author="Vanessa Fladmark" w:date="2020-05-25T17:37:00Z">
        <w:r w:rsidR="00767845">
          <w:rPr>
            <w:rFonts w:eastAsia="Times New Roman" w:cstheme="minorHAnsi"/>
            <w:color w:val="000000"/>
            <w:lang w:val="en-CA"/>
          </w:rPr>
          <w:t>I</w:t>
        </w:r>
      </w:ins>
      <w:ins w:id="262" w:author="Vanessa Fladmark" w:date="2020-05-25T17:23:00Z">
        <w:r>
          <w:rPr>
            <w:rFonts w:eastAsia="Times New Roman" w:cstheme="minorHAnsi"/>
            <w:color w:val="000000"/>
            <w:lang w:val="en-CA"/>
          </w:rPr>
          <w:t>f fo</w:t>
        </w:r>
      </w:ins>
      <w:ins w:id="263" w:author="Vanessa Fladmark" w:date="2020-05-25T17:24:00Z">
        <w:r>
          <w:rPr>
            <w:rFonts w:eastAsia="Times New Roman" w:cstheme="minorHAnsi"/>
            <w:color w:val="000000"/>
            <w:lang w:val="en-CA"/>
          </w:rPr>
          <w:t>raging is low, species will compete, decreasing survival, or will separat</w:t>
        </w:r>
      </w:ins>
      <w:ins w:id="264" w:author="Vanessa Fladmark" w:date="2020-05-25T17:37:00Z">
        <w:r w:rsidR="00767845">
          <w:rPr>
            <w:rFonts w:eastAsia="Times New Roman" w:cstheme="minorHAnsi"/>
            <w:color w:val="000000"/>
            <w:lang w:val="en-CA"/>
          </w:rPr>
          <w:t>e</w:t>
        </w:r>
      </w:ins>
      <w:ins w:id="265" w:author="Vanessa Fladmark" w:date="2020-05-25T17:24:00Z">
        <w:r>
          <w:rPr>
            <w:rFonts w:eastAsia="Times New Roman" w:cstheme="minorHAnsi"/>
            <w:color w:val="000000"/>
            <w:lang w:val="en-CA"/>
          </w:rPr>
          <w:t xml:space="preserve"> by niche</w:t>
        </w:r>
      </w:ins>
      <w:ins w:id="266" w:author="Vanessa Fladmark" w:date="2020-05-25T17:37:00Z">
        <w:r w:rsidR="00767845">
          <w:rPr>
            <w:rFonts w:eastAsia="Times New Roman" w:cstheme="minorHAnsi"/>
            <w:color w:val="000000"/>
            <w:lang w:val="en-CA"/>
          </w:rPr>
          <w:t xml:space="preserve"> to coexist</w:t>
        </w:r>
      </w:ins>
      <w:ins w:id="267" w:author="Vanessa Fladmark" w:date="2020-05-25T17:24:00Z">
        <w:r>
          <w:rPr>
            <w:rFonts w:eastAsia="Times New Roman" w:cstheme="minorHAnsi"/>
            <w:color w:val="000000"/>
            <w:lang w:val="en-CA"/>
          </w:rPr>
          <w:t>.</w:t>
        </w:r>
      </w:ins>
    </w:p>
    <w:p w14:paraId="47D05C87" w14:textId="77777777" w:rsidR="00372150" w:rsidRPr="003C4653" w:rsidRDefault="00372150" w:rsidP="00266C78">
      <w:pPr>
        <w:spacing w:line="480" w:lineRule="auto"/>
        <w:rPr>
          <w:rFonts w:eastAsia="Times New Roman" w:cstheme="minorHAnsi"/>
          <w:lang w:val="en-CA"/>
        </w:rPr>
      </w:pPr>
    </w:p>
    <w:p w14:paraId="1F7A83A8"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2 Methods</w:t>
      </w:r>
    </w:p>
    <w:p w14:paraId="3A198AFD" w14:textId="77777777" w:rsidR="00372150" w:rsidRPr="003C4653" w:rsidRDefault="00372150" w:rsidP="00266C78">
      <w:pPr>
        <w:spacing w:line="480" w:lineRule="auto"/>
        <w:rPr>
          <w:rFonts w:eastAsia="Times New Roman" w:cstheme="minorHAnsi"/>
          <w:lang w:val="en-CA"/>
        </w:rPr>
      </w:pPr>
    </w:p>
    <w:p w14:paraId="440415D3" w14:textId="64315F5E" w:rsidR="003E0C2D" w:rsidRDefault="00372150" w:rsidP="00266C78">
      <w:pPr>
        <w:spacing w:line="480" w:lineRule="auto"/>
        <w:rPr>
          <w:ins w:id="268" w:author="Vanessa Fladmark" w:date="2020-05-28T09:41:00Z"/>
          <w:rFonts w:eastAsia="Times New Roman" w:cstheme="minorHAnsi"/>
          <w:color w:val="000000"/>
          <w:lang w:val="en-CA"/>
        </w:rPr>
      </w:pPr>
      <w:r w:rsidRPr="003C4653">
        <w:rPr>
          <w:rFonts w:eastAsia="Times New Roman" w:cstheme="minorHAnsi"/>
          <w:color w:val="000000"/>
          <w:lang w:val="en-CA"/>
        </w:rPr>
        <w:tab/>
      </w:r>
      <w:ins w:id="269" w:author="Brian" w:date="2020-05-09T18:25:00Z">
        <w:r w:rsidR="00F53F3B">
          <w:rPr>
            <w:rFonts w:eastAsia="Times New Roman" w:cstheme="minorHAnsi"/>
            <w:color w:val="000000"/>
            <w:lang w:val="en-CA"/>
          </w:rPr>
          <w:t xml:space="preserve">The Hakai Institute’s Juvenile Salmon Program </w:t>
        </w:r>
      </w:ins>
      <w:ins w:id="270" w:author="Brian" w:date="2020-05-10T07:22:00Z">
        <w:r w:rsidR="0022733A">
          <w:rPr>
            <w:rFonts w:eastAsia="Times New Roman" w:cstheme="minorHAnsi"/>
            <w:color w:val="000000"/>
            <w:lang w:val="en-CA"/>
          </w:rPr>
          <w:t xml:space="preserve">was established in 2015 as a collaboration between </w:t>
        </w:r>
      </w:ins>
      <w:commentRangeStart w:id="271"/>
      <w:del w:id="272" w:author="Brian" w:date="2020-05-10T07:24:00Z">
        <w:r w:rsidRPr="003C4653" w:rsidDel="0022733A">
          <w:rPr>
            <w:rFonts w:eastAsia="Times New Roman" w:cstheme="minorHAnsi"/>
            <w:color w:val="000000"/>
            <w:lang w:val="en-CA"/>
          </w:rPr>
          <w:delText>In</w:delText>
        </w:r>
        <w:commentRangeEnd w:id="271"/>
        <w:r w:rsidR="00250A2E" w:rsidDel="0022733A">
          <w:rPr>
            <w:rStyle w:val="CommentReference"/>
          </w:rPr>
          <w:commentReference w:id="271"/>
        </w:r>
        <w:r w:rsidRPr="003C4653" w:rsidDel="0022733A">
          <w:rPr>
            <w:rFonts w:eastAsia="Times New Roman" w:cstheme="minorHAnsi"/>
            <w:color w:val="000000"/>
            <w:lang w:val="en-CA"/>
          </w:rPr>
          <w:delText xml:space="preserve"> an effort to</w:delText>
        </w:r>
      </w:del>
      <w:del w:id="273" w:author="Brian" w:date="2020-05-10T07:23:00Z">
        <w:r w:rsidRPr="003C4653" w:rsidDel="0022733A">
          <w:rPr>
            <w:rFonts w:eastAsia="Times New Roman" w:cstheme="minorHAnsi"/>
            <w:color w:val="000000"/>
            <w:lang w:val="en-CA"/>
          </w:rPr>
          <w:delText xml:space="preserve"> understand the early marine phase of Pacific salmon</w:delText>
        </w:r>
      </w:del>
      <w:del w:id="274" w:author="Brian" w:date="2020-05-10T07:24:00Z">
        <w:r w:rsidRPr="003C4653" w:rsidDel="0022733A">
          <w:rPr>
            <w:rFonts w:eastAsia="Times New Roman" w:cstheme="minorHAnsi"/>
            <w:color w:val="000000"/>
            <w:lang w:val="en-CA"/>
          </w:rPr>
          <w:delText xml:space="preserve">, </w:delText>
        </w:r>
      </w:del>
      <w:r w:rsidRPr="003C4653">
        <w:rPr>
          <w:rFonts w:eastAsia="Times New Roman" w:cstheme="minorHAnsi"/>
          <w:color w:val="000000"/>
          <w:lang w:val="en-CA"/>
        </w:rPr>
        <w:t xml:space="preserve">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ins w:id="275" w:author="evgeny" w:date="2020-05-18T12:28:00Z">
        <w:r w:rsidR="00E51FC4">
          <w:rPr>
            <w:rFonts w:eastAsia="Times New Roman" w:cstheme="minorHAnsi"/>
            <w:color w:val="000000"/>
            <w:lang w:val="en-CA"/>
          </w:rPr>
          <w:t>,</w:t>
        </w:r>
      </w:ins>
      <w:r w:rsidR="00E511DA">
        <w:rPr>
          <w:rFonts w:eastAsia="Times New Roman" w:cstheme="minorHAnsi"/>
          <w:color w:val="000000"/>
          <w:lang w:val="en-CA"/>
        </w:rPr>
        <w:t xml:space="preserve"> </w:t>
      </w:r>
      <w:del w:id="276" w:author="evgeny" w:date="2020-05-18T12:28:00Z">
        <w:r w:rsidR="00E511DA" w:rsidDel="00E51FC4">
          <w:rPr>
            <w:rFonts w:eastAsia="Times New Roman" w:cstheme="minorHAnsi"/>
            <w:color w:val="000000"/>
            <w:lang w:val="en-CA"/>
          </w:rPr>
          <w:delText xml:space="preserve">and </w:delText>
        </w:r>
      </w:del>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w:t>
      </w:r>
      <w:ins w:id="277" w:author="Brian" w:date="2020-05-10T07:23:00Z">
        <w:r w:rsidR="0022733A">
          <w:rPr>
            <w:rFonts w:eastAsia="Times New Roman" w:cstheme="minorHAnsi"/>
            <w:color w:val="000000"/>
            <w:lang w:val="en-CA"/>
          </w:rPr>
          <w:t xml:space="preserve">. </w:t>
        </w:r>
      </w:ins>
      <w:r w:rsidRPr="003C4653">
        <w:rPr>
          <w:rFonts w:eastAsia="Times New Roman" w:cstheme="minorHAnsi"/>
          <w:color w:val="000000"/>
          <w:lang w:val="en-CA"/>
        </w:rPr>
        <w:t xml:space="preserve"> </w:t>
      </w:r>
      <w:commentRangeStart w:id="278"/>
      <w:ins w:id="279" w:author="Brian" w:date="2020-05-10T07:23:00Z">
        <w:r w:rsidR="0022733A">
          <w:rPr>
            <w:rFonts w:eastAsia="Times New Roman" w:cstheme="minorHAnsi"/>
            <w:color w:val="000000"/>
            <w:lang w:val="en-CA"/>
          </w:rPr>
          <w:t>This program</w:t>
        </w:r>
      </w:ins>
      <w:ins w:id="280" w:author="Brian" w:date="2020-05-10T07:30:00Z">
        <w:r w:rsidR="0022733A">
          <w:rPr>
            <w:rFonts w:eastAsia="Times New Roman" w:cstheme="minorHAnsi"/>
            <w:color w:val="000000"/>
            <w:lang w:val="en-CA"/>
          </w:rPr>
          <w:t xml:space="preserve"> </w:t>
        </w:r>
      </w:ins>
      <w:ins w:id="281" w:author="Brian" w:date="2020-05-10T07:34:00Z">
        <w:r w:rsidR="005675E6">
          <w:rPr>
            <w:rFonts w:eastAsia="Times New Roman" w:cstheme="minorHAnsi"/>
            <w:color w:val="000000"/>
            <w:lang w:val="en-CA"/>
          </w:rPr>
          <w:t>annually</w:t>
        </w:r>
      </w:ins>
      <w:ins w:id="282" w:author="Brian" w:date="2020-05-10T07:30:00Z">
        <w:r w:rsidR="0022733A">
          <w:rPr>
            <w:rFonts w:eastAsia="Times New Roman" w:cstheme="minorHAnsi"/>
            <w:color w:val="000000"/>
            <w:lang w:val="en-CA"/>
          </w:rPr>
          <w:t xml:space="preserve"> samples juvenile salmon </w:t>
        </w:r>
      </w:ins>
      <w:ins w:id="283" w:author="Brian" w:date="2020-05-10T07:31:00Z">
        <w:r w:rsidR="0022733A">
          <w:rPr>
            <w:rFonts w:eastAsia="Times New Roman" w:cstheme="minorHAnsi"/>
            <w:color w:val="000000"/>
            <w:lang w:val="en-CA"/>
          </w:rPr>
          <w:t>a</w:t>
        </w:r>
      </w:ins>
      <w:ins w:id="284" w:author="Brian" w:date="2020-05-10T07:23:00Z">
        <w:r w:rsidR="0022733A">
          <w:rPr>
            <w:rFonts w:eastAsia="Times New Roman" w:cstheme="minorHAnsi"/>
            <w:color w:val="000000"/>
            <w:lang w:val="en-CA"/>
          </w:rPr>
          <w:t>s</w:t>
        </w:r>
      </w:ins>
      <w:ins w:id="285" w:author="Brian" w:date="2020-05-10T07:31:00Z">
        <w:r w:rsidR="0022733A">
          <w:rPr>
            <w:rFonts w:eastAsia="Times New Roman" w:cstheme="minorHAnsi"/>
            <w:color w:val="000000"/>
            <w:lang w:val="en-CA"/>
          </w:rPr>
          <w:t xml:space="preserve"> they migrate through the Discovery Islands and John</w:t>
        </w:r>
      </w:ins>
      <w:ins w:id="286" w:author="Brian" w:date="2020-05-10T07:32:00Z">
        <w:r w:rsidR="0022733A">
          <w:rPr>
            <w:rFonts w:eastAsia="Times New Roman" w:cstheme="minorHAnsi"/>
            <w:color w:val="000000"/>
            <w:lang w:val="en-CA"/>
          </w:rPr>
          <w:t>s</w:t>
        </w:r>
      </w:ins>
      <w:ins w:id="287" w:author="Brian" w:date="2020-05-10T07:31:00Z">
        <w:r w:rsidR="0022733A">
          <w:rPr>
            <w:rFonts w:eastAsia="Times New Roman" w:cstheme="minorHAnsi"/>
            <w:color w:val="000000"/>
            <w:lang w:val="en-CA"/>
          </w:rPr>
          <w:t xml:space="preserve">tone Strait during the main outmigration period (May to July). </w:t>
        </w:r>
      </w:ins>
      <w:ins w:id="288" w:author="Brian" w:date="2020-05-10T07:23:00Z">
        <w:r w:rsidR="0022733A">
          <w:rPr>
            <w:rFonts w:eastAsia="Times New Roman" w:cstheme="minorHAnsi"/>
            <w:color w:val="000000"/>
            <w:lang w:val="en-CA"/>
          </w:rPr>
          <w:t xml:space="preserve"> </w:t>
        </w:r>
      </w:ins>
      <w:ins w:id="289" w:author="Brian" w:date="2020-05-10T07:32:00Z">
        <w:r w:rsidR="0022733A">
          <w:rPr>
            <w:rFonts w:eastAsia="Times New Roman" w:cstheme="minorHAnsi"/>
            <w:color w:val="000000"/>
            <w:lang w:val="en-CA"/>
          </w:rPr>
          <w:t xml:space="preserve">The </w:t>
        </w:r>
      </w:ins>
      <w:ins w:id="290" w:author="Brian" w:date="2020-05-10T07:23:00Z">
        <w:r w:rsidR="0022733A">
          <w:rPr>
            <w:rFonts w:eastAsia="Times New Roman" w:cstheme="minorHAnsi"/>
            <w:color w:val="000000"/>
            <w:lang w:val="en-CA"/>
          </w:rPr>
          <w:t xml:space="preserve">objective </w:t>
        </w:r>
      </w:ins>
      <w:ins w:id="291" w:author="Brian" w:date="2020-05-10T07:32:00Z">
        <w:r w:rsidR="0022733A">
          <w:rPr>
            <w:rFonts w:eastAsia="Times New Roman" w:cstheme="minorHAnsi"/>
            <w:color w:val="000000"/>
            <w:lang w:val="en-CA"/>
          </w:rPr>
          <w:t xml:space="preserve">of the program is to </w:t>
        </w:r>
      </w:ins>
      <w:ins w:id="292" w:author="Brian" w:date="2020-05-10T07:23:00Z">
        <w:r w:rsidR="0022733A">
          <w:rPr>
            <w:rFonts w:eastAsia="Times New Roman" w:cstheme="minorHAnsi"/>
            <w:color w:val="000000"/>
            <w:lang w:val="en-CA"/>
          </w:rPr>
          <w:t xml:space="preserve">improve </w:t>
        </w:r>
        <w:r w:rsidR="0022733A" w:rsidRPr="003C4653">
          <w:rPr>
            <w:rFonts w:eastAsia="Times New Roman" w:cstheme="minorHAnsi"/>
            <w:color w:val="000000"/>
            <w:lang w:val="en-CA"/>
          </w:rPr>
          <w:t>understand</w:t>
        </w:r>
        <w:r w:rsidR="0022733A">
          <w:rPr>
            <w:rFonts w:eastAsia="Times New Roman" w:cstheme="minorHAnsi"/>
            <w:color w:val="000000"/>
            <w:lang w:val="en-CA"/>
          </w:rPr>
          <w:t>ing of</w:t>
        </w:r>
        <w:r w:rsidR="0022733A" w:rsidRPr="003C4653">
          <w:rPr>
            <w:rFonts w:eastAsia="Times New Roman" w:cstheme="minorHAnsi"/>
            <w:color w:val="000000"/>
            <w:lang w:val="en-CA"/>
          </w:rPr>
          <w:t xml:space="preserve"> the early marine phase of Pacific salmon</w:t>
        </w:r>
      </w:ins>
      <w:ins w:id="293" w:author="Brian" w:date="2020-05-10T07:24:00Z">
        <w:r w:rsidR="0022733A">
          <w:rPr>
            <w:rFonts w:eastAsia="Times New Roman" w:cstheme="minorHAnsi"/>
            <w:color w:val="000000"/>
            <w:lang w:val="en-CA"/>
          </w:rPr>
          <w:t xml:space="preserve">, particularly factors contributing to health and </w:t>
        </w:r>
        <w:commentRangeStart w:id="294"/>
        <w:r w:rsidR="0022733A">
          <w:rPr>
            <w:rFonts w:eastAsia="Times New Roman" w:cstheme="minorHAnsi"/>
            <w:color w:val="000000"/>
            <w:lang w:val="en-CA"/>
          </w:rPr>
          <w:t>survival</w:t>
        </w:r>
      </w:ins>
      <w:commentRangeEnd w:id="294"/>
      <w:r w:rsidR="00E32C78">
        <w:rPr>
          <w:rStyle w:val="CommentReference"/>
        </w:rPr>
        <w:commentReference w:id="294"/>
      </w:r>
      <w:ins w:id="295" w:author="Vanessa Fladmark" w:date="2020-05-19T09:24:00Z">
        <w:r w:rsidR="000374C3">
          <w:rPr>
            <w:rFonts w:eastAsia="Times New Roman" w:cstheme="minorHAnsi"/>
            <w:color w:val="000000"/>
            <w:lang w:val="en-CA"/>
          </w:rPr>
          <w:t xml:space="preserve"> </w:t>
        </w:r>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Hunt et al., 2018)</w:t>
      </w:r>
      <w:ins w:id="296" w:author="Vanessa Fladmark" w:date="2020-05-19T09:24:00Z">
        <w:r w:rsidR="000374C3">
          <w:rPr>
            <w:rFonts w:eastAsia="Times New Roman" w:cstheme="minorHAnsi"/>
            <w:color w:val="000000"/>
            <w:lang w:val="en-CA"/>
          </w:rPr>
          <w:fldChar w:fldCharType="end"/>
        </w:r>
      </w:ins>
      <w:ins w:id="297" w:author="Brian" w:date="2020-05-10T07:32:00Z">
        <w:r w:rsidR="005675E6">
          <w:rPr>
            <w:rFonts w:eastAsia="Times New Roman" w:cstheme="minorHAnsi"/>
            <w:color w:val="000000"/>
            <w:lang w:val="en-CA"/>
          </w:rPr>
          <w:t xml:space="preserve">. This study focussed on </w:t>
        </w:r>
        <w:del w:id="298" w:author="Vanessa Fladmark" w:date="2020-05-28T10:42:00Z">
          <w:r w:rsidR="005675E6" w:rsidDel="009827BE">
            <w:rPr>
              <w:rFonts w:eastAsia="Times New Roman" w:cstheme="minorHAnsi"/>
              <w:color w:val="000000"/>
              <w:lang w:val="en-CA"/>
            </w:rPr>
            <w:delText xml:space="preserve">2015 and </w:delText>
          </w:r>
        </w:del>
        <w:r w:rsidR="005675E6">
          <w:rPr>
            <w:rFonts w:eastAsia="Times New Roman" w:cstheme="minorHAnsi"/>
            <w:color w:val="000000"/>
            <w:lang w:val="en-CA"/>
          </w:rPr>
          <w:t>2016</w:t>
        </w:r>
      </w:ins>
      <w:ins w:id="299" w:author="Brian" w:date="2020-05-10T07:33:00Z">
        <w:r w:rsidR="005675E6">
          <w:rPr>
            <w:rFonts w:eastAsia="Times New Roman" w:cstheme="minorHAnsi"/>
            <w:color w:val="000000"/>
            <w:lang w:val="en-CA"/>
          </w:rPr>
          <w:t xml:space="preserve">, which had the largest spatial coverage of sampling stations in an effort to resolve the primary </w:t>
        </w:r>
      </w:ins>
      <w:ins w:id="300" w:author="Brian" w:date="2020-05-10T07:34:00Z">
        <w:r w:rsidR="005675E6">
          <w:rPr>
            <w:rFonts w:eastAsia="Times New Roman" w:cstheme="minorHAnsi"/>
            <w:color w:val="000000"/>
            <w:lang w:val="en-CA"/>
          </w:rPr>
          <w:t>migration</w:t>
        </w:r>
      </w:ins>
      <w:ins w:id="301" w:author="Brian" w:date="2020-05-10T07:33:00Z">
        <w:r w:rsidR="005675E6">
          <w:rPr>
            <w:rFonts w:eastAsia="Times New Roman" w:cstheme="minorHAnsi"/>
            <w:color w:val="000000"/>
            <w:lang w:val="en-CA"/>
          </w:rPr>
          <w:t xml:space="preserve"> </w:t>
        </w:r>
      </w:ins>
      <w:ins w:id="302" w:author="Brian" w:date="2020-05-10T07:34:00Z">
        <w:r w:rsidR="005675E6">
          <w:rPr>
            <w:rFonts w:eastAsia="Times New Roman" w:cstheme="minorHAnsi"/>
            <w:color w:val="000000"/>
            <w:lang w:val="en-CA"/>
          </w:rPr>
          <w:t>pathways through the region.</w:t>
        </w:r>
      </w:ins>
      <w:commentRangeEnd w:id="278"/>
      <w:ins w:id="303" w:author="Brian" w:date="2020-05-10T10:06:00Z">
        <w:r w:rsidR="00241A3C">
          <w:rPr>
            <w:rStyle w:val="CommentReference"/>
          </w:rPr>
          <w:commentReference w:id="278"/>
        </w:r>
      </w:ins>
      <w:ins w:id="304" w:author="Vanessa Fladmark" w:date="2020-05-28T12:49:00Z">
        <w:r w:rsidR="004F586B">
          <w:rPr>
            <w:rFonts w:eastAsia="Times New Roman" w:cstheme="minorHAnsi"/>
            <w:color w:val="000000"/>
            <w:lang w:val="en-CA"/>
          </w:rPr>
          <w:t xml:space="preserve"> The previous year 2015 also had similar spatial coverage of sampling but there was expected </w:t>
        </w:r>
      </w:ins>
      <w:ins w:id="305" w:author="Vanessa Fladmark" w:date="2020-05-28T12:50:00Z">
        <w:r w:rsidR="004F586B">
          <w:rPr>
            <w:rFonts w:eastAsia="Times New Roman" w:cstheme="minorHAnsi"/>
            <w:color w:val="000000"/>
            <w:lang w:val="en-CA"/>
          </w:rPr>
          <w:t xml:space="preserve">and observed </w:t>
        </w:r>
      </w:ins>
      <w:ins w:id="306" w:author="Vanessa Fladmark" w:date="2020-05-28T12:49:00Z">
        <w:r w:rsidR="004F586B">
          <w:rPr>
            <w:rFonts w:eastAsia="Times New Roman" w:cstheme="minorHAnsi"/>
            <w:color w:val="000000"/>
            <w:lang w:val="en-CA"/>
          </w:rPr>
          <w:t xml:space="preserve">lower pink abundance, due to their biennial life </w:t>
        </w:r>
      </w:ins>
      <w:ins w:id="307" w:author="Vanessa Fladmark" w:date="2020-05-28T12:50:00Z">
        <w:r w:rsidR="004F586B">
          <w:rPr>
            <w:rFonts w:eastAsia="Times New Roman" w:cstheme="minorHAnsi"/>
            <w:color w:val="000000"/>
            <w:lang w:val="en-CA"/>
          </w:rPr>
          <w:t>patterns</w:t>
        </w:r>
      </w:ins>
      <w:ins w:id="308" w:author="Vanessa Fladmark" w:date="2020-05-28T12:49:00Z">
        <w:r w:rsidR="004F586B">
          <w:rPr>
            <w:rFonts w:eastAsia="Times New Roman" w:cstheme="minorHAnsi"/>
            <w:color w:val="000000"/>
            <w:lang w:val="en-CA"/>
          </w:rPr>
          <w:t>.</w:t>
        </w:r>
      </w:ins>
      <w:ins w:id="309" w:author="Brian" w:date="2020-05-10T07:34:00Z">
        <w:del w:id="310" w:author="Vanessa Fladmark" w:date="2020-05-28T12:49:00Z">
          <w:r w:rsidR="005675E6" w:rsidDel="004F586B">
            <w:rPr>
              <w:rFonts w:eastAsia="Times New Roman" w:cstheme="minorHAnsi"/>
              <w:color w:val="000000"/>
              <w:lang w:val="en-CA"/>
            </w:rPr>
            <w:delText xml:space="preserve"> </w:delText>
          </w:r>
        </w:del>
      </w:ins>
      <w:ins w:id="311" w:author="Brian" w:date="2020-05-10T07:33:00Z">
        <w:del w:id="312" w:author="Vanessa Fladmark" w:date="2020-05-28T12:49:00Z">
          <w:r w:rsidR="005675E6" w:rsidDel="004F586B">
            <w:rPr>
              <w:rFonts w:eastAsia="Times New Roman" w:cstheme="minorHAnsi"/>
              <w:color w:val="000000"/>
              <w:lang w:val="en-CA"/>
            </w:rPr>
            <w:delText xml:space="preserve"> </w:delText>
          </w:r>
        </w:del>
      </w:ins>
      <w:del w:id="313" w:author="Brian" w:date="2020-05-10T07:24:00Z">
        <w:r w:rsidRPr="003C4653" w:rsidDel="0022733A">
          <w:rPr>
            <w:rFonts w:eastAsia="Times New Roman" w:cstheme="minorHAnsi"/>
            <w:color w:val="000000"/>
            <w:lang w:val="en-CA"/>
          </w:rPr>
          <w:delText>partnered up and created a field program</w:delText>
        </w:r>
      </w:del>
      <w:del w:id="314" w:author="Vanessa Fladmark" w:date="2020-05-28T09:41:00Z">
        <w:r w:rsidRPr="003C4653" w:rsidDel="003E0C2D">
          <w:rPr>
            <w:rFonts w:eastAsia="Times New Roman" w:cstheme="minorHAnsi"/>
            <w:color w:val="000000"/>
            <w:lang w:val="en-CA"/>
          </w:rPr>
          <w:delText xml:space="preserve">. </w:delText>
        </w:r>
      </w:del>
    </w:p>
    <w:p w14:paraId="6F6D92CC" w14:textId="77777777" w:rsidR="003E0C2D" w:rsidRDefault="003E0C2D" w:rsidP="00266C78">
      <w:pPr>
        <w:spacing w:line="480" w:lineRule="auto"/>
        <w:rPr>
          <w:ins w:id="315" w:author="Vanessa Fladmark" w:date="2020-05-28T09:41:00Z"/>
          <w:rFonts w:eastAsia="Times New Roman" w:cstheme="minorHAnsi"/>
          <w:color w:val="000000"/>
          <w:lang w:val="en-CA"/>
        </w:rPr>
      </w:pPr>
    </w:p>
    <w:p w14:paraId="745D8BFA" w14:textId="2B0BB94A" w:rsidR="001C45E1" w:rsidRDefault="003E0C2D" w:rsidP="00266C78">
      <w:pPr>
        <w:spacing w:line="480" w:lineRule="auto"/>
        <w:rPr>
          <w:ins w:id="316" w:author="Vanessa Fladmark" w:date="2020-05-28T10:29:00Z"/>
          <w:rFonts w:eastAsia="Times New Roman" w:cstheme="minorHAnsi"/>
          <w:color w:val="000000"/>
          <w:lang w:val="en-CA"/>
        </w:rPr>
      </w:pPr>
      <w:ins w:id="317" w:author="Vanessa Fladmark" w:date="2020-05-28T09:41:00Z">
        <w:r>
          <w:rPr>
            <w:rFonts w:eastAsia="Times New Roman" w:cstheme="minorHAnsi"/>
            <w:color w:val="000000"/>
            <w:lang w:val="en-CA"/>
          </w:rPr>
          <w:tab/>
        </w:r>
      </w:ins>
      <w:commentRangeStart w:id="318"/>
      <w:r w:rsidR="005D53D1">
        <w:rPr>
          <w:rFonts w:eastAsia="Times New Roman" w:cstheme="minorHAnsi"/>
          <w:color w:val="000000"/>
          <w:lang w:val="en-CA"/>
        </w:rPr>
        <w:t>E</w:t>
      </w:r>
      <w:r w:rsidR="00372150"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00372150"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ins w:id="319" w:author="Vanessa Fladmark" w:date="2020-05-28T10:29:00Z">
        <w:r w:rsidR="001C45E1">
          <w:rPr>
            <w:rFonts w:eastAsia="Times New Roman" w:cstheme="minorHAnsi"/>
            <w:color w:val="000000"/>
            <w:lang w:val="en-CA"/>
          </w:rPr>
          <w:t xml:space="preserve">In the Discovery Islands, </w:t>
        </w:r>
      </w:ins>
      <w:ins w:id="320" w:author="Vanessa Fladmark" w:date="2020-05-28T10:40:00Z">
        <w:r w:rsidR="009827BE">
          <w:rPr>
            <w:rFonts w:eastAsia="Times New Roman" w:cstheme="minorHAnsi"/>
            <w:color w:val="000000"/>
            <w:lang w:val="en-CA"/>
          </w:rPr>
          <w:t>12 sites were sampled in 2016</w:t>
        </w:r>
      </w:ins>
      <w:ins w:id="321" w:author="Vanessa Fladmark" w:date="2020-05-28T10:30:00Z">
        <w:r w:rsidR="001C45E1">
          <w:rPr>
            <w:rFonts w:eastAsia="Times New Roman" w:cstheme="minorHAnsi"/>
            <w:color w:val="000000"/>
            <w:lang w:val="en-CA"/>
          </w:rPr>
          <w:t xml:space="preserve">, and in Johnstone Strait, 10 sites were sampled, to provide coverage of all </w:t>
        </w:r>
      </w:ins>
      <w:ins w:id="322" w:author="Vanessa Fladmark" w:date="2020-05-28T12:47:00Z">
        <w:r w:rsidR="004F586B">
          <w:rPr>
            <w:rFonts w:eastAsia="Times New Roman" w:cstheme="minorHAnsi"/>
            <w:color w:val="000000"/>
            <w:lang w:val="en-CA"/>
          </w:rPr>
          <w:t xml:space="preserve">possible </w:t>
        </w:r>
      </w:ins>
      <w:ins w:id="323" w:author="Vanessa Fladmark" w:date="2020-05-28T10:30:00Z">
        <w:r w:rsidR="001C45E1">
          <w:rPr>
            <w:rFonts w:eastAsia="Times New Roman" w:cstheme="minorHAnsi"/>
            <w:color w:val="000000"/>
            <w:lang w:val="en-CA"/>
          </w:rPr>
          <w:t>salmon migration routes</w:t>
        </w:r>
      </w:ins>
      <w:ins w:id="324" w:author="Vanessa Fladmark" w:date="2020-05-28T12:47:00Z">
        <w:r w:rsidR="004F586B">
          <w:rPr>
            <w:rFonts w:eastAsia="Times New Roman" w:cstheme="minorHAnsi"/>
            <w:color w:val="000000"/>
            <w:lang w:val="en-CA"/>
          </w:rPr>
          <w:t xml:space="preserve"> through these regions</w:t>
        </w:r>
      </w:ins>
      <w:ins w:id="325" w:author="Vanessa Fladmark" w:date="2020-06-02T10:14:00Z">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ins>
      <w:r w:rsidR="00830B94">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Hunt et al., 2018)</w:t>
      </w:r>
      <w:ins w:id="326" w:author="Vanessa Fladmark" w:date="2020-06-02T10:14:00Z">
        <w:r w:rsidR="001215CF">
          <w:rPr>
            <w:rFonts w:eastAsia="Times New Roman" w:cstheme="minorHAnsi"/>
            <w:color w:val="000000"/>
            <w:lang w:val="en-CA"/>
          </w:rPr>
          <w:fldChar w:fldCharType="end"/>
        </w:r>
      </w:ins>
      <w:ins w:id="327" w:author="Vanessa Fladmark" w:date="2020-05-28T10:30:00Z">
        <w:r w:rsidR="001C45E1">
          <w:rPr>
            <w:rFonts w:eastAsia="Times New Roman" w:cstheme="minorHAnsi"/>
            <w:color w:val="000000"/>
            <w:lang w:val="en-CA"/>
          </w:rPr>
          <w:t xml:space="preserve">. </w:t>
        </w:r>
      </w:ins>
      <w:ins w:id="328" w:author="Vanessa Fladmark" w:date="2020-05-28T10:31:00Z">
        <w:r w:rsidR="001C45E1">
          <w:rPr>
            <w:rFonts w:eastAsia="Times New Roman" w:cstheme="minorHAnsi"/>
            <w:color w:val="000000"/>
            <w:lang w:val="en-CA"/>
          </w:rPr>
          <w:t xml:space="preserve">Sites were sampled every </w:t>
        </w:r>
      </w:ins>
      <w:ins w:id="329" w:author="Vanessa Fladmark" w:date="2020-05-28T15:57:00Z">
        <w:r w:rsidR="00CB23BF">
          <w:rPr>
            <w:rFonts w:eastAsia="Times New Roman" w:cstheme="minorHAnsi"/>
            <w:color w:val="000000"/>
            <w:lang w:val="en-CA"/>
          </w:rPr>
          <w:t>4-7 days throughout the season</w:t>
        </w:r>
      </w:ins>
      <w:ins w:id="330" w:author="Vanessa Fladmark" w:date="2020-05-28T10:31:00Z">
        <w:r w:rsidR="001C45E1">
          <w:rPr>
            <w:rFonts w:eastAsia="Times New Roman" w:cstheme="minorHAnsi"/>
            <w:color w:val="000000"/>
            <w:lang w:val="en-CA"/>
          </w:rPr>
          <w:t xml:space="preserve">, depending on </w:t>
        </w:r>
      </w:ins>
      <w:ins w:id="331" w:author="Vanessa Fladmark" w:date="2020-05-28T15:57:00Z">
        <w:r w:rsidR="00CB23BF">
          <w:rPr>
            <w:rFonts w:eastAsia="Times New Roman" w:cstheme="minorHAnsi"/>
            <w:color w:val="000000"/>
            <w:lang w:val="en-CA"/>
          </w:rPr>
          <w:t xml:space="preserve">weather </w:t>
        </w:r>
      </w:ins>
      <w:ins w:id="332" w:author="Vanessa Fladmark" w:date="2020-05-28T10:31:00Z">
        <w:r w:rsidR="001C45E1">
          <w:rPr>
            <w:rFonts w:eastAsia="Times New Roman" w:cstheme="minorHAnsi"/>
            <w:color w:val="000000"/>
            <w:lang w:val="en-CA"/>
          </w:rPr>
          <w:t>conditions. For this study, six sites</w:t>
        </w:r>
      </w:ins>
      <w:ins w:id="333" w:author="Vanessa Fladmark" w:date="2020-05-28T10:32:00Z">
        <w:r w:rsidR="001C45E1">
          <w:rPr>
            <w:rFonts w:eastAsia="Times New Roman" w:cstheme="minorHAnsi"/>
            <w:color w:val="000000"/>
            <w:lang w:val="en-CA"/>
          </w:rPr>
          <w:t xml:space="preserve"> (three from each region)</w:t>
        </w:r>
      </w:ins>
      <w:ins w:id="334" w:author="Vanessa Fladmark" w:date="2020-05-28T10:31:00Z">
        <w:r w:rsidR="001C45E1">
          <w:rPr>
            <w:rFonts w:eastAsia="Times New Roman" w:cstheme="minorHAnsi"/>
            <w:color w:val="000000"/>
            <w:lang w:val="en-CA"/>
          </w:rPr>
          <w:t xml:space="preserve"> were selected, </w:t>
        </w:r>
      </w:ins>
      <w:ins w:id="335" w:author="Vanessa Fladmark" w:date="2020-06-02T09:35:00Z">
        <w:r w:rsidR="002606FB">
          <w:rPr>
            <w:rFonts w:eastAsia="Times New Roman" w:cstheme="minorHAnsi"/>
            <w:color w:val="000000"/>
            <w:lang w:val="en-CA"/>
          </w:rPr>
          <w:t>in order to obtain</w:t>
        </w:r>
      </w:ins>
      <w:ins w:id="336" w:author="Vanessa Fladmark" w:date="2020-05-28T10:31:00Z">
        <w:r w:rsidR="001C45E1">
          <w:rPr>
            <w:rFonts w:eastAsia="Times New Roman" w:cstheme="minorHAnsi"/>
            <w:color w:val="000000"/>
            <w:lang w:val="en-CA"/>
          </w:rPr>
          <w:t xml:space="preserve"> a</w:t>
        </w:r>
      </w:ins>
      <w:ins w:id="337" w:author="Vanessa Fladmark" w:date="2020-05-28T10:32:00Z">
        <w:r w:rsidR="001C45E1">
          <w:rPr>
            <w:rFonts w:eastAsia="Times New Roman" w:cstheme="minorHAnsi"/>
            <w:color w:val="000000"/>
            <w:lang w:val="en-CA"/>
          </w:rPr>
          <w:t xml:space="preserve"> sample size of 10 pink and 10 chum per set</w:t>
        </w:r>
      </w:ins>
      <w:ins w:id="338" w:author="Vanessa Fladmark" w:date="2020-06-02T09:35:00Z">
        <w:r w:rsidR="002606FB">
          <w:rPr>
            <w:rFonts w:eastAsia="Times New Roman" w:cstheme="minorHAnsi"/>
            <w:color w:val="000000"/>
            <w:lang w:val="en-CA"/>
          </w:rPr>
          <w:t xml:space="preserve"> (n=120 total)</w:t>
        </w:r>
      </w:ins>
      <w:ins w:id="339" w:author="Vanessa Fladmark" w:date="2020-05-28T10:32:00Z">
        <w:r w:rsidR="001C45E1">
          <w:rPr>
            <w:rFonts w:eastAsia="Times New Roman" w:cstheme="minorHAnsi"/>
            <w:color w:val="000000"/>
            <w:lang w:val="en-CA"/>
          </w:rPr>
          <w:t xml:space="preserve">, still acquiring sufficient coverage </w:t>
        </w:r>
      </w:ins>
      <w:ins w:id="340" w:author="Vanessa Fladmark" w:date="2020-05-28T10:33:00Z">
        <w:r w:rsidR="001C45E1">
          <w:rPr>
            <w:rFonts w:eastAsia="Times New Roman" w:cstheme="minorHAnsi"/>
            <w:color w:val="000000"/>
            <w:lang w:val="en-CA"/>
          </w:rPr>
          <w:t>for</w:t>
        </w:r>
      </w:ins>
      <w:ins w:id="341" w:author="Vanessa Fladmark" w:date="2020-05-28T10:32:00Z">
        <w:r w:rsidR="001C45E1">
          <w:rPr>
            <w:rFonts w:eastAsia="Times New Roman" w:cstheme="minorHAnsi"/>
            <w:color w:val="000000"/>
            <w:lang w:val="en-CA"/>
          </w:rPr>
          <w:t xml:space="preserve"> </w:t>
        </w:r>
      </w:ins>
      <w:ins w:id="342" w:author="Vanessa Fladmark" w:date="2020-05-28T10:33:00Z">
        <w:r w:rsidR="001C45E1">
          <w:rPr>
            <w:rFonts w:eastAsia="Times New Roman" w:cstheme="minorHAnsi"/>
            <w:color w:val="000000"/>
            <w:lang w:val="en-CA"/>
          </w:rPr>
          <w:t>each region.</w:t>
        </w:r>
      </w:ins>
      <w:ins w:id="343" w:author="Vanessa Fladmark" w:date="2020-05-28T10:37:00Z">
        <w:r w:rsidR="009827BE">
          <w:rPr>
            <w:rFonts w:eastAsia="Times New Roman" w:cstheme="minorHAnsi"/>
            <w:color w:val="000000"/>
            <w:lang w:val="en-CA"/>
          </w:rPr>
          <w:t xml:space="preserve"> The dates were chosen in mid-June (T</w:t>
        </w:r>
      </w:ins>
      <w:ins w:id="344" w:author="Vanessa Fladmark" w:date="2020-05-28T10:38:00Z">
        <w:r w:rsidR="009827BE">
          <w:rPr>
            <w:rFonts w:eastAsia="Times New Roman" w:cstheme="minorHAnsi"/>
            <w:color w:val="000000"/>
            <w:lang w:val="en-CA"/>
          </w:rPr>
          <w:t>able 1</w:t>
        </w:r>
      </w:ins>
      <w:ins w:id="345" w:author="Vanessa Fladmark" w:date="2020-05-28T10:37:00Z">
        <w:r w:rsidR="009827BE">
          <w:rPr>
            <w:rFonts w:eastAsia="Times New Roman" w:cstheme="minorHAnsi"/>
            <w:color w:val="000000"/>
            <w:lang w:val="en-CA"/>
          </w:rPr>
          <w:t>)</w:t>
        </w:r>
      </w:ins>
      <w:ins w:id="346" w:author="Vanessa Fladmark" w:date="2020-05-28T10:38:00Z">
        <w:r w:rsidR="009827BE">
          <w:rPr>
            <w:rFonts w:eastAsia="Times New Roman" w:cstheme="minorHAnsi"/>
            <w:color w:val="000000"/>
            <w:lang w:val="en-CA"/>
          </w:rPr>
          <w:t xml:space="preserve"> to align with the peak out-migration of salmon</w:t>
        </w:r>
      </w:ins>
      <w:ins w:id="347" w:author="Vanessa Fladmark" w:date="2020-05-28T10:41:00Z">
        <w:r w:rsidR="009827BE">
          <w:rPr>
            <w:rFonts w:eastAsia="Times New Roman" w:cstheme="minorHAnsi"/>
            <w:color w:val="000000"/>
            <w:lang w:val="en-CA"/>
          </w:rPr>
          <w:t>.</w:t>
        </w:r>
      </w:ins>
    </w:p>
    <w:p w14:paraId="75A0A7C2" w14:textId="77777777" w:rsidR="001C45E1" w:rsidRDefault="001C45E1" w:rsidP="00266C78">
      <w:pPr>
        <w:spacing w:line="480" w:lineRule="auto"/>
        <w:rPr>
          <w:ins w:id="348" w:author="Vanessa Fladmark" w:date="2020-05-28T10:29:00Z"/>
          <w:rFonts w:eastAsia="Times New Roman" w:cstheme="minorHAnsi"/>
          <w:color w:val="000000"/>
          <w:lang w:val="en-CA"/>
        </w:rPr>
      </w:pPr>
    </w:p>
    <w:p w14:paraId="060A8B73" w14:textId="61E7DB62" w:rsidR="0078618D" w:rsidRDefault="001C45E1" w:rsidP="00266C78">
      <w:pPr>
        <w:spacing w:line="480" w:lineRule="auto"/>
        <w:rPr>
          <w:ins w:id="349" w:author="Vanessa Fladmark" w:date="2020-05-28T13:26:00Z"/>
          <w:rFonts w:eastAsia="Times New Roman" w:cstheme="minorHAnsi"/>
          <w:color w:val="000000"/>
          <w:lang w:val="en-CA"/>
        </w:rPr>
      </w:pPr>
      <w:ins w:id="350" w:author="Vanessa Fladmark" w:date="2020-05-28T10:29:00Z">
        <w:r>
          <w:rPr>
            <w:rFonts w:eastAsia="Times New Roman" w:cstheme="minorHAnsi"/>
            <w:color w:val="000000"/>
            <w:lang w:val="en-CA"/>
          </w:rPr>
          <w:tab/>
        </w:r>
      </w:ins>
      <w:ins w:id="351" w:author="Vanessa Fladmark" w:date="2020-05-28T14:09:00Z">
        <w:r w:rsidR="004452A5">
          <w:rPr>
            <w:rFonts w:eastAsia="Times New Roman" w:cstheme="minorHAnsi"/>
            <w:color w:val="000000"/>
            <w:lang w:val="en-CA"/>
          </w:rPr>
          <w:t>The salmon sampling begins with</w:t>
        </w:r>
      </w:ins>
      <w:ins w:id="352" w:author="Vanessa Fladmark" w:date="2020-05-28T14:10:00Z">
        <w:r w:rsidR="004452A5">
          <w:rPr>
            <w:rFonts w:eastAsia="Times New Roman" w:cstheme="minorHAnsi"/>
            <w:color w:val="000000"/>
            <w:lang w:val="en-CA"/>
          </w:rPr>
          <w:t xml:space="preserve"> recording</w:t>
        </w:r>
      </w:ins>
      <w:ins w:id="353" w:author="Vanessa Fladmark" w:date="2020-05-28T15:04:00Z">
        <w:r w:rsidR="00AC3D53">
          <w:rPr>
            <w:rFonts w:eastAsia="Times New Roman" w:cstheme="minorHAnsi"/>
            <w:color w:val="000000"/>
            <w:lang w:val="en-CA"/>
          </w:rPr>
          <w:t xml:space="preserve"> weather </w:t>
        </w:r>
      </w:ins>
      <w:ins w:id="354" w:author="Vanessa Fladmark" w:date="2020-05-28T15:05:00Z">
        <w:r w:rsidR="00AC3D53">
          <w:rPr>
            <w:rFonts w:eastAsia="Times New Roman" w:cstheme="minorHAnsi"/>
            <w:color w:val="000000"/>
            <w:lang w:val="en-CA"/>
          </w:rPr>
          <w:t xml:space="preserve">and </w:t>
        </w:r>
      </w:ins>
      <w:ins w:id="355" w:author="Vanessa Fladmark" w:date="2020-05-28T15:04:00Z">
        <w:r w:rsidR="00AC3D53">
          <w:rPr>
            <w:rFonts w:eastAsia="Times New Roman" w:cstheme="minorHAnsi"/>
            <w:color w:val="000000"/>
            <w:lang w:val="en-CA"/>
          </w:rPr>
          <w:t>sea state data,</w:t>
        </w:r>
      </w:ins>
      <w:ins w:id="356" w:author="Vanessa Fladmark" w:date="2020-05-28T14:09:00Z">
        <w:r w:rsidR="004452A5">
          <w:rPr>
            <w:rFonts w:eastAsia="Times New Roman" w:cstheme="minorHAnsi"/>
            <w:color w:val="000000"/>
            <w:lang w:val="en-CA"/>
          </w:rPr>
          <w:t xml:space="preserve"> </w:t>
        </w:r>
      </w:ins>
      <w:del w:id="357" w:author="Vanessa Fladmark" w:date="2020-05-28T14:08:00Z">
        <w:r w:rsidR="00372150" w:rsidRPr="003C4653" w:rsidDel="004452A5">
          <w:rPr>
            <w:rFonts w:eastAsia="Times New Roman" w:cstheme="minorHAnsi"/>
            <w:color w:val="000000"/>
            <w:lang w:val="en-CA"/>
          </w:rPr>
          <w:delText>First,</w:delText>
        </w:r>
      </w:del>
      <w:ins w:id="358" w:author="Vanessa Fladmark" w:date="2020-06-02T10:14:00Z">
        <w:r w:rsidR="001215CF">
          <w:rPr>
            <w:rFonts w:eastAsia="Times New Roman" w:cstheme="minorHAnsi"/>
            <w:color w:val="000000"/>
            <w:lang w:val="en-CA"/>
          </w:rPr>
          <w:t xml:space="preserve"> </w:t>
        </w:r>
      </w:ins>
      <w:del w:id="359" w:author="Vanessa Fladmark" w:date="2020-06-02T10:14:00Z">
        <w:r w:rsidR="00372150" w:rsidRPr="003C4653" w:rsidDel="001215CF">
          <w:rPr>
            <w:rFonts w:eastAsia="Times New Roman" w:cstheme="minorHAnsi"/>
            <w:color w:val="000000"/>
            <w:lang w:val="en-CA"/>
          </w:rPr>
          <w:delText xml:space="preserve"> </w:delText>
        </w:r>
      </w:del>
      <w:ins w:id="360" w:author="Vanessa Fladmark" w:date="2020-05-28T15:06:00Z">
        <w:r w:rsidR="00AC3D53">
          <w:rPr>
            <w:rFonts w:eastAsia="Times New Roman" w:cstheme="minorHAnsi"/>
            <w:color w:val="000000"/>
            <w:lang w:val="en-CA"/>
          </w:rPr>
          <w:t xml:space="preserve">followed by </w:t>
        </w:r>
      </w:ins>
      <w:r w:rsidR="00372150" w:rsidRPr="003C4653">
        <w:rPr>
          <w:rFonts w:eastAsia="Times New Roman" w:cstheme="minorHAnsi"/>
          <w:color w:val="000000"/>
          <w:lang w:val="en-CA"/>
        </w:rPr>
        <w:t>a visual survey of salmon surface activity</w:t>
      </w:r>
      <w:del w:id="361" w:author="Vanessa Fladmark" w:date="2020-05-28T14:10:00Z">
        <w:r w:rsidR="00372150" w:rsidRPr="003C4653" w:rsidDel="004452A5">
          <w:rPr>
            <w:rFonts w:eastAsia="Times New Roman" w:cstheme="minorHAnsi"/>
            <w:color w:val="000000"/>
            <w:lang w:val="en-CA"/>
          </w:rPr>
          <w:delText xml:space="preserve"> is performed</w:delText>
        </w:r>
      </w:del>
      <w:ins w:id="362" w:author="Vanessa Fladmark" w:date="2020-05-28T16:56:00Z">
        <w:r w:rsidR="005D22F3">
          <w:rPr>
            <w:rFonts w:eastAsia="Times New Roman" w:cstheme="minorHAnsi"/>
            <w:color w:val="000000"/>
            <w:lang w:val="en-CA"/>
          </w:rPr>
          <w:t>.</w:t>
        </w:r>
      </w:ins>
      <w:del w:id="363" w:author="Vanessa Fladmark" w:date="2020-05-28T16:56:00Z">
        <w:r w:rsidR="00372150" w:rsidRPr="003C4653" w:rsidDel="005D22F3">
          <w:rPr>
            <w:rFonts w:eastAsia="Times New Roman" w:cstheme="minorHAnsi"/>
            <w:color w:val="000000"/>
            <w:lang w:val="en-CA"/>
          </w:rPr>
          <w:delText>,</w:delText>
        </w:r>
      </w:del>
      <w:r w:rsidR="00372150" w:rsidRPr="003C4653">
        <w:rPr>
          <w:rFonts w:eastAsia="Times New Roman" w:cstheme="minorHAnsi"/>
          <w:color w:val="000000"/>
          <w:lang w:val="en-CA"/>
        </w:rPr>
        <w:t xml:space="preserve"> </w:t>
      </w:r>
      <w:ins w:id="364" w:author="Vanessa Fladmark" w:date="2020-05-28T16:56:00Z">
        <w:r w:rsidR="005D22F3">
          <w:rPr>
            <w:rFonts w:eastAsia="Times New Roman" w:cstheme="minorHAnsi"/>
            <w:color w:val="000000"/>
            <w:lang w:val="en-CA"/>
          </w:rPr>
          <w:t>Afterwards, t</w:t>
        </w:r>
      </w:ins>
      <w:del w:id="365" w:author="Vanessa Fladmark" w:date="2020-05-28T16:56:00Z">
        <w:r w:rsidR="00372150" w:rsidRPr="003C4653" w:rsidDel="005D22F3">
          <w:rPr>
            <w:rFonts w:eastAsia="Times New Roman" w:cstheme="minorHAnsi"/>
            <w:color w:val="000000"/>
            <w:lang w:val="en-CA"/>
          </w:rPr>
          <w:delText>before setting t</w:delText>
        </w:r>
      </w:del>
      <w:r w:rsidR="00372150" w:rsidRPr="003C4653">
        <w:rPr>
          <w:rFonts w:eastAsia="Times New Roman" w:cstheme="minorHAnsi"/>
          <w:color w:val="000000"/>
          <w:lang w:val="en-CA"/>
        </w:rPr>
        <w:t>he purse seine net</w:t>
      </w:r>
      <w:ins w:id="366" w:author="Vanessa Fladmark" w:date="2020-05-28T16:53:00Z">
        <w:r w:rsidR="005D22F3">
          <w:rPr>
            <w:rFonts w:eastAsia="Times New Roman" w:cstheme="minorHAnsi"/>
            <w:color w:val="000000"/>
            <w:lang w:val="en-CA"/>
          </w:rPr>
          <w:t xml:space="preserve"> </w:t>
        </w:r>
        <w:r w:rsidR="005D22F3" w:rsidRPr="005D22F3">
          <w:rPr>
            <w:rFonts w:eastAsia="Times New Roman" w:cstheme="minorHAnsi"/>
            <w:color w:val="000000"/>
            <w:lang w:val="en-CA"/>
          </w:rPr>
          <w:t>(bunt: 27 m × 9 m with 13 mm mesh; tow: 46 m × 9 m with 76 mm mesh</w:t>
        </w:r>
        <w:r w:rsidR="005D22F3">
          <w:rPr>
            <w:rFonts w:eastAsia="Times New Roman" w:cstheme="minorHAnsi"/>
            <w:color w:val="000000"/>
            <w:lang w:val="en-CA"/>
          </w:rPr>
          <w:t>)</w:t>
        </w:r>
      </w:ins>
      <w:del w:id="367" w:author="Vanessa Fladmark" w:date="2020-05-28T16:56:00Z">
        <w:r w:rsidR="00372150" w:rsidRPr="003C4653" w:rsidDel="005D22F3">
          <w:rPr>
            <w:rFonts w:eastAsia="Times New Roman" w:cstheme="minorHAnsi"/>
            <w:color w:val="000000"/>
            <w:lang w:val="en-CA"/>
          </w:rPr>
          <w:delText xml:space="preserve"> </w:delText>
        </w:r>
      </w:del>
      <w:ins w:id="368" w:author="Vanessa Fladmark" w:date="2020-05-28T16:56:00Z">
        <w:r w:rsidR="005D22F3">
          <w:rPr>
            <w:rFonts w:eastAsia="Times New Roman" w:cstheme="minorHAnsi"/>
            <w:color w:val="000000"/>
            <w:lang w:val="en-CA"/>
          </w:rPr>
          <w:t xml:space="preserve"> </w:t>
        </w:r>
      </w:ins>
      <w:r w:rsidR="00372150" w:rsidRPr="003C4653">
        <w:rPr>
          <w:rFonts w:eastAsia="Times New Roman" w:cstheme="minorHAnsi"/>
          <w:color w:val="000000"/>
          <w:lang w:val="en-CA"/>
        </w:rPr>
        <w:t xml:space="preserve">on a targeted school of fish, </w:t>
      </w:r>
      <w:del w:id="369" w:author="Vanessa Fladmark" w:date="2020-05-28T16:54:00Z">
        <w:r w:rsidR="00372150" w:rsidRPr="003C4653" w:rsidDel="005D22F3">
          <w:rPr>
            <w:rFonts w:eastAsia="Times New Roman" w:cstheme="minorHAnsi"/>
            <w:color w:val="000000"/>
            <w:lang w:val="en-CA"/>
          </w:rPr>
          <w:delText xml:space="preserve">where </w:delText>
        </w:r>
      </w:del>
      <w:r w:rsidR="00372150" w:rsidRPr="003C4653">
        <w:rPr>
          <w:rFonts w:eastAsia="Times New Roman" w:cstheme="minorHAnsi"/>
          <w:color w:val="000000"/>
          <w:lang w:val="en-CA"/>
        </w:rPr>
        <w:t xml:space="preserve">up to </w:t>
      </w:r>
      <w:del w:id="370" w:author="Brian" w:date="2020-05-10T07:38:00Z">
        <w:r w:rsidR="005D53D1" w:rsidDel="005675E6">
          <w:rPr>
            <w:rFonts w:eastAsia="Times New Roman" w:cstheme="minorHAnsi"/>
            <w:color w:val="000000"/>
            <w:lang w:val="en-CA"/>
          </w:rPr>
          <w:delText>1</w:delText>
        </w:r>
        <w:r w:rsidR="00372150" w:rsidRPr="003C4653" w:rsidDel="005675E6">
          <w:rPr>
            <w:rFonts w:eastAsia="Times New Roman" w:cstheme="minorHAnsi"/>
            <w:color w:val="000000"/>
            <w:lang w:val="en-CA"/>
          </w:rPr>
          <w:delText xml:space="preserve">0 </w:delText>
        </w:r>
      </w:del>
      <w:ins w:id="371" w:author="Brian" w:date="2020-05-10T07:38:00Z">
        <w:r w:rsidR="005675E6">
          <w:rPr>
            <w:rFonts w:eastAsia="Times New Roman" w:cstheme="minorHAnsi"/>
            <w:color w:val="000000"/>
            <w:lang w:val="en-CA"/>
          </w:rPr>
          <w:t>30</w:t>
        </w:r>
        <w:r w:rsidR="005675E6" w:rsidRPr="003C4653">
          <w:rPr>
            <w:rFonts w:eastAsia="Times New Roman" w:cstheme="minorHAnsi"/>
            <w:color w:val="000000"/>
            <w:lang w:val="en-CA"/>
          </w:rPr>
          <w:t xml:space="preserve"> </w:t>
        </w:r>
      </w:ins>
      <w:r w:rsidR="00372150" w:rsidRPr="003C4653">
        <w:rPr>
          <w:rFonts w:eastAsia="Times New Roman" w:cstheme="minorHAnsi"/>
          <w:color w:val="000000"/>
          <w:lang w:val="en-CA"/>
        </w:rPr>
        <w:t xml:space="preserve">sockeye, 10 pink and 10 chum salmon are </w:t>
      </w:r>
      <w:ins w:id="372" w:author="Vanessa Fladmark" w:date="2020-05-28T16:55:00Z">
        <w:r w:rsidR="005D22F3">
          <w:rPr>
            <w:rFonts w:eastAsia="Times New Roman" w:cstheme="minorHAnsi"/>
            <w:color w:val="000000"/>
            <w:lang w:val="en-CA"/>
          </w:rPr>
          <w:t xml:space="preserve">retained, the remaining </w:t>
        </w:r>
      </w:ins>
      <w:del w:id="373" w:author="Vanessa Fladmark" w:date="2020-05-28T16:55:00Z">
        <w:r w:rsidR="00372150" w:rsidRPr="003C4653" w:rsidDel="005D22F3">
          <w:rPr>
            <w:rFonts w:eastAsia="Times New Roman" w:cstheme="minorHAnsi"/>
            <w:color w:val="000000"/>
            <w:lang w:val="en-CA"/>
          </w:rPr>
          <w:delText>collected</w:delText>
        </w:r>
      </w:del>
      <w:ins w:id="374" w:author="Vanessa Fladmark" w:date="2020-05-28T16:54:00Z">
        <w:r w:rsidR="005D22F3">
          <w:rPr>
            <w:rFonts w:eastAsia="Times New Roman" w:cstheme="minorHAnsi"/>
            <w:color w:val="000000"/>
            <w:lang w:val="en-CA"/>
          </w:rPr>
          <w:t>salmon</w:t>
        </w:r>
      </w:ins>
      <w:ins w:id="375" w:author="Vanessa Fladmark" w:date="2020-05-28T16:53:00Z">
        <w:r w:rsidR="005D22F3">
          <w:rPr>
            <w:rFonts w:eastAsia="Times New Roman" w:cstheme="minorHAnsi"/>
            <w:color w:val="000000"/>
            <w:lang w:val="en-CA"/>
          </w:rPr>
          <w:t xml:space="preserve"> </w:t>
        </w:r>
      </w:ins>
      <w:ins w:id="376" w:author="Vanessa Fladmark" w:date="2020-05-28T16:54:00Z">
        <w:r w:rsidR="005D22F3">
          <w:rPr>
            <w:rFonts w:eastAsia="Times New Roman" w:cstheme="minorHAnsi"/>
            <w:color w:val="000000"/>
            <w:lang w:val="en-CA"/>
          </w:rPr>
          <w:t>counted</w:t>
        </w:r>
      </w:ins>
      <w:ins w:id="377" w:author="Vanessa Fladmark" w:date="2020-05-28T16:55:00Z">
        <w:r w:rsidR="005D22F3">
          <w:rPr>
            <w:rFonts w:eastAsia="Times New Roman" w:cstheme="minorHAnsi"/>
            <w:color w:val="000000"/>
            <w:lang w:val="en-CA"/>
          </w:rPr>
          <w:t xml:space="preserve"> and released</w:t>
        </w:r>
      </w:ins>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00372150" w:rsidRPr="003C4653">
        <w:rPr>
          <w:rFonts w:eastAsia="Times New Roman" w:cstheme="minorHAnsi"/>
          <w:color w:val="000000"/>
          <w:lang w:val="en-CA"/>
        </w:rPr>
        <w:t>.</w:t>
      </w:r>
      <w:ins w:id="378" w:author="Vanessa Fladmark" w:date="2020-05-29T09:50:00Z">
        <w:r w:rsidR="00D86058">
          <w:rPr>
            <w:rFonts w:eastAsia="Times New Roman" w:cstheme="minorHAnsi"/>
            <w:color w:val="000000"/>
            <w:lang w:val="en-CA"/>
          </w:rPr>
          <w:t xml:space="preserve"> </w:t>
        </w:r>
      </w:ins>
      <w:ins w:id="379" w:author="Vanessa Fladmark" w:date="2020-05-29T09:51:00Z">
        <w:r w:rsidR="00D86058">
          <w:rPr>
            <w:rFonts w:eastAsia="Times New Roman" w:cstheme="minorHAnsi"/>
            <w:color w:val="000000"/>
            <w:lang w:val="en-CA"/>
          </w:rPr>
          <w:t xml:space="preserve">Salmon were euthanized with </w:t>
        </w:r>
      </w:ins>
      <w:ins w:id="380" w:author="Vanessa Fladmark" w:date="2020-05-29T09:52:00Z">
        <w:r w:rsidR="00D86058">
          <w:rPr>
            <w:rFonts w:eastAsia="Times New Roman" w:cstheme="minorHAnsi"/>
            <w:color w:val="000000"/>
            <w:lang w:val="en-CA"/>
          </w:rPr>
          <w:t>trica</w:t>
        </w:r>
      </w:ins>
      <w:ins w:id="381" w:author="Vanessa Fladmark" w:date="2020-05-29T09:53:00Z">
        <w:r w:rsidR="00D86058">
          <w:rPr>
            <w:rFonts w:eastAsia="Times New Roman" w:cstheme="minorHAnsi"/>
            <w:color w:val="000000"/>
            <w:lang w:val="en-CA"/>
          </w:rPr>
          <w:t>i</w:t>
        </w:r>
      </w:ins>
      <w:ins w:id="382" w:author="Vanessa Fladmark" w:date="2020-05-29T09:52:00Z">
        <w:r w:rsidR="00D86058">
          <w:rPr>
            <w:rFonts w:eastAsia="Times New Roman" w:cstheme="minorHAnsi"/>
            <w:color w:val="000000"/>
            <w:lang w:val="en-CA"/>
          </w:rPr>
          <w:t>n</w:t>
        </w:r>
      </w:ins>
      <w:ins w:id="383" w:author="Vanessa Fladmark" w:date="2020-05-29T09:53:00Z">
        <w:r w:rsidR="00D86058">
          <w:rPr>
            <w:rFonts w:eastAsia="Times New Roman" w:cstheme="minorHAnsi"/>
            <w:color w:val="000000"/>
            <w:lang w:val="en-CA"/>
          </w:rPr>
          <w:t xml:space="preserve">e </w:t>
        </w:r>
        <w:proofErr w:type="spellStart"/>
        <w:r w:rsidR="00D86058">
          <w:rPr>
            <w:rFonts w:eastAsia="Times New Roman" w:cstheme="minorHAnsi"/>
            <w:color w:val="000000"/>
            <w:lang w:val="en-CA"/>
          </w:rPr>
          <w:t>methanesulfonate</w:t>
        </w:r>
        <w:proofErr w:type="spellEnd"/>
        <w:r w:rsidR="00D86058">
          <w:rPr>
            <w:rFonts w:eastAsia="Times New Roman" w:cstheme="minorHAnsi"/>
            <w:color w:val="000000"/>
            <w:lang w:val="en-CA"/>
          </w:rPr>
          <w:t xml:space="preserve"> (MS-222) upon removal from the seine net, </w:t>
        </w:r>
      </w:ins>
      <w:ins w:id="384" w:author="Vanessa Fladmark" w:date="2020-05-29T09:54:00Z">
        <w:r w:rsidR="00D86058">
          <w:rPr>
            <w:rFonts w:eastAsia="Times New Roman" w:cstheme="minorHAnsi"/>
            <w:color w:val="000000"/>
            <w:lang w:val="en-CA"/>
          </w:rPr>
          <w:t>length</w:t>
        </w:r>
      </w:ins>
      <w:ins w:id="385" w:author="Vanessa Fladmark" w:date="2020-05-29T10:00:00Z">
        <w:r w:rsidR="00D86058">
          <w:rPr>
            <w:rFonts w:eastAsia="Times New Roman" w:cstheme="minorHAnsi"/>
            <w:color w:val="000000"/>
            <w:lang w:val="en-CA"/>
          </w:rPr>
          <w:t>s</w:t>
        </w:r>
      </w:ins>
      <w:ins w:id="386" w:author="Vanessa Fladmark" w:date="2020-05-29T09:54:00Z">
        <w:r w:rsidR="00D86058">
          <w:rPr>
            <w:rFonts w:eastAsia="Times New Roman" w:cstheme="minorHAnsi"/>
            <w:color w:val="000000"/>
            <w:lang w:val="en-CA"/>
          </w:rPr>
          <w:t xml:space="preserve"> and weight</w:t>
        </w:r>
      </w:ins>
      <w:ins w:id="387" w:author="Vanessa Fladmark" w:date="2020-05-29T10:00:00Z">
        <w:r w:rsidR="00D86058">
          <w:rPr>
            <w:rFonts w:eastAsia="Times New Roman" w:cstheme="minorHAnsi"/>
            <w:color w:val="000000"/>
            <w:lang w:val="en-CA"/>
          </w:rPr>
          <w:t>s</w:t>
        </w:r>
      </w:ins>
      <w:ins w:id="388" w:author="Vanessa Fladmark" w:date="2020-05-29T09:54:00Z">
        <w:r w:rsidR="00D86058">
          <w:rPr>
            <w:rFonts w:eastAsia="Times New Roman" w:cstheme="minorHAnsi"/>
            <w:color w:val="000000"/>
            <w:lang w:val="en-CA"/>
          </w:rPr>
          <w:t xml:space="preserve"> recorded</w:t>
        </w:r>
      </w:ins>
      <w:ins w:id="389" w:author="Vanessa Fladmark" w:date="2020-05-29T10:00:00Z">
        <w:r w:rsidR="00D86058">
          <w:rPr>
            <w:rFonts w:eastAsia="Times New Roman" w:cstheme="minorHAnsi"/>
            <w:color w:val="000000"/>
            <w:lang w:val="en-CA"/>
          </w:rPr>
          <w:t>,</w:t>
        </w:r>
      </w:ins>
      <w:ins w:id="390" w:author="Vanessa Fladmark" w:date="2020-05-29T09:54:00Z">
        <w:r w:rsidR="00D86058">
          <w:rPr>
            <w:rFonts w:eastAsia="Times New Roman" w:cstheme="minorHAnsi"/>
            <w:color w:val="000000"/>
            <w:lang w:val="en-CA"/>
          </w:rPr>
          <w:t xml:space="preserve"> and preserved </w:t>
        </w:r>
      </w:ins>
      <w:ins w:id="391" w:author="Vanessa Fladmark" w:date="2020-05-29T09:58:00Z">
        <w:r w:rsidR="00D86058">
          <w:rPr>
            <w:rFonts w:eastAsia="Times New Roman" w:cstheme="minorHAnsi"/>
            <w:color w:val="000000"/>
            <w:lang w:val="en-CA"/>
          </w:rPr>
          <w:t xml:space="preserve">at </w:t>
        </w:r>
      </w:ins>
      <w:ins w:id="392" w:author="Vanessa Fladmark" w:date="2020-05-29T09:59:00Z">
        <w:r w:rsidR="00D86058">
          <w:rPr>
            <w:rFonts w:eastAsia="Times New Roman" w:cstheme="minorHAnsi"/>
            <w:color w:val="000000"/>
            <w:lang w:val="en-CA"/>
          </w:rPr>
          <w:t xml:space="preserve">-196 </w:t>
        </w:r>
        <w:proofErr w:type="spellStart"/>
        <w:r w:rsidR="00D86058" w:rsidRPr="00D86058">
          <w:rPr>
            <w:rFonts w:eastAsia="Times New Roman" w:cstheme="minorHAnsi"/>
            <w:color w:val="000000"/>
            <w:vertAlign w:val="superscript"/>
            <w:lang w:val="en-CA"/>
            <w:rPrChange w:id="393" w:author="Vanessa Fladmark" w:date="2020-05-29T09:59:00Z">
              <w:rPr>
                <w:rFonts w:eastAsia="Times New Roman" w:cstheme="minorHAnsi"/>
                <w:color w:val="000000"/>
                <w:lang w:val="en-CA"/>
              </w:rPr>
            </w:rPrChange>
          </w:rPr>
          <w:t>o</w:t>
        </w:r>
        <w:r w:rsidR="00D86058">
          <w:rPr>
            <w:rFonts w:eastAsia="Times New Roman" w:cstheme="minorHAnsi"/>
            <w:color w:val="000000"/>
            <w:lang w:val="en-CA"/>
          </w:rPr>
          <w:t>C</w:t>
        </w:r>
        <w:proofErr w:type="spellEnd"/>
        <w:r w:rsidR="00D86058">
          <w:rPr>
            <w:rFonts w:eastAsia="Times New Roman" w:cstheme="minorHAnsi"/>
            <w:color w:val="000000"/>
            <w:lang w:val="en-CA"/>
          </w:rPr>
          <w:t xml:space="preserve"> with liquid nitrogen in a dry shipper until </w:t>
        </w:r>
      </w:ins>
      <w:ins w:id="394" w:author="Vanessa Fladmark" w:date="2020-05-29T10:00:00Z">
        <w:r w:rsidR="00D86058">
          <w:rPr>
            <w:rFonts w:eastAsia="Times New Roman" w:cstheme="minorHAnsi"/>
            <w:color w:val="000000"/>
            <w:lang w:val="en-CA"/>
          </w:rPr>
          <w:t xml:space="preserve">the salmon samples </w:t>
        </w:r>
      </w:ins>
      <w:ins w:id="395" w:author="Vanessa Fladmark" w:date="2020-05-29T10:01:00Z">
        <w:r w:rsidR="00D86058">
          <w:rPr>
            <w:rFonts w:eastAsia="Times New Roman" w:cstheme="minorHAnsi"/>
            <w:color w:val="000000"/>
            <w:lang w:val="en-CA"/>
          </w:rPr>
          <w:t>were</w:t>
        </w:r>
      </w:ins>
      <w:ins w:id="396" w:author="Vanessa Fladmark" w:date="2020-05-29T10:00:00Z">
        <w:r w:rsidR="00D86058">
          <w:rPr>
            <w:rFonts w:eastAsia="Times New Roman" w:cstheme="minorHAnsi"/>
            <w:color w:val="000000"/>
            <w:lang w:val="en-CA"/>
          </w:rPr>
          <w:t xml:space="preserve"> stored in the -80 </w:t>
        </w:r>
        <w:proofErr w:type="spellStart"/>
        <w:r w:rsidR="00D86058" w:rsidRPr="00D86058">
          <w:rPr>
            <w:rFonts w:eastAsia="Times New Roman" w:cstheme="minorHAnsi"/>
            <w:color w:val="000000"/>
            <w:vertAlign w:val="superscript"/>
            <w:lang w:val="en-CA"/>
            <w:rPrChange w:id="397" w:author="Vanessa Fladmark" w:date="2020-05-29T10:00:00Z">
              <w:rPr>
                <w:rFonts w:eastAsia="Times New Roman" w:cstheme="minorHAnsi"/>
                <w:color w:val="000000"/>
                <w:lang w:val="en-CA"/>
              </w:rPr>
            </w:rPrChange>
          </w:rPr>
          <w:t>o</w:t>
        </w:r>
        <w:r w:rsidR="00D86058">
          <w:rPr>
            <w:rFonts w:eastAsia="Times New Roman" w:cstheme="minorHAnsi"/>
            <w:color w:val="000000"/>
            <w:lang w:val="en-CA"/>
          </w:rPr>
          <w:t>C</w:t>
        </w:r>
        <w:proofErr w:type="spellEnd"/>
        <w:r w:rsidR="00D86058">
          <w:rPr>
            <w:rFonts w:eastAsia="Times New Roman" w:cstheme="minorHAnsi"/>
            <w:color w:val="000000"/>
            <w:lang w:val="en-CA"/>
          </w:rPr>
          <w:t xml:space="preserve"> freezer at the lab.</w:t>
        </w:r>
      </w:ins>
      <w:ins w:id="398" w:author="Vanessa Fladmark" w:date="2020-05-29T09:59:00Z">
        <w:r w:rsidR="00D86058">
          <w:rPr>
            <w:rFonts w:eastAsia="Times New Roman" w:cstheme="minorHAnsi"/>
            <w:color w:val="000000"/>
            <w:lang w:val="en-CA"/>
          </w:rPr>
          <w:t xml:space="preserve"> </w:t>
        </w:r>
      </w:ins>
    </w:p>
    <w:p w14:paraId="243F6B16" w14:textId="77777777" w:rsidR="0078618D" w:rsidRDefault="0078618D" w:rsidP="00266C78">
      <w:pPr>
        <w:spacing w:line="480" w:lineRule="auto"/>
        <w:rPr>
          <w:ins w:id="399" w:author="Vanessa Fladmark" w:date="2020-05-28T13:26:00Z"/>
          <w:rFonts w:eastAsia="Times New Roman" w:cstheme="minorHAnsi"/>
          <w:color w:val="000000"/>
          <w:lang w:val="en-CA"/>
        </w:rPr>
      </w:pPr>
    </w:p>
    <w:p w14:paraId="7540FF03" w14:textId="019FE4B6" w:rsidR="004F5C82" w:rsidRPr="004F5C82" w:rsidRDefault="00372150" w:rsidP="00266C78">
      <w:pPr>
        <w:spacing w:line="480" w:lineRule="auto"/>
        <w:rPr>
          <w:rFonts w:ascii="Times New Roman" w:eastAsia="Times New Roman" w:hAnsi="Times New Roman" w:cs="Times New Roman"/>
          <w:lang w:val="en-CA"/>
          <w:rPrChange w:id="400" w:author="Vanessa Fladmark" w:date="2020-05-31T09:50:00Z">
            <w:rPr>
              <w:rFonts w:eastAsia="Times New Roman" w:cstheme="minorHAnsi"/>
              <w:lang w:val="en-CA"/>
            </w:rPr>
          </w:rPrChange>
        </w:rPr>
      </w:pPr>
      <w:del w:id="401" w:author="Vanessa Fladmark" w:date="2020-05-28T13:26:00Z">
        <w:r w:rsidRPr="003C4653" w:rsidDel="0078618D">
          <w:rPr>
            <w:rFonts w:eastAsia="Times New Roman" w:cstheme="minorHAnsi"/>
            <w:color w:val="000000"/>
            <w:lang w:val="en-CA"/>
          </w:rPr>
          <w:delText xml:space="preserve"> </w:delText>
        </w:r>
      </w:del>
      <w:del w:id="402" w:author="Vanessa Fladmark" w:date="2020-05-31T10:01:00Z">
        <w:r w:rsidRPr="003C4653" w:rsidDel="004F5C82">
          <w:rPr>
            <w:rFonts w:eastAsia="Times New Roman" w:cstheme="minorHAnsi"/>
            <w:color w:val="000000"/>
            <w:lang w:val="en-CA"/>
          </w:rPr>
          <w:delText>In</w:delText>
        </w:r>
      </w:del>
      <w:del w:id="403" w:author="Vanessa Fladmark" w:date="2020-05-28T13:26:00Z">
        <w:r w:rsidRPr="003C4653" w:rsidDel="0078618D">
          <w:rPr>
            <w:rFonts w:eastAsia="Times New Roman" w:cstheme="minorHAnsi"/>
            <w:color w:val="000000"/>
            <w:lang w:val="en-CA"/>
          </w:rPr>
          <w:delText xml:space="preserve"> 2015 and</w:delText>
        </w:r>
      </w:del>
      <w:del w:id="404" w:author="Vanessa Fladmark" w:date="2020-05-31T10:01:00Z">
        <w:r w:rsidRPr="003C4653" w:rsidDel="004F5C82">
          <w:rPr>
            <w:rFonts w:eastAsia="Times New Roman" w:cstheme="minorHAnsi"/>
            <w:color w:val="000000"/>
            <w:lang w:val="en-CA"/>
          </w:rPr>
          <w:delText xml:space="preserve"> 2016, zooplankton were gathered with horizontal surface tows and preserved in 95% ethanol, before oceanographic surveys were </w:delText>
        </w:r>
        <w:r w:rsidR="003852C1" w:rsidDel="004F5C82">
          <w:rPr>
            <w:rFonts w:eastAsia="Times New Roman" w:cstheme="minorHAnsi"/>
            <w:color w:val="000000"/>
            <w:lang w:val="en-CA"/>
          </w:rPr>
          <w:delText>performed</w:delText>
        </w:r>
        <w:r w:rsidRPr="003C4653" w:rsidDel="004F5C82">
          <w:rPr>
            <w:rFonts w:eastAsia="Times New Roman" w:cstheme="minorHAnsi"/>
            <w:color w:val="000000"/>
            <w:lang w:val="en-CA"/>
          </w:rPr>
          <w:delText>, collecting YSI and CTD information. </w:delText>
        </w:r>
        <w:commentRangeEnd w:id="318"/>
        <w:r w:rsidR="0022733A" w:rsidDel="004F5C82">
          <w:rPr>
            <w:rStyle w:val="CommentReference"/>
          </w:rPr>
          <w:commentReference w:id="318"/>
        </w:r>
      </w:del>
      <w:ins w:id="405" w:author="Vanessa Fladmark" w:date="2020-05-31T09:45:00Z">
        <w:r w:rsidR="004F5C82">
          <w:rPr>
            <w:rFonts w:eastAsia="Times New Roman" w:cstheme="minorHAnsi"/>
            <w:color w:val="000000"/>
            <w:lang w:val="en-CA"/>
          </w:rPr>
          <w:tab/>
          <w:t xml:space="preserve">In addition to </w:t>
        </w:r>
      </w:ins>
      <w:ins w:id="406" w:author="Vanessa Fladmark" w:date="2020-05-31T09:46:00Z">
        <w:r w:rsidR="004F5C82">
          <w:rPr>
            <w:rFonts w:eastAsia="Times New Roman" w:cstheme="minorHAnsi"/>
            <w:color w:val="000000"/>
            <w:lang w:val="en-CA"/>
          </w:rPr>
          <w:t>salmon sampling, zooplankton samples and oceanographic data were als</w:t>
        </w:r>
      </w:ins>
      <w:ins w:id="407" w:author="Vanessa Fladmark" w:date="2020-05-31T09:48:00Z">
        <w:r w:rsidR="004F5C82">
          <w:rPr>
            <w:rFonts w:eastAsia="Times New Roman" w:cstheme="minorHAnsi"/>
            <w:color w:val="000000"/>
            <w:lang w:val="en-CA"/>
          </w:rPr>
          <w:t xml:space="preserve">o </w:t>
        </w:r>
      </w:ins>
      <w:ins w:id="408" w:author="Vanessa Fladmark" w:date="2020-05-31T09:46:00Z">
        <w:r w:rsidR="004F5C82">
          <w:rPr>
            <w:rFonts w:eastAsia="Times New Roman" w:cstheme="minorHAnsi"/>
            <w:color w:val="000000"/>
            <w:lang w:val="en-CA"/>
          </w:rPr>
          <w:t xml:space="preserve">collected </w:t>
        </w:r>
      </w:ins>
      <w:ins w:id="409" w:author="Vanessa Fladmark" w:date="2020-05-31T10:11:00Z">
        <w:r w:rsidR="002D5C0C">
          <w:rPr>
            <w:rFonts w:eastAsia="Times New Roman" w:cstheme="minorHAnsi"/>
            <w:color w:val="000000"/>
            <w:lang w:val="en-CA"/>
          </w:rPr>
          <w:t xml:space="preserve">during </w:t>
        </w:r>
      </w:ins>
      <w:ins w:id="410" w:author="Vanessa Fladmark" w:date="2020-05-31T10:16:00Z">
        <w:r w:rsidR="002D5C0C">
          <w:rPr>
            <w:rFonts w:eastAsia="Times New Roman" w:cstheme="minorHAnsi"/>
            <w:color w:val="000000"/>
            <w:lang w:val="en-CA"/>
          </w:rPr>
          <w:t>each</w:t>
        </w:r>
      </w:ins>
      <w:ins w:id="411" w:author="Vanessa Fladmark" w:date="2020-05-31T10:11:00Z">
        <w:r w:rsidR="002D5C0C">
          <w:rPr>
            <w:rFonts w:eastAsia="Times New Roman" w:cstheme="minorHAnsi"/>
            <w:color w:val="000000"/>
            <w:lang w:val="en-CA"/>
          </w:rPr>
          <w:t xml:space="preserve"> survey</w:t>
        </w:r>
      </w:ins>
      <w:ins w:id="412" w:author="Vanessa Fladmark" w:date="2020-05-31T09:46:00Z">
        <w:r w:rsidR="004F5C82">
          <w:rPr>
            <w:rFonts w:eastAsia="Times New Roman" w:cstheme="minorHAnsi"/>
            <w:color w:val="000000"/>
            <w:lang w:val="en-CA"/>
          </w:rPr>
          <w:t>.</w:t>
        </w:r>
      </w:ins>
      <w:ins w:id="413" w:author="Vanessa Fladmark" w:date="2020-05-31T10:17:00Z">
        <w:r w:rsidR="005C4F22">
          <w:rPr>
            <w:rFonts w:eastAsia="Times New Roman" w:cstheme="minorHAnsi"/>
            <w:color w:val="000000"/>
            <w:lang w:val="en-CA"/>
          </w:rPr>
          <w:t xml:space="preserve"> The YSI measured temperature and salinity at the surface and 1-meter depth, recorded while salmon were held for processing in the net.</w:t>
        </w:r>
      </w:ins>
      <w:ins w:id="414" w:author="Vanessa Fladmark" w:date="2020-05-31T09:46:00Z">
        <w:r w:rsidR="004F5C82">
          <w:rPr>
            <w:rFonts w:eastAsia="Times New Roman" w:cstheme="minorHAnsi"/>
            <w:color w:val="000000"/>
            <w:lang w:val="en-CA"/>
          </w:rPr>
          <w:t xml:space="preserve"> </w:t>
        </w:r>
      </w:ins>
      <w:ins w:id="415" w:author="Vanessa Fladmark" w:date="2020-05-31T09:48:00Z">
        <w:r w:rsidR="004F5C82">
          <w:rPr>
            <w:rFonts w:eastAsia="Times New Roman" w:cstheme="minorHAnsi"/>
            <w:color w:val="000000"/>
            <w:lang w:val="en-CA"/>
          </w:rPr>
          <w:t xml:space="preserve">The zooplankton were </w:t>
        </w:r>
      </w:ins>
      <w:ins w:id="416" w:author="Vanessa Fladmark" w:date="2020-05-31T10:17:00Z">
        <w:r w:rsidR="005C4F22">
          <w:rPr>
            <w:rFonts w:eastAsia="Times New Roman" w:cstheme="minorHAnsi"/>
            <w:color w:val="000000"/>
            <w:lang w:val="en-CA"/>
          </w:rPr>
          <w:t>collected</w:t>
        </w:r>
      </w:ins>
      <w:ins w:id="417" w:author="Vanessa Fladmark" w:date="2020-05-31T10:13:00Z">
        <w:r w:rsidR="002D5C0C">
          <w:rPr>
            <w:rFonts w:eastAsia="Times New Roman" w:cstheme="minorHAnsi"/>
            <w:color w:val="000000"/>
            <w:lang w:val="en-CA"/>
          </w:rPr>
          <w:t xml:space="preserve"> after salmon and oceanographic sampling</w:t>
        </w:r>
      </w:ins>
      <w:ins w:id="418" w:author="Vanessa Fladmark" w:date="2020-05-31T09:48:00Z">
        <w:r w:rsidR="004F5C82">
          <w:rPr>
            <w:rFonts w:eastAsia="Times New Roman" w:cstheme="minorHAnsi"/>
            <w:color w:val="000000"/>
            <w:lang w:val="en-CA"/>
          </w:rPr>
          <w:t xml:space="preserve"> with a 50 cm diameter and 250 </w:t>
        </w:r>
      </w:ins>
      <w:ins w:id="419" w:author="Vanessa Fladmark" w:date="2020-05-31T09:50:00Z">
        <w:r w:rsidR="004F5C82" w:rsidRPr="004F5C82">
          <w:rPr>
            <w:rFonts w:eastAsia="Times New Roman" w:cstheme="minorHAnsi"/>
            <w:color w:val="202122"/>
            <w:shd w:val="clear" w:color="auto" w:fill="F9F9F9"/>
            <w:lang w:val="en-CA"/>
            <w:rPrChange w:id="420" w:author="Vanessa Fladmark" w:date="2020-05-31T09:50:00Z">
              <w:rPr>
                <w:rFonts w:ascii="Arial" w:eastAsia="Times New Roman" w:hAnsi="Arial" w:cs="Arial"/>
                <w:color w:val="202122"/>
                <w:sz w:val="18"/>
                <w:szCs w:val="18"/>
                <w:shd w:val="clear" w:color="auto" w:fill="F9F9F9"/>
                <w:lang w:val="en-CA"/>
              </w:rPr>
            </w:rPrChange>
          </w:rPr>
          <w:t>μ</w:t>
        </w:r>
      </w:ins>
      <w:ins w:id="421" w:author="Vanessa Fladmark" w:date="2020-05-31T09:48:00Z">
        <w:r w:rsidR="004F5C82">
          <w:rPr>
            <w:rFonts w:eastAsia="Times New Roman" w:cstheme="minorHAnsi"/>
            <w:color w:val="000000"/>
            <w:lang w:val="en-CA"/>
          </w:rPr>
          <w:t>m</w:t>
        </w:r>
      </w:ins>
      <w:ins w:id="422" w:author="Vanessa Fladmark" w:date="2020-05-31T09:50:00Z">
        <w:r w:rsidR="004F5C82">
          <w:rPr>
            <w:rFonts w:eastAsia="Times New Roman" w:cstheme="minorHAnsi"/>
            <w:color w:val="000000"/>
            <w:lang w:val="en-CA"/>
          </w:rPr>
          <w:t xml:space="preserve"> mesh net, towed ho</w:t>
        </w:r>
      </w:ins>
      <w:ins w:id="423" w:author="Vanessa Fladmark" w:date="2020-05-31T09:51:00Z">
        <w:r w:rsidR="004F5C82">
          <w:rPr>
            <w:rFonts w:eastAsia="Times New Roman" w:cstheme="minorHAnsi"/>
            <w:color w:val="000000"/>
            <w:lang w:val="en-CA"/>
          </w:rPr>
          <w:t>rizontally at the surface</w:t>
        </w:r>
      </w:ins>
      <w:ins w:id="424" w:author="Vanessa Fladmark" w:date="2020-05-31T09:52:00Z">
        <w:r w:rsidR="004F5C82">
          <w:rPr>
            <w:rFonts w:eastAsia="Times New Roman" w:cstheme="minorHAnsi"/>
            <w:color w:val="000000"/>
            <w:lang w:val="en-CA"/>
          </w:rPr>
          <w:t xml:space="preserve"> and preserved in</w:t>
        </w:r>
      </w:ins>
      <w:ins w:id="425" w:author="Vanessa Fladmark" w:date="2020-06-02T12:49:00Z">
        <w:r w:rsidR="00663B82">
          <w:rPr>
            <w:rFonts w:eastAsia="Times New Roman" w:cstheme="minorHAnsi"/>
            <w:color w:val="000000"/>
            <w:lang w:val="en-CA"/>
          </w:rPr>
          <w:t xml:space="preserve"> 4% formaldehyde</w:t>
        </w:r>
      </w:ins>
      <w:ins w:id="426" w:author="Vanessa Fladmark" w:date="2020-05-31T09:52:00Z">
        <w:r w:rsidR="004F5C82">
          <w:rPr>
            <w:rFonts w:eastAsia="Times New Roman" w:cstheme="minorHAnsi"/>
            <w:color w:val="000000"/>
            <w:lang w:val="en-CA"/>
          </w:rPr>
          <w:t xml:space="preserve"> for </w:t>
        </w:r>
      </w:ins>
      <w:ins w:id="427" w:author="Vanessa Fladmark" w:date="2020-06-02T12:51:00Z">
        <w:r w:rsidR="00663B82">
          <w:rPr>
            <w:rFonts w:eastAsia="Times New Roman" w:cstheme="minorHAnsi"/>
            <w:color w:val="000000"/>
            <w:lang w:val="en-CA"/>
          </w:rPr>
          <w:t xml:space="preserve">future </w:t>
        </w:r>
      </w:ins>
      <w:ins w:id="428" w:author="Vanessa Fladmark" w:date="2020-05-31T09:52:00Z">
        <w:r w:rsidR="004F5C82">
          <w:rPr>
            <w:rFonts w:eastAsia="Times New Roman" w:cstheme="minorHAnsi"/>
            <w:color w:val="000000"/>
            <w:lang w:val="en-CA"/>
          </w:rPr>
          <w:t xml:space="preserve">analysis. </w:t>
        </w:r>
      </w:ins>
    </w:p>
    <w:p w14:paraId="748FE784" w14:textId="77777777" w:rsidR="00372150" w:rsidRPr="003C4653" w:rsidRDefault="00372150" w:rsidP="00266C78">
      <w:pPr>
        <w:spacing w:line="480" w:lineRule="auto"/>
        <w:rPr>
          <w:rFonts w:eastAsia="Times New Roman" w:cstheme="minorHAnsi"/>
          <w:lang w:val="en-CA"/>
        </w:rPr>
      </w:pPr>
    </w:p>
    <w:p w14:paraId="4FB195DC" w14:textId="31A7248F" w:rsidR="00372150" w:rsidDel="00C6340E" w:rsidRDefault="00372150">
      <w:pPr>
        <w:spacing w:line="480" w:lineRule="auto"/>
        <w:rPr>
          <w:del w:id="429" w:author="Vanessa Fladmark" w:date="2020-05-31T11:31:00Z"/>
          <w:rFonts w:eastAsia="Times New Roman" w:cstheme="minorHAnsi"/>
          <w:color w:val="000000"/>
          <w:lang w:val="en-CA"/>
        </w:rPr>
      </w:pPr>
      <w:r w:rsidRPr="003C4653">
        <w:rPr>
          <w:rFonts w:eastAsia="Times New Roman" w:cstheme="minorHAnsi"/>
          <w:color w:val="000000"/>
          <w:lang w:val="en-CA"/>
        </w:rPr>
        <w:tab/>
      </w:r>
      <w:commentRangeStart w:id="430"/>
      <w:ins w:id="431" w:author="Brian" w:date="2020-05-10T07:50:00Z">
        <w:r w:rsidR="00893DEA">
          <w:rPr>
            <w:rFonts w:eastAsia="Times New Roman" w:cstheme="minorHAnsi"/>
            <w:color w:val="000000"/>
            <w:lang w:val="en-CA"/>
          </w:rPr>
          <w:t>In</w:t>
        </w:r>
      </w:ins>
      <w:commentRangeEnd w:id="430"/>
      <w:ins w:id="432" w:author="Brian" w:date="2020-05-10T07:52:00Z">
        <w:r w:rsidR="00893DEA">
          <w:rPr>
            <w:rStyle w:val="CommentReference"/>
          </w:rPr>
          <w:commentReference w:id="430"/>
        </w:r>
      </w:ins>
      <w:ins w:id="433" w:author="Brian" w:date="2020-05-10T07:50:00Z">
        <w:r w:rsidR="00893DEA">
          <w:rPr>
            <w:rFonts w:eastAsia="Times New Roman" w:cstheme="minorHAnsi"/>
            <w:color w:val="000000"/>
            <w:lang w:val="en-CA"/>
          </w:rPr>
          <w:t xml:space="preserve"> </w:t>
        </w:r>
      </w:ins>
      <w:del w:id="434" w:author="Brian" w:date="2020-05-10T07:50:00Z">
        <w:r w:rsidRPr="003C4653" w:rsidDel="00893DEA">
          <w:rPr>
            <w:rFonts w:eastAsia="Times New Roman" w:cstheme="minorHAnsi"/>
            <w:color w:val="000000"/>
            <w:lang w:val="en-CA"/>
          </w:rPr>
          <w:delText xml:space="preserve">Back at </w:delText>
        </w:r>
      </w:del>
      <w:r w:rsidRPr="003C4653">
        <w:rPr>
          <w:rFonts w:eastAsia="Times New Roman" w:cstheme="minorHAnsi"/>
          <w:color w:val="000000"/>
          <w:lang w:val="en-CA"/>
        </w:rPr>
        <w:t xml:space="preserve">the lab, </w:t>
      </w:r>
      <w:del w:id="435" w:author="Brian" w:date="2020-05-10T07:51:00Z">
        <w:r w:rsidRPr="003C4653" w:rsidDel="00893DEA">
          <w:rPr>
            <w:rFonts w:eastAsia="Times New Roman" w:cstheme="minorHAnsi"/>
            <w:color w:val="000000"/>
            <w:lang w:val="en-CA"/>
          </w:rPr>
          <w:delText xml:space="preserve">researchers processed zooplankton samples and dissected </w:delText>
        </w:r>
      </w:del>
      <w:r w:rsidRPr="003C4653">
        <w:rPr>
          <w:rFonts w:eastAsia="Times New Roman" w:cstheme="minorHAnsi"/>
          <w:color w:val="000000"/>
          <w:lang w:val="en-CA"/>
        </w:rPr>
        <w:t xml:space="preserve">juvenile salmon </w:t>
      </w:r>
      <w:ins w:id="436" w:author="Brian" w:date="2020-05-10T07:51:00Z">
        <w:r w:rsidR="00893DEA">
          <w:rPr>
            <w:rFonts w:eastAsia="Times New Roman" w:cstheme="minorHAnsi"/>
            <w:color w:val="000000"/>
            <w:lang w:val="en-CA"/>
          </w:rPr>
          <w:t xml:space="preserve">were dissected and </w:t>
        </w:r>
      </w:ins>
      <w:del w:id="437" w:author="Brian" w:date="2020-05-10T07:51:00Z">
        <w:r w:rsidRPr="003C4653" w:rsidDel="00893DEA">
          <w:rPr>
            <w:rFonts w:eastAsia="Times New Roman" w:cstheme="minorHAnsi"/>
            <w:color w:val="000000"/>
            <w:lang w:val="en-CA"/>
          </w:rPr>
          <w:delText xml:space="preserve">for various samples, the salmon </w:delText>
        </w:r>
      </w:del>
      <w:ins w:id="438" w:author="Brian" w:date="2020-05-10T07:51:00Z">
        <w:r w:rsidR="00893DEA">
          <w:rPr>
            <w:rFonts w:eastAsia="Times New Roman" w:cstheme="minorHAnsi"/>
            <w:color w:val="000000"/>
            <w:lang w:val="en-CA"/>
          </w:rPr>
          <w:t xml:space="preserve">the </w:t>
        </w:r>
      </w:ins>
      <w:r w:rsidRPr="003C4653">
        <w:rPr>
          <w:rFonts w:eastAsia="Times New Roman" w:cstheme="minorHAnsi"/>
          <w:color w:val="000000"/>
          <w:lang w:val="en-CA"/>
        </w:rPr>
        <w:t xml:space="preserve">stomachs </w:t>
      </w:r>
      <w:del w:id="439" w:author="Brian" w:date="2020-05-10T07:51:00Z">
        <w:r w:rsidRPr="003C4653" w:rsidDel="00893DEA">
          <w:rPr>
            <w:rFonts w:eastAsia="Times New Roman" w:cstheme="minorHAnsi"/>
            <w:color w:val="000000"/>
            <w:lang w:val="en-CA"/>
          </w:rPr>
          <w:delText xml:space="preserve">removed and </w:delText>
        </w:r>
      </w:del>
      <w:r w:rsidRPr="003C4653">
        <w:rPr>
          <w:rFonts w:eastAsia="Times New Roman" w:cstheme="minorHAnsi"/>
          <w:color w:val="000000"/>
          <w:lang w:val="en-CA"/>
        </w:rPr>
        <w:t xml:space="preserve">preserved in 95% ethanol. </w:t>
      </w:r>
      <w:moveFromRangeStart w:id="440" w:author="Brian" w:date="2020-05-10T07:51:00Z" w:name="move39989508"/>
      <w:moveFrom w:id="441" w:author="Brian" w:date="2020-05-10T07:51:00Z">
        <w:r w:rsidRPr="003C4653" w:rsidDel="00893DEA">
          <w:rPr>
            <w:rFonts w:eastAsia="Times New Roman" w:cstheme="minorHAnsi"/>
            <w:color w:val="000000"/>
            <w:lang w:val="en-CA"/>
          </w:rPr>
          <w:t xml:space="preserve">The zooplankton samples were poured over sieves to be size fractionated and then weighed before they were split into a subsample, to be identified to species, counted and measured. </w:t>
        </w:r>
      </w:moveFrom>
      <w:moveFromRangeEnd w:id="440"/>
      <w:ins w:id="442" w:author="Brian" w:date="2020-05-10T07:52:00Z">
        <w:r w:rsidR="00893DEA">
          <w:rPr>
            <w:rFonts w:eastAsia="Times New Roman" w:cstheme="minorHAnsi"/>
            <w:color w:val="000000"/>
            <w:lang w:val="en-CA"/>
          </w:rPr>
          <w:t xml:space="preserve"> Prior to analysis, </w:t>
        </w:r>
      </w:ins>
      <w:del w:id="443" w:author="Brian" w:date="2020-05-10T07:52:00Z">
        <w:r w:rsidRPr="003C4653" w:rsidDel="00893DEA">
          <w:rPr>
            <w:rFonts w:eastAsia="Times New Roman" w:cstheme="minorHAnsi"/>
            <w:color w:val="000000"/>
            <w:lang w:val="en-CA"/>
          </w:rPr>
          <w:delText xml:space="preserve">The </w:delText>
        </w:r>
      </w:del>
      <w:r w:rsidRPr="003C4653">
        <w:rPr>
          <w:rFonts w:eastAsia="Times New Roman" w:cstheme="minorHAnsi"/>
          <w:color w:val="000000"/>
          <w:lang w:val="en-CA"/>
        </w:rPr>
        <w:t xml:space="preserve">salmon stomachs </w:t>
      </w:r>
      <w:del w:id="444" w:author="Brian" w:date="2020-05-10T07:53:00Z">
        <w:r w:rsidRPr="003C4653" w:rsidDel="007F2F83">
          <w:rPr>
            <w:rFonts w:eastAsia="Times New Roman" w:cstheme="minorHAnsi"/>
            <w:color w:val="000000"/>
            <w:lang w:val="en-CA"/>
          </w:rPr>
          <w:delText xml:space="preserve">required more steps for processing, </w:delText>
        </w:r>
      </w:del>
      <w:ins w:id="445" w:author="Brian" w:date="2020-05-10T07:53:00Z">
        <w:r w:rsidR="007F2F83">
          <w:rPr>
            <w:rFonts w:eastAsia="Times New Roman" w:cstheme="minorHAnsi"/>
            <w:color w:val="000000"/>
            <w:lang w:val="en-CA"/>
          </w:rPr>
          <w:t xml:space="preserve">were </w:t>
        </w:r>
      </w:ins>
      <w:r w:rsidRPr="003C4653">
        <w:rPr>
          <w:rFonts w:eastAsia="Times New Roman" w:cstheme="minorHAnsi"/>
          <w:color w:val="000000"/>
          <w:lang w:val="en-CA"/>
        </w:rPr>
        <w:t>remov</w:t>
      </w:r>
      <w:ins w:id="446" w:author="Brian" w:date="2020-05-10T07:53:00Z">
        <w:r w:rsidR="007F2F83">
          <w:rPr>
            <w:rFonts w:eastAsia="Times New Roman" w:cstheme="minorHAnsi"/>
            <w:color w:val="000000"/>
            <w:lang w:val="en-CA"/>
          </w:rPr>
          <w:t xml:space="preserve">ed from </w:t>
        </w:r>
      </w:ins>
      <w:del w:id="447"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ethanol and soak</w:t>
      </w:r>
      <w:ins w:id="448" w:author="Brian" w:date="2020-05-10T07:53:00Z">
        <w:r w:rsidR="007F2F83">
          <w:rPr>
            <w:rFonts w:eastAsia="Times New Roman" w:cstheme="minorHAnsi"/>
            <w:color w:val="000000"/>
            <w:lang w:val="en-CA"/>
          </w:rPr>
          <w:t>ed</w:t>
        </w:r>
      </w:ins>
      <w:del w:id="449"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w:t>
      </w:r>
      <w:ins w:id="450" w:author="Brian" w:date="2020-05-10T07:54:00Z">
        <w:r w:rsidR="007F2F83">
          <w:rPr>
            <w:rFonts w:eastAsia="Times New Roman" w:cstheme="minorHAnsi"/>
            <w:color w:val="000000"/>
            <w:lang w:val="en-CA"/>
          </w:rPr>
          <w:t xml:space="preserve">unopened </w:t>
        </w:r>
      </w:ins>
      <w:r w:rsidRPr="003C4653">
        <w:rPr>
          <w:rFonts w:eastAsia="Times New Roman" w:cstheme="minorHAnsi"/>
          <w:color w:val="000000"/>
          <w:lang w:val="en-CA"/>
        </w:rPr>
        <w:t xml:space="preserve">for 30 minutes in </w:t>
      </w:r>
      <w:ins w:id="451" w:author="Vanessa Fladmark" w:date="2020-05-27T10:21:00Z">
        <w:r w:rsidR="00912321">
          <w:rPr>
            <w:rFonts w:eastAsia="Times New Roman" w:cstheme="minorHAnsi"/>
            <w:color w:val="000000"/>
            <w:lang w:val="en-CA"/>
          </w:rPr>
          <w:t xml:space="preserve">tap </w:t>
        </w:r>
      </w:ins>
      <w:commentRangeStart w:id="452"/>
      <w:r w:rsidRPr="003C4653">
        <w:rPr>
          <w:rFonts w:eastAsia="Times New Roman" w:cstheme="minorHAnsi"/>
          <w:color w:val="000000"/>
          <w:lang w:val="en-CA"/>
        </w:rPr>
        <w:t xml:space="preserve">water </w:t>
      </w:r>
      <w:commentRangeEnd w:id="452"/>
      <w:r w:rsidR="007F2F83">
        <w:rPr>
          <w:rStyle w:val="CommentReference"/>
        </w:rPr>
        <w:commentReference w:id="452"/>
      </w:r>
      <w:r w:rsidRPr="003C4653">
        <w:rPr>
          <w:rFonts w:eastAsia="Times New Roman" w:cstheme="minorHAnsi"/>
          <w:color w:val="000000"/>
          <w:lang w:val="en-CA"/>
        </w:rPr>
        <w:t xml:space="preserve">to reduce </w:t>
      </w:r>
      <w:ins w:id="453"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 xml:space="preserve">brittleness of </w:t>
      </w:r>
      <w:ins w:id="454"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sample</w:t>
      </w:r>
      <w:ins w:id="455" w:author="Brian" w:date="2020-05-10T07:54:00Z">
        <w:r w:rsidR="007F2F83">
          <w:rPr>
            <w:rFonts w:eastAsia="Times New Roman" w:cstheme="minorHAnsi"/>
            <w:color w:val="000000"/>
            <w:lang w:val="en-CA"/>
          </w:rPr>
          <w:t xml:space="preserve">. The stomach was then </w:t>
        </w:r>
      </w:ins>
      <w:del w:id="456" w:author="Brian" w:date="2020-05-10T07:54:00Z">
        <w:r w:rsidRPr="003C4653" w:rsidDel="007F2F83">
          <w:rPr>
            <w:rFonts w:eastAsia="Times New Roman" w:cstheme="minorHAnsi"/>
            <w:color w:val="000000"/>
            <w:lang w:val="en-CA"/>
          </w:rPr>
          <w:delText xml:space="preserve">, before </w:delText>
        </w:r>
      </w:del>
      <w:r w:rsidRPr="003C4653">
        <w:rPr>
          <w:rFonts w:eastAsia="Times New Roman" w:cstheme="minorHAnsi"/>
          <w:color w:val="000000"/>
          <w:lang w:val="en-CA"/>
        </w:rPr>
        <w:t>dissect</w:t>
      </w:r>
      <w:ins w:id="457" w:author="Brian" w:date="2020-05-10T07:54:00Z">
        <w:r w:rsidR="007F2F83">
          <w:rPr>
            <w:rFonts w:eastAsia="Times New Roman" w:cstheme="minorHAnsi"/>
            <w:color w:val="000000"/>
            <w:lang w:val="en-CA"/>
          </w:rPr>
          <w:t>ed</w:t>
        </w:r>
      </w:ins>
      <w:del w:id="458" w:author="Brian" w:date="2020-05-10T07:54:00Z">
        <w:r w:rsidRPr="003C4653" w:rsidDel="007F2F83">
          <w:rPr>
            <w:rFonts w:eastAsia="Times New Roman" w:cstheme="minorHAnsi"/>
            <w:color w:val="000000"/>
            <w:lang w:val="en-CA"/>
          </w:rPr>
          <w:delText>ing</w:delText>
        </w:r>
      </w:del>
      <w:ins w:id="459" w:author="Brian" w:date="2020-05-10T07:54:00Z">
        <w:r w:rsidR="007F2F83">
          <w:rPr>
            <w:rFonts w:eastAsia="Times New Roman" w:cstheme="minorHAnsi"/>
            <w:color w:val="000000"/>
            <w:lang w:val="en-CA"/>
          </w:rPr>
          <w:t xml:space="preserve"> </w:t>
        </w:r>
      </w:ins>
      <w:del w:id="460" w:author="Brian" w:date="2020-05-10T07:54:00Z">
        <w:r w:rsidRPr="003C4653" w:rsidDel="007F2F83">
          <w:rPr>
            <w:rFonts w:eastAsia="Times New Roman" w:cstheme="minorHAnsi"/>
            <w:color w:val="000000"/>
            <w:lang w:val="en-CA"/>
          </w:rPr>
          <w:delText xml:space="preserve"> the stomach </w:delText>
        </w:r>
      </w:del>
      <w:r w:rsidRPr="003C4653">
        <w:rPr>
          <w:rFonts w:eastAsia="Times New Roman" w:cstheme="minorHAnsi"/>
          <w:color w:val="000000"/>
          <w:lang w:val="en-CA"/>
        </w:rPr>
        <w:t>open</w:t>
      </w:r>
      <w:ins w:id="461" w:author="Brian" w:date="2020-05-10T07:55:00Z">
        <w:r w:rsidR="007F2F83">
          <w:rPr>
            <w:rFonts w:eastAsia="Times New Roman" w:cstheme="minorHAnsi"/>
            <w:color w:val="000000"/>
            <w:lang w:val="en-CA"/>
          </w:rPr>
          <w:t xml:space="preserve"> and </w:t>
        </w:r>
      </w:ins>
      <w:del w:id="462" w:author="Brian" w:date="2020-05-10T07:55:00Z">
        <w:r w:rsidRPr="003C4653" w:rsidDel="007F2F83">
          <w:rPr>
            <w:rFonts w:eastAsia="Times New Roman" w:cstheme="minorHAnsi"/>
            <w:color w:val="000000"/>
            <w:lang w:val="en-CA"/>
          </w:rPr>
          <w:delText xml:space="preserve">. After </w:delText>
        </w:r>
      </w:del>
      <w:r w:rsidRPr="003C4653">
        <w:rPr>
          <w:rFonts w:eastAsia="Times New Roman" w:cstheme="minorHAnsi"/>
          <w:color w:val="000000"/>
          <w:lang w:val="en-CA"/>
        </w:rPr>
        <w:t xml:space="preserve">the food contents </w:t>
      </w:r>
      <w:del w:id="463" w:author="Brian" w:date="2020-05-10T07:55:00Z">
        <w:r w:rsidRPr="003C4653" w:rsidDel="007F2F83">
          <w:rPr>
            <w:rFonts w:eastAsia="Times New Roman" w:cstheme="minorHAnsi"/>
            <w:color w:val="000000"/>
            <w:lang w:val="en-CA"/>
          </w:rPr>
          <w:delText xml:space="preserve">were </w:delText>
        </w:r>
      </w:del>
      <w:r w:rsidRPr="003C4653">
        <w:rPr>
          <w:rFonts w:eastAsia="Times New Roman" w:cstheme="minorHAnsi"/>
          <w:color w:val="000000"/>
          <w:lang w:val="en-CA"/>
        </w:rPr>
        <w:t>removed</w:t>
      </w:r>
      <w:ins w:id="464" w:author="Brian" w:date="2020-05-10T07:55:00Z">
        <w:r w:rsidR="007F2F83">
          <w:rPr>
            <w:rFonts w:eastAsia="Times New Roman" w:cstheme="minorHAnsi"/>
            <w:color w:val="000000"/>
            <w:lang w:val="en-CA"/>
          </w:rPr>
          <w:t>. T</w:t>
        </w:r>
      </w:ins>
      <w:del w:id="465" w:author="Brian" w:date="2020-05-10T07:55:00Z">
        <w:r w:rsidRPr="003C4653" w:rsidDel="007F2F83">
          <w:rPr>
            <w:rFonts w:eastAsia="Times New Roman" w:cstheme="minorHAnsi"/>
            <w:color w:val="000000"/>
            <w:lang w:val="en-CA"/>
          </w:rPr>
          <w:delText>, t</w:delText>
        </w:r>
      </w:del>
      <w:r w:rsidRPr="003C4653">
        <w:rPr>
          <w:rFonts w:eastAsia="Times New Roman" w:cstheme="minorHAnsi"/>
          <w:color w:val="000000"/>
          <w:lang w:val="en-CA"/>
        </w:rPr>
        <w:t xml:space="preserve">he entire </w:t>
      </w:r>
      <w:commentRangeStart w:id="466"/>
      <w:ins w:id="467" w:author="Brian" w:date="2020-05-10T07:55:00Z">
        <w:r w:rsidR="007F2F83">
          <w:rPr>
            <w:rFonts w:eastAsia="Times New Roman" w:cstheme="minorHAnsi"/>
            <w:color w:val="000000"/>
            <w:lang w:val="en-CA"/>
          </w:rPr>
          <w:t xml:space="preserve">food </w:t>
        </w:r>
      </w:ins>
      <w:r w:rsidRPr="003C4653">
        <w:rPr>
          <w:rFonts w:eastAsia="Times New Roman" w:cstheme="minorHAnsi"/>
          <w:color w:val="000000"/>
          <w:lang w:val="en-CA"/>
        </w:rPr>
        <w:t>bolus was weighed</w:t>
      </w:r>
      <w:commentRangeEnd w:id="466"/>
      <w:r w:rsidR="007F2F83">
        <w:rPr>
          <w:rStyle w:val="CommentReference"/>
        </w:rPr>
        <w:commentReference w:id="466"/>
      </w:r>
      <w:ins w:id="468" w:author="Vanessa Fladmark" w:date="2020-05-31T10:37:00Z">
        <w:r w:rsidR="000205D4">
          <w:rPr>
            <w:rFonts w:eastAsia="Times New Roman" w:cstheme="minorHAnsi"/>
            <w:color w:val="000000"/>
            <w:lang w:val="en-CA"/>
          </w:rPr>
          <w:t xml:space="preserve"> on an analytical balance</w:t>
        </w:r>
      </w:ins>
      <w:ins w:id="469" w:author="Vanessa Fladmark" w:date="2020-05-31T10:38:00Z">
        <w:r w:rsidR="000205D4">
          <w:rPr>
            <w:rFonts w:eastAsia="Times New Roman" w:cstheme="minorHAnsi"/>
            <w:color w:val="000000"/>
            <w:lang w:val="en-CA"/>
          </w:rPr>
          <w:t xml:space="preserve"> and wet weight recorded</w:t>
        </w:r>
      </w:ins>
      <w:ins w:id="470" w:author="Vanessa Fladmark" w:date="2020-05-31T10:23:00Z">
        <w:r w:rsidR="005C4F22">
          <w:rPr>
            <w:rFonts w:eastAsia="Times New Roman" w:cstheme="minorHAnsi"/>
            <w:color w:val="000000"/>
            <w:lang w:val="en-CA"/>
          </w:rPr>
          <w:t xml:space="preserve"> to the n</w:t>
        </w:r>
      </w:ins>
      <w:ins w:id="471" w:author="Vanessa Fladmark" w:date="2020-05-31T10:24:00Z">
        <w:r w:rsidR="005C4F22">
          <w:rPr>
            <w:rFonts w:eastAsia="Times New Roman" w:cstheme="minorHAnsi"/>
            <w:color w:val="000000"/>
            <w:lang w:val="en-CA"/>
          </w:rPr>
          <w:t xml:space="preserve">earest 0.1 </w:t>
        </w:r>
      </w:ins>
      <w:ins w:id="472" w:author="Vanessa Fladmark" w:date="2020-05-31T10:44:00Z">
        <w:r w:rsidR="009A44D9">
          <w:rPr>
            <w:rFonts w:eastAsia="Times New Roman" w:cstheme="minorHAnsi"/>
            <w:color w:val="000000"/>
            <w:lang w:val="en-CA"/>
          </w:rPr>
          <w:t>m</w:t>
        </w:r>
      </w:ins>
      <w:ins w:id="473" w:author="Vanessa Fladmark" w:date="2020-05-31T10:24:00Z">
        <w:r w:rsidR="005C4F22">
          <w:rPr>
            <w:rFonts w:eastAsia="Times New Roman" w:cstheme="minorHAnsi"/>
            <w:color w:val="000000"/>
            <w:lang w:val="en-CA"/>
          </w:rPr>
          <w:t>g</w:t>
        </w:r>
      </w:ins>
      <w:ins w:id="474" w:author="Vanessa Fladmark" w:date="2020-05-31T10:38:00Z">
        <w:r w:rsidR="000205D4">
          <w:rPr>
            <w:rFonts w:eastAsia="Times New Roman" w:cstheme="minorHAnsi"/>
            <w:color w:val="000000"/>
            <w:lang w:val="en-CA"/>
          </w:rPr>
          <w:t>.</w:t>
        </w:r>
      </w:ins>
      <w:ins w:id="475" w:author="Vanessa Fladmark" w:date="2020-05-31T10:39:00Z">
        <w:r w:rsidR="000205D4">
          <w:rPr>
            <w:rFonts w:eastAsia="Times New Roman" w:cstheme="minorHAnsi"/>
            <w:color w:val="000000"/>
            <w:lang w:val="en-CA"/>
          </w:rPr>
          <w:t xml:space="preserve"> The bolus was then</w:t>
        </w:r>
      </w:ins>
      <w:ins w:id="476" w:author="Vanessa Fladmark" w:date="2020-05-31T10:38:00Z">
        <w:r w:rsidR="000205D4">
          <w:rPr>
            <w:rFonts w:eastAsia="Times New Roman" w:cstheme="minorHAnsi"/>
            <w:color w:val="000000"/>
            <w:lang w:val="en-CA"/>
          </w:rPr>
          <w:t xml:space="preserve"> </w:t>
        </w:r>
      </w:ins>
      <w:del w:id="477" w:author="Vanessa Fladmark" w:date="2020-05-31T10:38:00Z">
        <w:r w:rsidRPr="003C4653" w:rsidDel="000205D4">
          <w:rPr>
            <w:rFonts w:eastAsia="Times New Roman" w:cstheme="minorHAnsi"/>
            <w:color w:val="000000"/>
            <w:lang w:val="en-CA"/>
          </w:rPr>
          <w:delText xml:space="preserve">, </w:delText>
        </w:r>
      </w:del>
      <w:r w:rsidRPr="003C4653">
        <w:rPr>
          <w:rFonts w:eastAsia="Times New Roman" w:cstheme="minorHAnsi"/>
          <w:color w:val="000000"/>
          <w:lang w:val="en-CA"/>
        </w:rPr>
        <w:t xml:space="preserve">placed on a petri dish with water added, </w:t>
      </w:r>
      <w:ins w:id="478" w:author="Brian" w:date="2020-05-10T08:01:00Z">
        <w:r w:rsidR="007F2F83">
          <w:rPr>
            <w:rFonts w:eastAsia="Times New Roman" w:cstheme="minorHAnsi"/>
            <w:color w:val="000000"/>
            <w:lang w:val="en-CA"/>
          </w:rPr>
          <w:t xml:space="preserve">and </w:t>
        </w:r>
      </w:ins>
      <w:del w:id="479" w:author="Brian" w:date="2020-05-10T08:01:00Z">
        <w:r w:rsidRPr="003C4653" w:rsidDel="007F2F83">
          <w:rPr>
            <w:rFonts w:eastAsia="Times New Roman" w:cstheme="minorHAnsi"/>
            <w:color w:val="000000"/>
            <w:lang w:val="en-CA"/>
          </w:rPr>
          <w:delText xml:space="preserve">to </w:delText>
        </w:r>
      </w:del>
      <w:ins w:id="480" w:author="Brian" w:date="2020-05-10T08:01:00Z">
        <w:r w:rsidR="007F2F83">
          <w:rPr>
            <w:rFonts w:eastAsia="Times New Roman" w:cstheme="minorHAnsi"/>
            <w:color w:val="000000"/>
            <w:lang w:val="en-CA"/>
          </w:rPr>
          <w:t xml:space="preserve">prey </w:t>
        </w:r>
      </w:ins>
      <w:r w:rsidRPr="003C4653">
        <w:rPr>
          <w:rFonts w:eastAsia="Times New Roman" w:cstheme="minorHAnsi"/>
          <w:color w:val="000000"/>
          <w:lang w:val="en-CA"/>
        </w:rPr>
        <w:t>rearrange</w:t>
      </w:r>
      <w:ins w:id="481" w:author="Brian" w:date="2020-05-10T08:01:00Z">
        <w:r w:rsidR="007F2F83">
          <w:rPr>
            <w:rFonts w:eastAsia="Times New Roman" w:cstheme="minorHAnsi"/>
            <w:color w:val="000000"/>
            <w:lang w:val="en-CA"/>
          </w:rPr>
          <w:t>d</w:t>
        </w:r>
      </w:ins>
      <w:r w:rsidRPr="003C4653">
        <w:rPr>
          <w:rFonts w:eastAsia="Times New Roman" w:cstheme="minorHAnsi"/>
          <w:color w:val="000000"/>
          <w:lang w:val="en-CA"/>
        </w:rPr>
        <w:t xml:space="preserve"> </w:t>
      </w:r>
      <w:del w:id="482" w:author="Brian" w:date="2020-05-10T08:01:00Z">
        <w:r w:rsidRPr="003C4653" w:rsidDel="007F2F83">
          <w:rPr>
            <w:rFonts w:eastAsia="Times New Roman" w:cstheme="minorHAnsi"/>
            <w:color w:val="000000"/>
            <w:lang w:val="en-CA"/>
          </w:rPr>
          <w:delText xml:space="preserve">the prey items </w:delText>
        </w:r>
      </w:del>
      <w:r w:rsidRPr="003C4653">
        <w:rPr>
          <w:rFonts w:eastAsia="Times New Roman" w:cstheme="minorHAnsi"/>
          <w:color w:val="000000"/>
          <w:lang w:val="en-CA"/>
        </w:rPr>
        <w:t xml:space="preserve">by </w:t>
      </w:r>
      <w:commentRangeStart w:id="483"/>
      <w:r w:rsidRPr="003C4653">
        <w:rPr>
          <w:rFonts w:eastAsia="Times New Roman" w:cstheme="minorHAnsi"/>
          <w:color w:val="000000"/>
          <w:lang w:val="en-CA"/>
        </w:rPr>
        <w:t>specie</w:t>
      </w:r>
      <w:commentRangeEnd w:id="483"/>
      <w:r w:rsidR="00F30F64">
        <w:rPr>
          <w:rStyle w:val="CommentReference"/>
        </w:rPr>
        <w:commentReference w:id="483"/>
      </w:r>
      <w:r w:rsidRPr="003C4653">
        <w:rPr>
          <w:rFonts w:eastAsia="Times New Roman" w:cstheme="minorHAnsi"/>
          <w:color w:val="000000"/>
          <w:lang w:val="en-CA"/>
        </w:rPr>
        <w:t xml:space="preserve">s, size, life stage and </w:t>
      </w:r>
      <w:commentRangeStart w:id="484"/>
      <w:r w:rsidRPr="003C4653">
        <w:rPr>
          <w:rFonts w:eastAsia="Times New Roman" w:cstheme="minorHAnsi"/>
          <w:color w:val="000000"/>
          <w:lang w:val="en-CA"/>
        </w:rPr>
        <w:t>digestive state</w:t>
      </w:r>
      <w:commentRangeEnd w:id="484"/>
      <w:r w:rsidR="007F2F83">
        <w:rPr>
          <w:rStyle w:val="CommentReference"/>
        </w:rPr>
        <w:commentReference w:id="484"/>
      </w:r>
      <w:r w:rsidRPr="003C4653">
        <w:rPr>
          <w:rFonts w:eastAsia="Times New Roman" w:cstheme="minorHAnsi"/>
          <w:color w:val="000000"/>
          <w:lang w:val="en-CA"/>
        </w:rPr>
        <w:t>.</w:t>
      </w:r>
      <w:ins w:id="485" w:author="Vanessa Fladmark" w:date="2020-05-31T10:18:00Z">
        <w:r w:rsidR="005C4F22">
          <w:rPr>
            <w:rFonts w:eastAsia="Times New Roman" w:cstheme="minorHAnsi"/>
            <w:color w:val="000000"/>
            <w:lang w:val="en-CA"/>
          </w:rPr>
          <w:t xml:space="preserve"> Digestive states </w:t>
        </w:r>
      </w:ins>
      <w:ins w:id="486" w:author="Vanessa Fladmark" w:date="2020-05-31T11:32:00Z">
        <w:r w:rsidR="00C6340E">
          <w:rPr>
            <w:rFonts w:eastAsia="Times New Roman" w:cstheme="minorHAnsi"/>
            <w:color w:val="000000"/>
            <w:lang w:val="en-CA"/>
          </w:rPr>
          <w:t>were</w:t>
        </w:r>
      </w:ins>
      <w:ins w:id="487" w:author="Vanessa Fladmark" w:date="2020-05-31T10:18:00Z">
        <w:r w:rsidR="005C4F22">
          <w:rPr>
            <w:rFonts w:eastAsia="Times New Roman" w:cstheme="minorHAnsi"/>
            <w:color w:val="000000"/>
            <w:lang w:val="en-CA"/>
          </w:rPr>
          <w:t xml:space="preserve"> defined as 1) fresh</w:t>
        </w:r>
      </w:ins>
      <w:ins w:id="488" w:author="Vanessa Fladmark" w:date="2020-05-31T10:22:00Z">
        <w:r w:rsidR="005C4F22">
          <w:rPr>
            <w:rFonts w:eastAsia="Times New Roman" w:cstheme="minorHAnsi"/>
            <w:color w:val="000000"/>
            <w:lang w:val="en-CA"/>
          </w:rPr>
          <w:t xml:space="preserve"> </w:t>
        </w:r>
      </w:ins>
      <w:ins w:id="489" w:author="Vanessa Fladmark" w:date="2020-05-31T10:18:00Z">
        <w:r w:rsidR="005C4F22">
          <w:rPr>
            <w:rFonts w:eastAsia="Times New Roman" w:cstheme="minorHAnsi"/>
            <w:color w:val="000000"/>
            <w:lang w:val="en-CA"/>
          </w:rPr>
          <w:t>prey,</w:t>
        </w:r>
      </w:ins>
      <w:ins w:id="490" w:author="Vanessa Fladmark" w:date="2020-05-31T10:22:00Z">
        <w:r w:rsidR="005C4F22">
          <w:rPr>
            <w:rFonts w:eastAsia="Times New Roman" w:cstheme="minorHAnsi"/>
            <w:color w:val="000000"/>
            <w:lang w:val="en-CA"/>
          </w:rPr>
          <w:t xml:space="preserve"> intact,</w:t>
        </w:r>
      </w:ins>
      <w:ins w:id="491" w:author="Vanessa Fladmark" w:date="2020-05-31T10:18:00Z">
        <w:r w:rsidR="005C4F22">
          <w:rPr>
            <w:rFonts w:eastAsia="Times New Roman" w:cstheme="minorHAnsi"/>
            <w:color w:val="000000"/>
            <w:lang w:val="en-CA"/>
          </w:rPr>
          <w:t xml:space="preserve"> 2) semi-</w:t>
        </w:r>
      </w:ins>
      <w:ins w:id="492" w:author="Vanessa Fladmark" w:date="2020-05-31T10:19:00Z">
        <w:r w:rsidR="005C4F22">
          <w:rPr>
            <w:rFonts w:eastAsia="Times New Roman" w:cstheme="minorHAnsi"/>
            <w:color w:val="000000"/>
            <w:lang w:val="en-CA"/>
          </w:rPr>
          <w:t xml:space="preserve">fresh prey, </w:t>
        </w:r>
      </w:ins>
      <w:ins w:id="493" w:author="Vanessa Fladmark" w:date="2020-05-31T10:21:00Z">
        <w:r w:rsidR="005C4F22">
          <w:rPr>
            <w:rFonts w:eastAsia="Times New Roman" w:cstheme="minorHAnsi"/>
            <w:color w:val="000000"/>
            <w:lang w:val="en-CA"/>
          </w:rPr>
          <w:t xml:space="preserve">with </w:t>
        </w:r>
      </w:ins>
      <w:ins w:id="494" w:author="Vanessa Fladmark" w:date="2020-05-31T10:20:00Z">
        <w:r w:rsidR="005C4F22">
          <w:rPr>
            <w:rFonts w:eastAsia="Times New Roman" w:cstheme="minorHAnsi"/>
            <w:color w:val="000000"/>
            <w:lang w:val="en-CA"/>
          </w:rPr>
          <w:t>lost</w:t>
        </w:r>
      </w:ins>
      <w:ins w:id="495" w:author="Vanessa Fladmark" w:date="2020-05-31T10:19:00Z">
        <w:r w:rsidR="005C4F22">
          <w:rPr>
            <w:rFonts w:eastAsia="Times New Roman" w:cstheme="minorHAnsi"/>
            <w:color w:val="000000"/>
            <w:lang w:val="en-CA"/>
          </w:rPr>
          <w:t xml:space="preserve"> appendages</w:t>
        </w:r>
      </w:ins>
      <w:ins w:id="496" w:author="Vanessa Fladmark" w:date="2020-05-31T10:22:00Z">
        <w:r w:rsidR="005C4F22">
          <w:rPr>
            <w:rFonts w:eastAsia="Times New Roman" w:cstheme="minorHAnsi"/>
            <w:color w:val="000000"/>
            <w:lang w:val="en-CA"/>
          </w:rPr>
          <w:t xml:space="preserve"> or color</w:t>
        </w:r>
      </w:ins>
      <w:ins w:id="497" w:author="Vanessa Fladmark" w:date="2020-05-31T10:19:00Z">
        <w:r w:rsidR="005C4F22">
          <w:rPr>
            <w:rFonts w:eastAsia="Times New Roman" w:cstheme="minorHAnsi"/>
            <w:color w:val="000000"/>
            <w:lang w:val="en-CA"/>
          </w:rPr>
          <w:t xml:space="preserve">, 3) semi-digested prey, </w:t>
        </w:r>
      </w:ins>
      <w:ins w:id="498" w:author="Vanessa Fladmark" w:date="2020-05-31T11:33:00Z">
        <w:r w:rsidR="00C6340E">
          <w:rPr>
            <w:rFonts w:eastAsia="Times New Roman" w:cstheme="minorHAnsi"/>
            <w:color w:val="000000"/>
            <w:lang w:val="en-CA"/>
          </w:rPr>
          <w:t xml:space="preserve">identified to group, </w:t>
        </w:r>
      </w:ins>
      <w:ins w:id="499" w:author="Vanessa Fladmark" w:date="2020-05-31T10:19:00Z">
        <w:r w:rsidR="005C4F22">
          <w:rPr>
            <w:rFonts w:eastAsia="Times New Roman" w:cstheme="minorHAnsi"/>
            <w:color w:val="000000"/>
            <w:lang w:val="en-CA"/>
          </w:rPr>
          <w:t xml:space="preserve">and 4) </w:t>
        </w:r>
      </w:ins>
      <w:ins w:id="500" w:author="Vanessa Fladmark" w:date="2020-05-31T10:20:00Z">
        <w:r w:rsidR="005C4F22">
          <w:rPr>
            <w:rFonts w:eastAsia="Times New Roman" w:cstheme="minorHAnsi"/>
            <w:color w:val="000000"/>
            <w:lang w:val="en-CA"/>
          </w:rPr>
          <w:t>fully digested</w:t>
        </w:r>
      </w:ins>
      <w:ins w:id="501" w:author="Vanessa Fladmark" w:date="2020-05-31T11:34:00Z">
        <w:r w:rsidR="00C6340E">
          <w:rPr>
            <w:rFonts w:eastAsia="Times New Roman" w:cstheme="minorHAnsi"/>
            <w:color w:val="000000"/>
            <w:lang w:val="en-CA"/>
          </w:rPr>
          <w:t>,</w:t>
        </w:r>
      </w:ins>
      <w:ins w:id="502" w:author="Vanessa Fladmark" w:date="2020-05-31T10:21:00Z">
        <w:r w:rsidR="005C4F22">
          <w:rPr>
            <w:rFonts w:eastAsia="Times New Roman" w:cstheme="minorHAnsi"/>
            <w:color w:val="000000"/>
            <w:lang w:val="en-CA"/>
          </w:rPr>
          <w:t xml:space="preserve"> </w:t>
        </w:r>
      </w:ins>
      <w:ins w:id="503" w:author="Vanessa Fladmark" w:date="2020-05-31T11:34:00Z">
        <w:r w:rsidR="00C6340E">
          <w:rPr>
            <w:rFonts w:eastAsia="Times New Roman" w:cstheme="minorHAnsi"/>
            <w:color w:val="000000"/>
            <w:lang w:val="en-CA"/>
          </w:rPr>
          <w:t>and unidentified</w:t>
        </w:r>
      </w:ins>
      <w:ins w:id="504" w:author="Vanessa Fladmark" w:date="2020-05-31T10:19:00Z">
        <w:r w:rsidR="005C4F22">
          <w:rPr>
            <w:rFonts w:eastAsia="Times New Roman" w:cstheme="minorHAnsi"/>
            <w:color w:val="000000"/>
            <w:lang w:val="en-CA"/>
          </w:rPr>
          <w:t xml:space="preserve"> </w:t>
        </w:r>
      </w:ins>
      <w:ins w:id="505" w:author="Vanessa Fladmark" w:date="2020-05-31T10:20:00Z">
        <w:r w:rsidR="005C4F22">
          <w:rPr>
            <w:rFonts w:eastAsia="Times New Roman" w:cstheme="minorHAnsi"/>
            <w:color w:val="000000"/>
            <w:lang w:val="en-CA"/>
          </w:rPr>
          <w:t>prey.</w:t>
        </w:r>
      </w:ins>
      <w:r w:rsidRPr="003C4653">
        <w:rPr>
          <w:rFonts w:eastAsia="Times New Roman" w:cstheme="minorHAnsi"/>
          <w:color w:val="000000"/>
          <w:lang w:val="en-CA"/>
        </w:rPr>
        <w:t xml:space="preserve"> </w:t>
      </w:r>
      <w:ins w:id="506" w:author="Vanessa Fladmark" w:date="2020-05-31T11:07:00Z">
        <w:r w:rsidR="00257D50">
          <w:rPr>
            <w:rFonts w:eastAsia="Times New Roman" w:cstheme="minorHAnsi"/>
            <w:color w:val="000000"/>
            <w:lang w:val="en-CA"/>
          </w:rPr>
          <w:t>If prey could not be identified to species, it was identified to the most detailed t</w:t>
        </w:r>
      </w:ins>
      <w:ins w:id="507" w:author="Vanessa Fladmark" w:date="2020-05-31T11:08:00Z">
        <w:r w:rsidR="00257D50">
          <w:rPr>
            <w:rFonts w:eastAsia="Times New Roman" w:cstheme="minorHAnsi"/>
            <w:color w:val="000000"/>
            <w:lang w:val="en-CA"/>
          </w:rPr>
          <w:t>axonomic group possible, e.</w:t>
        </w:r>
      </w:ins>
      <w:ins w:id="508" w:author="Vanessa Fladmark" w:date="2020-05-31T11:13:00Z">
        <w:r w:rsidR="00257D50">
          <w:rPr>
            <w:rFonts w:eastAsia="Times New Roman" w:cstheme="minorHAnsi"/>
            <w:color w:val="000000"/>
            <w:lang w:val="en-CA"/>
          </w:rPr>
          <w:t>g.</w:t>
        </w:r>
      </w:ins>
      <w:ins w:id="509" w:author="Vanessa Fladmark" w:date="2020-05-31T11:08:00Z">
        <w:r w:rsidR="00257D50">
          <w:rPr>
            <w:rFonts w:eastAsia="Times New Roman" w:cstheme="minorHAnsi"/>
            <w:color w:val="000000"/>
            <w:lang w:val="en-CA"/>
          </w:rPr>
          <w:t xml:space="preserve"> Ctenophora </w:t>
        </w:r>
      </w:ins>
      <w:ins w:id="510" w:author="Vanessa Fladmark" w:date="2020-05-31T11:13:00Z">
        <w:r w:rsidR="00257D50">
          <w:rPr>
            <w:rFonts w:eastAsia="Times New Roman" w:cstheme="minorHAnsi"/>
            <w:color w:val="000000"/>
            <w:lang w:val="en-CA"/>
          </w:rPr>
          <w:t>and</w:t>
        </w:r>
      </w:ins>
      <w:ins w:id="511" w:author="Vanessa Fladmark" w:date="2020-05-31T11:08:00Z">
        <w:r w:rsidR="00257D50">
          <w:rPr>
            <w:rFonts w:eastAsia="Times New Roman" w:cstheme="minorHAnsi"/>
            <w:color w:val="000000"/>
            <w:lang w:val="en-CA"/>
          </w:rPr>
          <w:t xml:space="preserve"> Cnidaria jellyfish</w:t>
        </w:r>
      </w:ins>
      <w:ins w:id="512" w:author="Vanessa Fladmark" w:date="2020-05-31T11:13:00Z">
        <w:r w:rsidR="00257D50">
          <w:rPr>
            <w:rFonts w:eastAsia="Times New Roman" w:cstheme="minorHAnsi"/>
            <w:color w:val="000000"/>
            <w:lang w:val="en-CA"/>
          </w:rPr>
          <w:t>,</w:t>
        </w:r>
      </w:ins>
      <w:ins w:id="513" w:author="Vanessa Fladmark" w:date="2020-05-31T11:08:00Z">
        <w:r w:rsidR="00257D50">
          <w:rPr>
            <w:rFonts w:eastAsia="Times New Roman" w:cstheme="minorHAnsi"/>
            <w:color w:val="000000"/>
            <w:lang w:val="en-CA"/>
          </w:rPr>
          <w:t xml:space="preserve"> </w:t>
        </w:r>
      </w:ins>
      <w:ins w:id="514" w:author="Vanessa Fladmark" w:date="2020-05-31T11:10:00Z">
        <w:r w:rsidR="00257D50">
          <w:rPr>
            <w:rFonts w:eastAsia="Times New Roman" w:cstheme="minorHAnsi"/>
            <w:color w:val="000000"/>
            <w:lang w:val="en-CA"/>
          </w:rPr>
          <w:t>collectively</w:t>
        </w:r>
      </w:ins>
      <w:ins w:id="515" w:author="Vanessa Fladmark" w:date="2020-05-31T11:11:00Z">
        <w:r w:rsidR="00257D50">
          <w:rPr>
            <w:rFonts w:eastAsia="Times New Roman" w:cstheme="minorHAnsi"/>
            <w:color w:val="000000"/>
            <w:lang w:val="en-CA"/>
          </w:rPr>
          <w:t xml:space="preserve"> </w:t>
        </w:r>
      </w:ins>
      <w:ins w:id="516" w:author="Vanessa Fladmark" w:date="2020-05-31T11:13:00Z">
        <w:r w:rsidR="00257D50">
          <w:rPr>
            <w:rFonts w:eastAsia="Times New Roman" w:cstheme="minorHAnsi"/>
            <w:color w:val="000000"/>
            <w:lang w:val="en-CA"/>
          </w:rPr>
          <w:t>grouped</w:t>
        </w:r>
      </w:ins>
      <w:ins w:id="517" w:author="Vanessa Fladmark" w:date="2020-05-31T11:08:00Z">
        <w:r w:rsidR="00257D50">
          <w:rPr>
            <w:rFonts w:eastAsia="Times New Roman" w:cstheme="minorHAnsi"/>
            <w:color w:val="000000"/>
            <w:lang w:val="en-CA"/>
          </w:rPr>
          <w:t xml:space="preserve"> as “gelatinous”</w:t>
        </w:r>
      </w:ins>
      <w:ins w:id="518" w:author="Vanessa Fladmark" w:date="2020-05-31T11:09:00Z">
        <w:r w:rsidR="00257D50">
          <w:rPr>
            <w:rFonts w:eastAsia="Times New Roman" w:cstheme="minorHAnsi"/>
            <w:color w:val="000000"/>
            <w:lang w:val="en-CA"/>
          </w:rPr>
          <w:t xml:space="preserve"> </w:t>
        </w:r>
      </w:ins>
      <w:ins w:id="519" w:author="Vanessa Fladmark" w:date="2020-05-31T11:11:00Z">
        <w:r w:rsidR="00257D50">
          <w:rPr>
            <w:rFonts w:eastAsia="Times New Roman" w:cstheme="minorHAnsi"/>
            <w:color w:val="000000"/>
            <w:lang w:val="en-CA"/>
          </w:rPr>
          <w:t>hereafter</w:t>
        </w:r>
      </w:ins>
      <w:ins w:id="520" w:author="Vanessa Fladmark" w:date="2020-05-31T11:09:00Z">
        <w:r w:rsidR="00257D50">
          <w:rPr>
            <w:rFonts w:eastAsia="Times New Roman" w:cstheme="minorHAnsi"/>
            <w:color w:val="000000"/>
            <w:lang w:val="en-CA"/>
          </w:rPr>
          <w:t>.</w:t>
        </w:r>
      </w:ins>
      <w:ins w:id="521" w:author="Vanessa Fladmark" w:date="2020-05-31T11:07:00Z">
        <w:r w:rsidR="00257D50">
          <w:rPr>
            <w:rFonts w:eastAsia="Times New Roman" w:cstheme="minorHAnsi"/>
            <w:color w:val="000000"/>
            <w:lang w:val="en-CA"/>
          </w:rPr>
          <w:t xml:space="preserve"> </w:t>
        </w:r>
      </w:ins>
      <w:r w:rsidRPr="003C4653">
        <w:rPr>
          <w:rFonts w:eastAsia="Times New Roman" w:cstheme="minorHAnsi"/>
          <w:color w:val="000000"/>
          <w:lang w:val="en-CA"/>
        </w:rPr>
        <w:t xml:space="preserve">For each prey group, minimum and maximum lengths were measured with an ocular micrometer, individuals were counted, and the group </w:t>
      </w:r>
      <w:del w:id="522" w:author="Vanessa Fladmark" w:date="2020-05-31T11:10:00Z">
        <w:r w:rsidRPr="003C4653" w:rsidDel="00257D50">
          <w:rPr>
            <w:rFonts w:eastAsia="Times New Roman" w:cstheme="minorHAnsi"/>
            <w:color w:val="000000"/>
            <w:lang w:val="en-CA"/>
          </w:rPr>
          <w:delText>was weighed to a ten</w:delText>
        </w:r>
        <w:r w:rsidR="00155D2E" w:rsidDel="00257D50">
          <w:rPr>
            <w:rFonts w:eastAsia="Times New Roman" w:cstheme="minorHAnsi"/>
            <w:color w:val="000000"/>
            <w:lang w:val="en-CA"/>
          </w:rPr>
          <w:delText>th</w:delText>
        </w:r>
        <w:r w:rsidRPr="003C4653" w:rsidDel="00257D50">
          <w:rPr>
            <w:rFonts w:eastAsia="Times New Roman" w:cstheme="minorHAnsi"/>
            <w:color w:val="000000"/>
            <w:lang w:val="en-CA"/>
          </w:rPr>
          <w:delText xml:space="preserve"> of a milligram. </w:delText>
        </w:r>
      </w:del>
      <w:ins w:id="523" w:author="Vanessa Fladmark" w:date="2020-05-31T11:10:00Z">
        <w:r w:rsidR="00257D50">
          <w:rPr>
            <w:rFonts w:eastAsia="Times New Roman" w:cstheme="minorHAnsi"/>
            <w:color w:val="000000"/>
            <w:lang w:val="en-CA"/>
          </w:rPr>
          <w:t xml:space="preserve">wet weight recorded to nearest 0.1 mg. </w:t>
        </w:r>
      </w:ins>
      <w:commentRangeStart w:id="524"/>
      <w:del w:id="525" w:author="Vanessa Fladmark" w:date="2020-05-31T11:31:00Z">
        <w:r w:rsidRPr="003C4653" w:rsidDel="00C6340E">
          <w:rPr>
            <w:rFonts w:eastAsia="Times New Roman" w:cstheme="minorHAnsi"/>
            <w:color w:val="000000"/>
            <w:lang w:val="en-CA"/>
          </w:rPr>
          <w:delText xml:space="preserve">Subsamples of ¼ were analyzed if there were </w:delText>
        </w:r>
        <w:r w:rsidR="005D53D1" w:rsidDel="00C6340E">
          <w:rPr>
            <w:rFonts w:eastAsia="Times New Roman" w:cstheme="minorHAnsi"/>
            <w:color w:val="000000"/>
            <w:lang w:val="en-CA"/>
          </w:rPr>
          <w:delText>&gt; 800 similar</w:delText>
        </w:r>
        <w:r w:rsidRPr="003C4653" w:rsidDel="00C6340E">
          <w:rPr>
            <w:rFonts w:eastAsia="Times New Roman" w:cstheme="minorHAnsi"/>
            <w:color w:val="000000"/>
            <w:lang w:val="en-CA"/>
          </w:rPr>
          <w:delText xml:space="preserve"> individual</w:delText>
        </w:r>
        <w:r w:rsidR="005D53D1" w:rsidDel="00C6340E">
          <w:rPr>
            <w:rFonts w:eastAsia="Times New Roman" w:cstheme="minorHAnsi"/>
            <w:color w:val="000000"/>
            <w:lang w:val="en-CA"/>
          </w:rPr>
          <w:delText>s</w:delText>
        </w:r>
        <w:r w:rsidRPr="003C4653" w:rsidDel="00C6340E">
          <w:rPr>
            <w:rFonts w:eastAsia="Times New Roman" w:cstheme="minorHAnsi"/>
            <w:color w:val="000000"/>
            <w:lang w:val="en-CA"/>
          </w:rPr>
          <w:delText xml:space="preserve"> within one stomach</w:delText>
        </w:r>
        <w:commentRangeEnd w:id="524"/>
        <w:r w:rsidR="00157162" w:rsidDel="00C6340E">
          <w:rPr>
            <w:rStyle w:val="CommentReference"/>
          </w:rPr>
          <w:commentReference w:id="524"/>
        </w:r>
      </w:del>
      <w:del w:id="526" w:author="Vanessa Fladmark" w:date="2020-05-27T10:24:00Z">
        <w:r w:rsidRPr="003C4653" w:rsidDel="002A6034">
          <w:rPr>
            <w:rFonts w:eastAsia="Times New Roman" w:cstheme="minorHAnsi"/>
            <w:color w:val="000000"/>
            <w:lang w:val="en-CA"/>
          </w:rPr>
          <w:delText>.</w:delText>
        </w:r>
        <w:r w:rsidR="00B0755B" w:rsidDel="002A6034">
          <w:rPr>
            <w:rFonts w:eastAsia="Times New Roman" w:cstheme="minorHAnsi"/>
            <w:color w:val="000000"/>
            <w:lang w:val="en-CA"/>
          </w:rPr>
          <w:delText xml:space="preserve"> </w:delText>
        </w:r>
        <w:commentRangeStart w:id="527"/>
        <w:r w:rsidRPr="003C4653" w:rsidDel="002A6034">
          <w:rPr>
            <w:rFonts w:eastAsia="Times New Roman" w:cstheme="minorHAnsi"/>
            <w:color w:val="000000"/>
            <w:lang w:val="en-CA"/>
          </w:rPr>
          <w:delText>Data were recorded in a notebook and entered into an excel sheet for subsequent analyses.</w:delText>
        </w:r>
        <w:commentRangeEnd w:id="527"/>
        <w:r w:rsidR="00157162" w:rsidDel="002A6034">
          <w:rPr>
            <w:rStyle w:val="CommentReference"/>
          </w:rPr>
          <w:commentReference w:id="527"/>
        </w:r>
      </w:del>
    </w:p>
    <w:p w14:paraId="2E0BCCCA" w14:textId="77777777" w:rsidR="009A44D9" w:rsidRDefault="009A44D9" w:rsidP="00266C78">
      <w:pPr>
        <w:spacing w:line="480" w:lineRule="auto"/>
        <w:rPr>
          <w:ins w:id="528" w:author="Vanessa Fladmark" w:date="2020-05-31T10:46:00Z"/>
          <w:rFonts w:eastAsia="Times New Roman" w:cstheme="minorHAnsi"/>
          <w:color w:val="000000"/>
          <w:lang w:val="en-CA"/>
        </w:rPr>
      </w:pPr>
    </w:p>
    <w:p w14:paraId="5D844308" w14:textId="3CF6939B" w:rsidR="009A44D9" w:rsidRDefault="00257D50" w:rsidP="00266C78">
      <w:pPr>
        <w:spacing w:line="480" w:lineRule="auto"/>
        <w:rPr>
          <w:ins w:id="529" w:author="Vanessa Fladmark" w:date="2020-05-31T10:46:00Z"/>
          <w:rFonts w:eastAsia="Times New Roman" w:cstheme="minorHAnsi"/>
          <w:color w:val="000000"/>
          <w:lang w:val="en-CA"/>
        </w:rPr>
      </w:pPr>
      <w:ins w:id="530" w:author="Vanessa Fladmark" w:date="2020-05-31T11:21:00Z">
        <w:r>
          <w:rPr>
            <w:rFonts w:eastAsia="Times New Roman" w:cstheme="minorHAnsi"/>
            <w:color w:val="000000"/>
            <w:lang w:val="en-CA"/>
          </w:rPr>
          <w:t xml:space="preserve">If </w:t>
        </w:r>
      </w:ins>
      <w:ins w:id="531" w:author="Vanessa Fladmark" w:date="2020-05-31T11:22:00Z">
        <w:r>
          <w:rPr>
            <w:rFonts w:eastAsia="Times New Roman" w:cstheme="minorHAnsi"/>
            <w:color w:val="000000"/>
            <w:lang w:val="en-CA"/>
          </w:rPr>
          <w:t xml:space="preserve">a </w:t>
        </w:r>
      </w:ins>
      <w:ins w:id="532" w:author="Vanessa Fladmark" w:date="2020-05-31T11:21:00Z">
        <w:r>
          <w:rPr>
            <w:rFonts w:eastAsia="Times New Roman" w:cstheme="minorHAnsi"/>
            <w:color w:val="000000"/>
            <w:lang w:val="en-CA"/>
          </w:rPr>
          <w:t>stomach</w:t>
        </w:r>
      </w:ins>
      <w:ins w:id="533" w:author="Vanessa Fladmark" w:date="2020-05-31T11:22:00Z">
        <w:r>
          <w:rPr>
            <w:rFonts w:eastAsia="Times New Roman" w:cstheme="minorHAnsi"/>
            <w:color w:val="000000"/>
            <w:lang w:val="en-CA"/>
          </w:rPr>
          <w:t xml:space="preserve"> sample</w:t>
        </w:r>
      </w:ins>
      <w:ins w:id="534" w:author="Vanessa Fladmark" w:date="2020-05-31T11:21:00Z">
        <w:r>
          <w:rPr>
            <w:rFonts w:eastAsia="Times New Roman" w:cstheme="minorHAnsi"/>
            <w:color w:val="000000"/>
            <w:lang w:val="en-CA"/>
          </w:rPr>
          <w:t xml:space="preserve"> had </w:t>
        </w:r>
      </w:ins>
      <w:ins w:id="535" w:author="Vanessa Fladmark" w:date="2020-05-31T11:30:00Z">
        <w:r w:rsidR="00C6340E">
          <w:rPr>
            <w:rFonts w:eastAsia="Times New Roman" w:cstheme="minorHAnsi"/>
            <w:color w:val="000000"/>
            <w:lang w:val="en-CA"/>
          </w:rPr>
          <w:t>over</w:t>
        </w:r>
      </w:ins>
      <w:ins w:id="536" w:author="Vanessa Fladmark" w:date="2020-05-31T11:21:00Z">
        <w:r>
          <w:rPr>
            <w:rFonts w:eastAsia="Times New Roman" w:cstheme="minorHAnsi"/>
            <w:color w:val="000000"/>
            <w:lang w:val="en-CA"/>
          </w:rPr>
          <w:t xml:space="preserve"> 1</w:t>
        </w:r>
      </w:ins>
      <w:ins w:id="537" w:author="Vanessa Fladmark" w:date="2020-05-31T11:22:00Z">
        <w:r>
          <w:rPr>
            <w:rFonts w:eastAsia="Times New Roman" w:cstheme="minorHAnsi"/>
            <w:color w:val="000000"/>
            <w:lang w:val="en-CA"/>
          </w:rPr>
          <w:t xml:space="preserve">,000 prey of similar size, a subsample would be </w:t>
        </w:r>
      </w:ins>
      <w:ins w:id="538" w:author="Vanessa Fladmark" w:date="2020-05-31T11:23:00Z">
        <w:r>
          <w:rPr>
            <w:rFonts w:eastAsia="Times New Roman" w:cstheme="minorHAnsi"/>
            <w:color w:val="000000"/>
            <w:lang w:val="en-CA"/>
          </w:rPr>
          <w:t>processed</w:t>
        </w:r>
      </w:ins>
      <w:ins w:id="539" w:author="Vanessa Fladmark" w:date="2020-05-31T11:22:00Z">
        <w:r>
          <w:rPr>
            <w:rFonts w:eastAsia="Times New Roman" w:cstheme="minorHAnsi"/>
            <w:color w:val="000000"/>
            <w:lang w:val="en-CA"/>
          </w:rPr>
          <w:t>, first any rare or large prey</w:t>
        </w:r>
      </w:ins>
      <w:ins w:id="540" w:author="Vanessa Fladmark" w:date="2020-05-31T11:31:00Z">
        <w:r w:rsidR="00C6340E">
          <w:rPr>
            <w:rFonts w:eastAsia="Times New Roman" w:cstheme="minorHAnsi"/>
            <w:color w:val="000000"/>
            <w:lang w:val="en-CA"/>
          </w:rPr>
          <w:t xml:space="preserve"> were removed</w:t>
        </w:r>
      </w:ins>
      <w:ins w:id="541" w:author="Vanessa Fladmark" w:date="2020-05-31T11:22:00Z">
        <w:r>
          <w:rPr>
            <w:rFonts w:eastAsia="Times New Roman" w:cstheme="minorHAnsi"/>
            <w:color w:val="000000"/>
            <w:lang w:val="en-CA"/>
          </w:rPr>
          <w:t>, data</w:t>
        </w:r>
      </w:ins>
      <w:ins w:id="542" w:author="Vanessa Fladmark" w:date="2020-05-31T11:31:00Z">
        <w:r w:rsidR="00C6340E">
          <w:rPr>
            <w:rFonts w:eastAsia="Times New Roman" w:cstheme="minorHAnsi"/>
            <w:color w:val="000000"/>
            <w:lang w:val="en-CA"/>
          </w:rPr>
          <w:t xml:space="preserve"> recorded</w:t>
        </w:r>
      </w:ins>
      <w:ins w:id="543" w:author="Vanessa Fladmark" w:date="2020-05-31T11:22:00Z">
        <w:r>
          <w:rPr>
            <w:rFonts w:eastAsia="Times New Roman" w:cstheme="minorHAnsi"/>
            <w:color w:val="000000"/>
            <w:lang w:val="en-CA"/>
          </w:rPr>
          <w:t xml:space="preserve"> and </w:t>
        </w:r>
      </w:ins>
      <w:ins w:id="544" w:author="Vanessa Fladmark" w:date="2020-05-31T11:23:00Z">
        <w:r>
          <w:rPr>
            <w:rFonts w:eastAsia="Times New Roman" w:cstheme="minorHAnsi"/>
            <w:color w:val="000000"/>
            <w:lang w:val="en-CA"/>
          </w:rPr>
          <w:t>then</w:t>
        </w:r>
      </w:ins>
      <w:ins w:id="545" w:author="Vanessa Fladmark" w:date="2020-05-31T11:24:00Z">
        <w:r>
          <w:rPr>
            <w:rFonts w:eastAsia="Times New Roman" w:cstheme="minorHAnsi"/>
            <w:color w:val="000000"/>
            <w:lang w:val="en-CA"/>
          </w:rPr>
          <w:t xml:space="preserve"> ¼ of remaining prey</w:t>
        </w:r>
      </w:ins>
      <w:ins w:id="546" w:author="Vanessa Fladmark" w:date="2020-05-31T11:31:00Z">
        <w:r w:rsidR="00C6340E">
          <w:rPr>
            <w:rFonts w:eastAsia="Times New Roman" w:cstheme="minorHAnsi"/>
            <w:color w:val="000000"/>
            <w:lang w:val="en-CA"/>
          </w:rPr>
          <w:t xml:space="preserve"> proc</w:t>
        </w:r>
      </w:ins>
      <w:ins w:id="547" w:author="Vanessa Fladmark" w:date="2020-05-31T11:32:00Z">
        <w:r w:rsidR="00C6340E">
          <w:rPr>
            <w:rFonts w:eastAsia="Times New Roman" w:cstheme="minorHAnsi"/>
            <w:color w:val="000000"/>
            <w:lang w:val="en-CA"/>
          </w:rPr>
          <w:t>essed</w:t>
        </w:r>
      </w:ins>
      <w:ins w:id="548" w:author="Vanessa Fladmark" w:date="2020-05-31T11:24:00Z">
        <w:r>
          <w:rPr>
            <w:rFonts w:eastAsia="Times New Roman" w:cstheme="minorHAnsi"/>
            <w:color w:val="000000"/>
            <w:lang w:val="en-CA"/>
          </w:rPr>
          <w:t>.</w:t>
        </w:r>
      </w:ins>
      <w:ins w:id="549" w:author="Vanessa Fladmark" w:date="2020-05-31T11:25:00Z">
        <w:r>
          <w:rPr>
            <w:rFonts w:eastAsia="Times New Roman" w:cstheme="minorHAnsi"/>
            <w:color w:val="000000"/>
            <w:lang w:val="en-CA"/>
          </w:rPr>
          <w:t xml:space="preserve"> For example, </w:t>
        </w:r>
      </w:ins>
      <w:ins w:id="550" w:author="Vanessa Fladmark" w:date="2020-05-31T11:27:00Z">
        <w:r w:rsidR="00C6340E">
          <w:rPr>
            <w:rFonts w:eastAsia="Times New Roman" w:cstheme="minorHAnsi"/>
            <w:color w:val="000000"/>
            <w:lang w:val="en-CA"/>
          </w:rPr>
          <w:t xml:space="preserve">counting and measuring a couple </w:t>
        </w:r>
      </w:ins>
      <w:ins w:id="551" w:author="Vanessa Fladmark" w:date="2020-05-31T11:28:00Z">
        <w:r w:rsidR="00C6340E">
          <w:rPr>
            <w:rFonts w:eastAsia="Times New Roman" w:cstheme="minorHAnsi"/>
            <w:color w:val="000000"/>
            <w:lang w:val="en-CA"/>
          </w:rPr>
          <w:t xml:space="preserve">of </w:t>
        </w:r>
      </w:ins>
      <w:ins w:id="552" w:author="Vanessa Fladmark" w:date="2020-05-31T11:27:00Z">
        <w:r w:rsidR="00C6340E">
          <w:rPr>
            <w:rFonts w:eastAsia="Times New Roman" w:cstheme="minorHAnsi"/>
            <w:color w:val="000000"/>
            <w:lang w:val="en-CA"/>
          </w:rPr>
          <w:t xml:space="preserve">decapods and amphipods before subsampling hundreds of </w:t>
        </w:r>
        <w:r w:rsidR="00C6340E" w:rsidRPr="00C6340E">
          <w:rPr>
            <w:rFonts w:eastAsia="Times New Roman" w:cstheme="minorHAnsi"/>
            <w:i/>
            <w:iCs/>
            <w:color w:val="000000"/>
            <w:lang w:val="en-CA"/>
            <w:rPrChange w:id="553" w:author="Vanessa Fladmark" w:date="2020-05-31T11:28:00Z">
              <w:rPr>
                <w:rFonts w:eastAsia="Times New Roman" w:cstheme="minorHAnsi"/>
                <w:color w:val="000000"/>
                <w:lang w:val="en-CA"/>
              </w:rPr>
            </w:rPrChange>
          </w:rPr>
          <w:t>Oikopleura</w:t>
        </w:r>
        <w:r w:rsidR="00C6340E">
          <w:rPr>
            <w:rFonts w:eastAsia="Times New Roman" w:cstheme="minorHAnsi"/>
            <w:color w:val="000000"/>
            <w:lang w:val="en-CA"/>
          </w:rPr>
          <w:t xml:space="preserve"> and cladocer</w:t>
        </w:r>
      </w:ins>
      <w:ins w:id="554" w:author="Vanessa Fladmark" w:date="2020-05-31T11:28:00Z">
        <w:r w:rsidR="00C6340E">
          <w:rPr>
            <w:rFonts w:eastAsia="Times New Roman" w:cstheme="minorHAnsi"/>
            <w:color w:val="000000"/>
            <w:lang w:val="en-CA"/>
          </w:rPr>
          <w:t>ans, multiplying th</w:t>
        </w:r>
      </w:ins>
      <w:ins w:id="555" w:author="Vanessa Fladmark" w:date="2020-05-31T11:30:00Z">
        <w:r w:rsidR="00C6340E">
          <w:rPr>
            <w:rFonts w:eastAsia="Times New Roman" w:cstheme="minorHAnsi"/>
            <w:color w:val="000000"/>
            <w:lang w:val="en-CA"/>
          </w:rPr>
          <w:t>e</w:t>
        </w:r>
      </w:ins>
      <w:ins w:id="556" w:author="Vanessa Fladmark" w:date="2020-05-31T11:28:00Z">
        <w:r w:rsidR="00C6340E">
          <w:rPr>
            <w:rFonts w:eastAsia="Times New Roman" w:cstheme="minorHAnsi"/>
            <w:color w:val="000000"/>
            <w:lang w:val="en-CA"/>
          </w:rPr>
          <w:t xml:space="preserve"> data by 4 to estimate the sample data.</w:t>
        </w:r>
      </w:ins>
    </w:p>
    <w:p w14:paraId="61E80E17" w14:textId="55750DCA" w:rsidR="00CE7AC8" w:rsidRDefault="00893DEA" w:rsidP="00266C78">
      <w:pPr>
        <w:spacing w:line="480" w:lineRule="auto"/>
        <w:rPr>
          <w:ins w:id="557" w:author="Vanessa Fladmark" w:date="2020-05-31T11:40:00Z"/>
          <w:rFonts w:eastAsia="Times New Roman" w:cstheme="minorHAnsi"/>
          <w:color w:val="000000"/>
          <w:lang w:val="en-CA"/>
        </w:rPr>
      </w:pPr>
      <w:moveToRangeStart w:id="558" w:author="Brian" w:date="2020-05-10T07:51:00Z" w:name="move39989508"/>
      <w:moveTo w:id="559" w:author="Brian" w:date="2020-05-10T07:51:00Z">
        <w:del w:id="560" w:author="Vanessa Fladmark" w:date="2020-05-31T12:09:00Z">
          <w:r w:rsidRPr="003C4653" w:rsidDel="00D472CE">
            <w:rPr>
              <w:rFonts w:eastAsia="Times New Roman" w:cstheme="minorHAnsi"/>
              <w:color w:val="000000"/>
              <w:lang w:val="en-CA"/>
            </w:rPr>
            <w:delText xml:space="preserve">The zooplankton samples were poured over sieves to be </w:delText>
          </w:r>
          <w:commentRangeStart w:id="561"/>
          <w:r w:rsidRPr="003C4653" w:rsidDel="00D472CE">
            <w:rPr>
              <w:rFonts w:eastAsia="Times New Roman" w:cstheme="minorHAnsi"/>
              <w:color w:val="000000"/>
              <w:lang w:val="en-CA"/>
            </w:rPr>
            <w:delText xml:space="preserve">size fractionated </w:delText>
          </w:r>
        </w:del>
      </w:moveTo>
      <w:commentRangeEnd w:id="561"/>
      <w:del w:id="562" w:author="Vanessa Fladmark" w:date="2020-05-31T12:09:00Z">
        <w:r w:rsidR="00720DF7" w:rsidDel="00D472CE">
          <w:rPr>
            <w:rStyle w:val="CommentReference"/>
          </w:rPr>
          <w:commentReference w:id="561"/>
        </w:r>
      </w:del>
      <w:moveTo w:id="563" w:author="Brian" w:date="2020-05-10T07:51:00Z">
        <w:del w:id="564" w:author="Vanessa Fladmark" w:date="2020-05-31T12:09:00Z">
          <w:r w:rsidRPr="003C4653" w:rsidDel="00D472CE">
            <w:rPr>
              <w:rFonts w:eastAsia="Times New Roman" w:cstheme="minorHAnsi"/>
              <w:color w:val="000000"/>
              <w:lang w:val="en-CA"/>
            </w:rPr>
            <w:delText xml:space="preserve">and then </w:delText>
          </w:r>
          <w:commentRangeStart w:id="565"/>
          <w:r w:rsidRPr="003C4653" w:rsidDel="00D472CE">
            <w:rPr>
              <w:rFonts w:eastAsia="Times New Roman" w:cstheme="minorHAnsi"/>
              <w:color w:val="000000"/>
              <w:lang w:val="en-CA"/>
            </w:rPr>
            <w:delText>weighed</w:delText>
          </w:r>
        </w:del>
      </w:moveTo>
      <w:commentRangeEnd w:id="565"/>
      <w:del w:id="566" w:author="Vanessa Fladmark" w:date="2020-05-31T12:09:00Z">
        <w:r w:rsidR="00720DF7" w:rsidDel="00D472CE">
          <w:rPr>
            <w:rStyle w:val="CommentReference"/>
          </w:rPr>
          <w:commentReference w:id="565"/>
        </w:r>
      </w:del>
      <w:moveTo w:id="567" w:author="Brian" w:date="2020-05-10T07:51:00Z">
        <w:del w:id="568" w:author="Vanessa Fladmark" w:date="2020-05-31T12:09:00Z">
          <w:r w:rsidRPr="003C4653" w:rsidDel="00D472CE">
            <w:rPr>
              <w:rFonts w:eastAsia="Times New Roman" w:cstheme="minorHAnsi"/>
              <w:color w:val="000000"/>
              <w:lang w:val="en-CA"/>
            </w:rPr>
            <w:delText xml:space="preserve"> </w:delText>
          </w:r>
        </w:del>
      </w:moveTo>
      <w:ins w:id="569" w:author="Brian" w:date="2020-05-10T08:16:00Z">
        <w:del w:id="570" w:author="Vanessa Fladmark" w:date="2020-05-31T12:09:00Z">
          <w:r w:rsidR="00720DF7" w:rsidDel="00D472CE">
            <w:rPr>
              <w:rFonts w:eastAsia="Times New Roman" w:cstheme="minorHAnsi"/>
              <w:color w:val="000000"/>
              <w:lang w:val="en-CA"/>
            </w:rPr>
            <w:delText xml:space="preserve">. Size fractions </w:delText>
          </w:r>
        </w:del>
      </w:ins>
      <w:moveTo w:id="571" w:author="Brian" w:date="2020-05-10T07:51:00Z">
        <w:del w:id="572" w:author="Vanessa Fladmark" w:date="2020-05-31T12:09:00Z">
          <w:r w:rsidRPr="003C4653" w:rsidDel="00D472CE">
            <w:rPr>
              <w:rFonts w:eastAsia="Times New Roman" w:cstheme="minorHAnsi"/>
              <w:color w:val="000000"/>
              <w:lang w:val="en-CA"/>
            </w:rPr>
            <w:delText xml:space="preserve">before they were </w:delText>
          </w:r>
        </w:del>
      </w:moveTo>
      <w:ins w:id="573" w:author="Brian" w:date="2020-05-10T08:16:00Z">
        <w:del w:id="574" w:author="Vanessa Fladmark" w:date="2020-05-31T12:09:00Z">
          <w:r w:rsidR="00720DF7" w:rsidDel="00D472CE">
            <w:rPr>
              <w:rFonts w:eastAsia="Times New Roman" w:cstheme="minorHAnsi"/>
              <w:color w:val="000000"/>
              <w:lang w:val="en-CA"/>
            </w:rPr>
            <w:delText xml:space="preserve">then </w:delText>
          </w:r>
        </w:del>
      </w:ins>
      <w:moveTo w:id="575" w:author="Brian" w:date="2020-05-10T07:51:00Z">
        <w:del w:id="576" w:author="Vanessa Fladmark" w:date="2020-05-31T12:09:00Z">
          <w:r w:rsidRPr="003C4653" w:rsidDel="00D472CE">
            <w:rPr>
              <w:rFonts w:eastAsia="Times New Roman" w:cstheme="minorHAnsi"/>
              <w:color w:val="000000"/>
              <w:lang w:val="en-CA"/>
            </w:rPr>
            <w:delText xml:space="preserve">split into a subsample, </w:delText>
          </w:r>
        </w:del>
      </w:moveTo>
      <w:ins w:id="577" w:author="Brian" w:date="2020-05-10T08:17:00Z">
        <w:del w:id="578" w:author="Vanessa Fladmark" w:date="2020-05-31T12:09:00Z">
          <w:r w:rsidR="00720DF7" w:rsidDel="00D472CE">
            <w:rPr>
              <w:rFonts w:eastAsia="Times New Roman" w:cstheme="minorHAnsi"/>
              <w:color w:val="000000"/>
              <w:lang w:val="en-CA"/>
            </w:rPr>
            <w:delText xml:space="preserve">and zooplankton </w:delText>
          </w:r>
        </w:del>
      </w:ins>
      <w:moveTo w:id="579" w:author="Brian" w:date="2020-05-10T07:51:00Z">
        <w:del w:id="580" w:author="Vanessa Fladmark" w:date="2020-05-31T12:09:00Z">
          <w:r w:rsidRPr="003C4653" w:rsidDel="00D472CE">
            <w:rPr>
              <w:rFonts w:eastAsia="Times New Roman" w:cstheme="minorHAnsi"/>
              <w:color w:val="000000"/>
              <w:lang w:val="en-CA"/>
            </w:rPr>
            <w:delText>to be identified to species, counted and measured.</w:delText>
          </w:r>
        </w:del>
      </w:moveTo>
      <w:moveToRangeEnd w:id="558"/>
    </w:p>
    <w:p w14:paraId="2B2FBA17" w14:textId="4C257E8F" w:rsidR="00CE7AC8" w:rsidRDefault="00CE7AC8" w:rsidP="00266C78">
      <w:pPr>
        <w:spacing w:line="480" w:lineRule="auto"/>
        <w:rPr>
          <w:ins w:id="581" w:author="Vanessa Fladmark" w:date="2020-05-31T11:36:00Z"/>
          <w:rFonts w:eastAsia="Times New Roman" w:cstheme="minorHAnsi"/>
          <w:color w:val="000000"/>
          <w:lang w:val="en-CA"/>
        </w:rPr>
      </w:pPr>
      <w:ins w:id="582" w:author="Vanessa Fladmark" w:date="2020-05-31T11:40:00Z">
        <w:r>
          <w:rPr>
            <w:rFonts w:eastAsia="Times New Roman" w:cstheme="minorHAnsi"/>
            <w:color w:val="000000"/>
            <w:lang w:val="en-CA"/>
          </w:rPr>
          <w:tab/>
          <w:t>The zooplankton samples were</w:t>
        </w:r>
      </w:ins>
      <w:ins w:id="583" w:author="Vanessa Fladmark" w:date="2020-05-31T11:42:00Z">
        <w:r>
          <w:rPr>
            <w:rFonts w:eastAsia="Times New Roman" w:cstheme="minorHAnsi"/>
            <w:color w:val="000000"/>
            <w:lang w:val="en-CA"/>
          </w:rPr>
          <w:t xml:space="preserve"> poured over sieves </w:t>
        </w:r>
      </w:ins>
      <w:ins w:id="584" w:author="Vanessa Fladmark" w:date="2020-05-31T11:40:00Z">
        <w:r>
          <w:rPr>
            <w:rFonts w:eastAsia="Times New Roman" w:cstheme="minorHAnsi"/>
            <w:color w:val="000000"/>
            <w:lang w:val="en-CA"/>
          </w:rPr>
          <w:t xml:space="preserve">into </w:t>
        </w:r>
      </w:ins>
      <w:ins w:id="585" w:author="Vanessa Fladmark" w:date="2020-05-31T11:41:00Z">
        <w:r>
          <w:rPr>
            <w:rFonts w:eastAsia="Times New Roman" w:cstheme="minorHAnsi"/>
            <w:color w:val="000000"/>
            <w:lang w:val="en-CA"/>
          </w:rPr>
          <w:t xml:space="preserve">250 </w:t>
        </w:r>
      </w:ins>
      <w:ins w:id="586" w:author="Vanessa Fladmark" w:date="2020-05-31T11:42:00Z">
        <w:r w:rsidRPr="00E156ED">
          <w:rPr>
            <w:rFonts w:eastAsia="Times New Roman" w:cstheme="minorHAnsi"/>
            <w:color w:val="202122"/>
            <w:shd w:val="clear" w:color="auto" w:fill="F9F9F9"/>
            <w:lang w:val="en-CA"/>
          </w:rPr>
          <w:t>μ</w:t>
        </w:r>
      </w:ins>
      <w:ins w:id="587" w:author="Vanessa Fladmark" w:date="2020-05-31T11:41:00Z">
        <w:r>
          <w:rPr>
            <w:rFonts w:eastAsia="Times New Roman" w:cstheme="minorHAnsi"/>
            <w:color w:val="000000"/>
            <w:lang w:val="en-CA"/>
          </w:rPr>
          <w:t xml:space="preserve">m, 1000 </w:t>
        </w:r>
      </w:ins>
      <w:ins w:id="588" w:author="Vanessa Fladmark" w:date="2020-05-31T11:42:00Z">
        <w:r w:rsidRPr="00E156ED">
          <w:rPr>
            <w:rFonts w:eastAsia="Times New Roman" w:cstheme="minorHAnsi"/>
            <w:color w:val="202122"/>
            <w:shd w:val="clear" w:color="auto" w:fill="F9F9F9"/>
            <w:lang w:val="en-CA"/>
          </w:rPr>
          <w:t>μ</w:t>
        </w:r>
      </w:ins>
      <w:ins w:id="589" w:author="Vanessa Fladmark" w:date="2020-05-31T11:41:00Z">
        <w:r>
          <w:rPr>
            <w:rFonts w:eastAsia="Times New Roman" w:cstheme="minorHAnsi"/>
            <w:color w:val="000000"/>
            <w:lang w:val="en-CA"/>
          </w:rPr>
          <w:t xml:space="preserve">m and 2000 </w:t>
        </w:r>
      </w:ins>
      <w:ins w:id="590" w:author="Vanessa Fladmark" w:date="2020-05-31T11:42:00Z">
        <w:r w:rsidRPr="00E156ED">
          <w:rPr>
            <w:rFonts w:eastAsia="Times New Roman" w:cstheme="minorHAnsi"/>
            <w:color w:val="202122"/>
            <w:shd w:val="clear" w:color="auto" w:fill="F9F9F9"/>
            <w:lang w:val="en-CA"/>
          </w:rPr>
          <w:t>μ</w:t>
        </w:r>
      </w:ins>
      <w:ins w:id="591" w:author="Vanessa Fladmark" w:date="2020-05-31T11:41:00Z">
        <w:r>
          <w:rPr>
            <w:rFonts w:eastAsia="Times New Roman" w:cstheme="minorHAnsi"/>
            <w:color w:val="000000"/>
            <w:lang w:val="en-CA"/>
          </w:rPr>
          <w:t xml:space="preserve">m size fractions </w:t>
        </w:r>
      </w:ins>
      <w:ins w:id="592" w:author="Vanessa Fladmark" w:date="2020-05-31T11:42:00Z">
        <w:r>
          <w:rPr>
            <w:rFonts w:eastAsia="Times New Roman" w:cstheme="minorHAnsi"/>
            <w:color w:val="000000"/>
            <w:lang w:val="en-CA"/>
          </w:rPr>
          <w:t>before bein</w:t>
        </w:r>
      </w:ins>
      <w:ins w:id="593" w:author="Vanessa Fladmark" w:date="2020-05-31T11:43:00Z">
        <w:r>
          <w:rPr>
            <w:rFonts w:eastAsia="Times New Roman" w:cstheme="minorHAnsi"/>
            <w:color w:val="000000"/>
            <w:lang w:val="en-CA"/>
          </w:rPr>
          <w:t xml:space="preserve">g weighed and analyzed. </w:t>
        </w:r>
      </w:ins>
      <w:ins w:id="594" w:author="Vanessa Fladmark" w:date="2020-05-31T12:01:00Z">
        <w:r w:rsidR="00D472CE">
          <w:rPr>
            <w:rFonts w:eastAsia="Times New Roman" w:cstheme="minorHAnsi"/>
            <w:color w:val="000000"/>
            <w:lang w:val="en-CA"/>
          </w:rPr>
          <w:t xml:space="preserve">Wet weights were measured to the nearest 0.1 mg on an analytical balance, </w:t>
        </w:r>
      </w:ins>
      <w:ins w:id="595" w:author="Vanessa Fladmark" w:date="2020-05-31T12:02:00Z">
        <w:r w:rsidR="00D472CE">
          <w:rPr>
            <w:rFonts w:eastAsia="Times New Roman" w:cstheme="minorHAnsi"/>
            <w:color w:val="000000"/>
            <w:lang w:val="en-CA"/>
          </w:rPr>
          <w:t xml:space="preserve">with </w:t>
        </w:r>
      </w:ins>
      <w:ins w:id="596" w:author="Vanessa Fladmark" w:date="2020-05-31T12:01:00Z">
        <w:r w:rsidR="00D472CE">
          <w:rPr>
            <w:rFonts w:eastAsia="Times New Roman" w:cstheme="minorHAnsi"/>
            <w:color w:val="000000"/>
            <w:lang w:val="en-CA"/>
          </w:rPr>
          <w:t>non-gelatinous and gelatinous groups weighed separately.</w:t>
        </w:r>
      </w:ins>
      <w:ins w:id="597" w:author="Vanessa Fladmark" w:date="2020-05-31T12:02:00Z">
        <w:r w:rsidR="00D472CE">
          <w:rPr>
            <w:rFonts w:eastAsia="Times New Roman" w:cstheme="minorHAnsi"/>
            <w:color w:val="000000"/>
            <w:lang w:val="en-CA"/>
          </w:rPr>
          <w:t xml:space="preserve"> Each size fraction of zooplankton w</w:t>
        </w:r>
      </w:ins>
      <w:ins w:id="598" w:author="Vanessa Fladmark" w:date="2020-05-31T12:04:00Z">
        <w:r w:rsidR="00D472CE">
          <w:rPr>
            <w:rFonts w:eastAsia="Times New Roman" w:cstheme="minorHAnsi"/>
            <w:color w:val="000000"/>
            <w:lang w:val="en-CA"/>
          </w:rPr>
          <w:t>as</w:t>
        </w:r>
      </w:ins>
      <w:ins w:id="599" w:author="Vanessa Fladmark" w:date="2020-05-31T12:02:00Z">
        <w:r w:rsidR="00D472CE">
          <w:rPr>
            <w:rFonts w:eastAsia="Times New Roman" w:cstheme="minorHAnsi"/>
            <w:color w:val="000000"/>
            <w:lang w:val="en-CA"/>
          </w:rPr>
          <w:t xml:space="preserve"> identi</w:t>
        </w:r>
      </w:ins>
      <w:ins w:id="600" w:author="Vanessa Fladmark" w:date="2020-05-31T12:03:00Z">
        <w:r w:rsidR="00D472CE">
          <w:rPr>
            <w:rFonts w:eastAsia="Times New Roman" w:cstheme="minorHAnsi"/>
            <w:color w:val="000000"/>
            <w:lang w:val="en-CA"/>
          </w:rPr>
          <w:t>fied to species</w:t>
        </w:r>
      </w:ins>
      <w:ins w:id="601" w:author="Vanessa Fladmark" w:date="2020-05-31T12:04:00Z">
        <w:r w:rsidR="00D472CE">
          <w:rPr>
            <w:rFonts w:eastAsia="Times New Roman" w:cstheme="minorHAnsi"/>
            <w:color w:val="000000"/>
            <w:lang w:val="en-CA"/>
          </w:rPr>
          <w:t xml:space="preserve"> and </w:t>
        </w:r>
      </w:ins>
      <w:ins w:id="602" w:author="Vanessa Fladmark" w:date="2020-05-31T12:03:00Z">
        <w:r w:rsidR="00D472CE">
          <w:rPr>
            <w:rFonts w:eastAsia="Times New Roman" w:cstheme="minorHAnsi"/>
            <w:color w:val="000000"/>
            <w:lang w:val="en-CA"/>
          </w:rPr>
          <w:t>life stage, enumerated</w:t>
        </w:r>
      </w:ins>
      <w:ins w:id="603" w:author="Vanessa Fladmark" w:date="2020-05-31T12:04:00Z">
        <w:r w:rsidR="00D472CE">
          <w:rPr>
            <w:rFonts w:eastAsia="Times New Roman" w:cstheme="minorHAnsi"/>
            <w:color w:val="000000"/>
            <w:lang w:val="en-CA"/>
          </w:rPr>
          <w:t xml:space="preserve"> and </w:t>
        </w:r>
      </w:ins>
      <w:ins w:id="604" w:author="Vanessa Fladmark" w:date="2020-05-31T12:03:00Z">
        <w:r w:rsidR="00D472CE">
          <w:rPr>
            <w:rFonts w:eastAsia="Times New Roman" w:cstheme="minorHAnsi"/>
            <w:color w:val="000000"/>
            <w:lang w:val="en-CA"/>
          </w:rPr>
          <w:t>measured with an ocular micrometer</w:t>
        </w:r>
      </w:ins>
      <w:ins w:id="605" w:author="Vanessa Fladmark" w:date="2020-05-31T12:04:00Z">
        <w:r w:rsidR="00D472CE">
          <w:rPr>
            <w:rFonts w:eastAsia="Times New Roman" w:cstheme="minorHAnsi"/>
            <w:color w:val="000000"/>
            <w:lang w:val="en-CA"/>
          </w:rPr>
          <w:t>,</w:t>
        </w:r>
      </w:ins>
      <w:ins w:id="606" w:author="Vanessa Fladmark" w:date="2020-05-31T12:05:00Z">
        <w:r w:rsidR="00D472CE">
          <w:rPr>
            <w:rFonts w:eastAsia="Times New Roman" w:cstheme="minorHAnsi"/>
            <w:color w:val="000000"/>
            <w:lang w:val="en-CA"/>
          </w:rPr>
          <w:t xml:space="preserve"> and</w:t>
        </w:r>
      </w:ins>
      <w:ins w:id="607" w:author="Vanessa Fladmark" w:date="2020-05-31T12:04:00Z">
        <w:r w:rsidR="00D472CE">
          <w:rPr>
            <w:rFonts w:eastAsia="Times New Roman" w:cstheme="minorHAnsi"/>
            <w:color w:val="000000"/>
            <w:lang w:val="en-CA"/>
          </w:rPr>
          <w:t xml:space="preserve"> subsampled if </w:t>
        </w:r>
      </w:ins>
      <w:ins w:id="608" w:author="Vanessa Fladmark" w:date="2020-05-31T12:05:00Z">
        <w:r w:rsidR="00D472CE">
          <w:rPr>
            <w:rFonts w:eastAsia="Times New Roman" w:cstheme="minorHAnsi"/>
            <w:color w:val="000000"/>
            <w:lang w:val="en-CA"/>
          </w:rPr>
          <w:t>necessary,</w:t>
        </w:r>
      </w:ins>
      <w:ins w:id="609" w:author="Vanessa Fladmark" w:date="2020-05-31T12:04:00Z">
        <w:r w:rsidR="00D472CE">
          <w:rPr>
            <w:rFonts w:eastAsia="Times New Roman" w:cstheme="minorHAnsi"/>
            <w:color w:val="000000"/>
            <w:lang w:val="en-CA"/>
          </w:rPr>
          <w:t xml:space="preserve"> using a </w:t>
        </w:r>
      </w:ins>
      <w:proofErr w:type="spellStart"/>
      <w:ins w:id="610" w:author="Vanessa Fladmark" w:date="2020-05-31T12:06:00Z">
        <w:r w:rsidR="00D472CE">
          <w:rPr>
            <w:rFonts w:eastAsia="Times New Roman" w:cstheme="minorHAnsi"/>
            <w:color w:val="000000"/>
            <w:lang w:val="en-CA"/>
          </w:rPr>
          <w:t>Motodo</w:t>
        </w:r>
      </w:ins>
      <w:proofErr w:type="spellEnd"/>
      <w:ins w:id="611" w:author="Vanessa Fladmark" w:date="2020-05-31T12:04:00Z">
        <w:r w:rsidR="00D472CE">
          <w:rPr>
            <w:rFonts w:eastAsia="Times New Roman" w:cstheme="minorHAnsi"/>
            <w:color w:val="000000"/>
            <w:lang w:val="en-CA"/>
          </w:rPr>
          <w:t xml:space="preserve"> splitter.</w:t>
        </w:r>
      </w:ins>
      <w:ins w:id="612" w:author="Vanessa Fladmark" w:date="2020-05-31T12:07:00Z">
        <w:r w:rsidR="00D472CE">
          <w:rPr>
            <w:rFonts w:eastAsia="Times New Roman" w:cstheme="minorHAnsi"/>
            <w:color w:val="000000"/>
            <w:lang w:val="en-CA"/>
          </w:rPr>
          <w:t xml:space="preserve"> </w:t>
        </w:r>
      </w:ins>
    </w:p>
    <w:p w14:paraId="011412CD" w14:textId="77777777" w:rsidR="00C6340E" w:rsidRPr="003C4653" w:rsidRDefault="00C6340E" w:rsidP="00266C78">
      <w:pPr>
        <w:spacing w:line="480" w:lineRule="auto"/>
        <w:rPr>
          <w:rFonts w:eastAsia="Times New Roman" w:cstheme="minorHAnsi"/>
          <w:lang w:val="en-CA"/>
        </w:rPr>
      </w:pPr>
    </w:p>
    <w:p w14:paraId="20A5B01E" w14:textId="0FDB8AA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ins w:id="613" w:author="Brian" w:date="2020-05-10T08:28:00Z">
        <w:r w:rsidR="000B23A6">
          <w:rPr>
            <w:rFonts w:eastAsia="Times New Roman" w:cstheme="minorHAnsi"/>
            <w:color w:val="000000"/>
            <w:lang w:val="en-CA"/>
          </w:rPr>
          <w:t xml:space="preserve">The spatial variation in </w:t>
        </w:r>
      </w:ins>
      <w:ins w:id="614" w:author="Brian" w:date="2020-05-10T08:27:00Z">
        <w:r w:rsidR="000B23A6">
          <w:rPr>
            <w:rFonts w:eastAsia="Times New Roman" w:cstheme="minorHAnsi"/>
            <w:color w:val="000000"/>
            <w:lang w:val="en-CA"/>
          </w:rPr>
          <w:t xml:space="preserve">prey composition was </w:t>
        </w:r>
      </w:ins>
      <w:ins w:id="615" w:author="Brian" w:date="2020-05-10T13:55:00Z">
        <w:r w:rsidR="00E74AF6">
          <w:rPr>
            <w:rFonts w:eastAsia="Times New Roman" w:cstheme="minorHAnsi"/>
            <w:color w:val="000000"/>
            <w:lang w:val="en-CA"/>
          </w:rPr>
          <w:t>analyzed</w:t>
        </w:r>
      </w:ins>
      <w:ins w:id="616" w:author="Brian" w:date="2020-05-10T08:28:00Z">
        <w:r w:rsidR="000B23A6">
          <w:rPr>
            <w:rFonts w:eastAsia="Times New Roman" w:cstheme="minorHAnsi"/>
            <w:color w:val="000000"/>
            <w:lang w:val="en-CA"/>
          </w:rPr>
          <w:t xml:space="preserve"> using a multivariate approach. Prior to the </w:t>
        </w:r>
      </w:ins>
      <w:del w:id="617" w:author="Brian" w:date="2020-05-10T08:29:00Z">
        <w:r w:rsidRPr="003C4653" w:rsidDel="000B23A6">
          <w:rPr>
            <w:rFonts w:eastAsia="Times New Roman" w:cstheme="minorHAnsi"/>
            <w:color w:val="000000"/>
            <w:lang w:val="en-CA"/>
          </w:rPr>
          <w:delText xml:space="preserve">Preparing the data for </w:delText>
        </w:r>
      </w:del>
      <w:r w:rsidRPr="003C4653">
        <w:rPr>
          <w:rFonts w:eastAsia="Times New Roman" w:cstheme="minorHAnsi"/>
          <w:color w:val="000000"/>
          <w:lang w:val="en-CA"/>
        </w:rPr>
        <w:t>analysis</w:t>
      </w:r>
      <w:ins w:id="618" w:author="Brian" w:date="2020-05-10T08:29:00Z">
        <w:r w:rsidR="000B23A6">
          <w:rPr>
            <w:rFonts w:eastAsia="Times New Roman" w:cstheme="minorHAnsi"/>
            <w:color w:val="000000"/>
            <w:lang w:val="en-CA"/>
          </w:rPr>
          <w:t xml:space="preserve">, </w:t>
        </w:r>
      </w:ins>
      <w:del w:id="619" w:author="Brian" w:date="2020-05-10T08:29:00Z">
        <w:r w:rsidRPr="003C4653" w:rsidDel="000B23A6">
          <w:rPr>
            <w:rFonts w:eastAsia="Times New Roman" w:cstheme="minorHAnsi"/>
            <w:color w:val="000000"/>
            <w:lang w:val="en-CA"/>
          </w:rPr>
          <w:delText xml:space="preserve"> included combining </w:delText>
        </w:r>
      </w:del>
      <w:r w:rsidRPr="003C4653">
        <w:rPr>
          <w:rFonts w:eastAsia="Times New Roman" w:cstheme="minorHAnsi"/>
          <w:color w:val="000000"/>
          <w:lang w:val="en-CA"/>
        </w:rPr>
        <w:t xml:space="preserve">rare taxonomic prey categories (occurs in less than three stomachs) into </w:t>
      </w:r>
      <w:ins w:id="620" w:author="Brian" w:date="2020-05-10T08:29:00Z">
        <w:r w:rsidR="000B23A6">
          <w:rPr>
            <w:rFonts w:eastAsia="Times New Roman" w:cstheme="minorHAnsi"/>
            <w:color w:val="000000"/>
            <w:lang w:val="en-CA"/>
          </w:rPr>
          <w:t xml:space="preserve">were combined into </w:t>
        </w:r>
      </w:ins>
      <w:r w:rsidRPr="003C4653">
        <w:rPr>
          <w:rFonts w:eastAsia="Times New Roman" w:cstheme="minorHAnsi"/>
          <w:color w:val="000000"/>
          <w:lang w:val="en-CA"/>
        </w:rPr>
        <w:t>higher level groupings</w:t>
      </w:r>
      <w:del w:id="621" w:author="Brian" w:date="2020-05-10T08:29:00Z">
        <w:r w:rsidRPr="003C4653" w:rsidDel="000B23A6">
          <w:rPr>
            <w:rFonts w:eastAsia="Times New Roman" w:cstheme="minorHAnsi"/>
            <w:color w:val="000000"/>
            <w:lang w:val="en-CA"/>
          </w:rPr>
          <w:delText xml:space="preserve"> and</w:delText>
        </w:r>
      </w:del>
      <w:ins w:id="622" w:author="Brian" w:date="2020-05-10T08:29:00Z">
        <w:r w:rsidR="000B23A6">
          <w:rPr>
            <w:rFonts w:eastAsia="Times New Roman" w:cstheme="minorHAnsi"/>
            <w:color w:val="000000"/>
            <w:lang w:val="en-CA"/>
          </w:rPr>
          <w:t>,</w:t>
        </w:r>
      </w:ins>
      <w:r w:rsidRPr="003C4653">
        <w:rPr>
          <w:rFonts w:eastAsia="Times New Roman" w:cstheme="minorHAnsi"/>
          <w:color w:val="000000"/>
          <w:lang w:val="en-CA"/>
        </w:rPr>
        <w:t xml:space="preserve"> ignoring “digested food.” </w:t>
      </w:r>
      <w:r w:rsidR="00BD3083">
        <w:rPr>
          <w:rFonts w:eastAsia="Times New Roman" w:cstheme="minorHAnsi"/>
          <w:color w:val="000000"/>
          <w:lang w:val="en-CA"/>
        </w:rPr>
        <w:t xml:space="preserve">Fish stomach content </w:t>
      </w:r>
      <w:ins w:id="623" w:author="Brian" w:date="2020-05-10T08:30:00Z">
        <w:r w:rsidR="000B23A6">
          <w:rPr>
            <w:rFonts w:eastAsia="Times New Roman" w:cstheme="minorHAnsi"/>
            <w:color w:val="000000"/>
            <w:lang w:val="en-CA"/>
          </w:rPr>
          <w:t xml:space="preserve">wet </w:t>
        </w:r>
      </w:ins>
      <w:r w:rsidR="00BD3083">
        <w:rPr>
          <w:rFonts w:eastAsia="Times New Roman" w:cstheme="minorHAnsi"/>
          <w:color w:val="000000"/>
          <w:lang w:val="en-CA"/>
        </w:rPr>
        <w:t xml:space="preserve">weight was multiplied by 1.54 to correct weights </w:t>
      </w:r>
      <w:ins w:id="624" w:author="Brian" w:date="2020-05-10T08:29:00Z">
        <w:r w:rsidR="000B23A6">
          <w:rPr>
            <w:rFonts w:eastAsia="Times New Roman" w:cstheme="minorHAnsi"/>
            <w:color w:val="000000"/>
            <w:lang w:val="en-CA"/>
          </w:rPr>
          <w:t xml:space="preserve">for </w:t>
        </w:r>
      </w:ins>
      <w:ins w:id="625" w:author="Brian" w:date="2020-05-10T08:30:00Z">
        <w:r w:rsidR="000B23A6">
          <w:rPr>
            <w:rFonts w:eastAsia="Times New Roman" w:cstheme="minorHAnsi"/>
            <w:color w:val="000000"/>
            <w:lang w:val="en-CA"/>
          </w:rPr>
          <w:t xml:space="preserve">water loss </w:t>
        </w:r>
      </w:ins>
      <w:r w:rsidR="00BD3083">
        <w:rPr>
          <w:rFonts w:eastAsia="Times New Roman" w:cstheme="minorHAnsi"/>
          <w:color w:val="000000"/>
          <w:lang w:val="en-CA"/>
        </w:rPr>
        <w:t xml:space="preserve">after storage in ethanol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del w:id="626" w:author="Brian" w:date="2020-05-10T08:30:00Z">
        <w:r w:rsidRPr="003C4653" w:rsidDel="000B23A6">
          <w:rPr>
            <w:rFonts w:eastAsia="Times New Roman" w:cstheme="minorHAnsi"/>
            <w:color w:val="000000"/>
            <w:lang w:val="en-CA"/>
          </w:rPr>
          <w:delText>The dataset was then transformed from long to wide format, r</w:delText>
        </w:r>
      </w:del>
      <w:ins w:id="627" w:author="Brian" w:date="2020-05-10T08:30:00Z">
        <w:r w:rsidR="000B23A6">
          <w:rPr>
            <w:rFonts w:eastAsia="Times New Roman" w:cstheme="minorHAnsi"/>
            <w:color w:val="000000"/>
            <w:lang w:val="en-CA"/>
          </w:rPr>
          <w:t>R</w:t>
        </w:r>
      </w:ins>
      <w:r w:rsidRPr="003C4653">
        <w:rPr>
          <w:rFonts w:eastAsia="Times New Roman" w:cstheme="minorHAnsi"/>
          <w:color w:val="000000"/>
          <w:lang w:val="en-CA"/>
        </w:rPr>
        <w:t xml:space="preserve">elative prey biomass for each stomach was calculated and </w:t>
      </w:r>
      <w:del w:id="628" w:author="Brian" w:date="2020-05-10T08:32:00Z">
        <w:r w:rsidRPr="003C4653" w:rsidDel="000B23A6">
          <w:rPr>
            <w:rFonts w:eastAsia="Times New Roman" w:cstheme="minorHAnsi"/>
            <w:color w:val="000000"/>
            <w:lang w:val="en-CA"/>
          </w:rPr>
          <w:delText xml:space="preserve">then </w:delText>
        </w:r>
      </w:del>
      <w:r w:rsidRPr="003C4653">
        <w:rPr>
          <w:rFonts w:eastAsia="Times New Roman" w:cstheme="minorHAnsi"/>
          <w:color w:val="000000"/>
          <w:lang w:val="en-CA"/>
        </w:rPr>
        <w:t>arcsine square root transformed</w:t>
      </w:r>
      <w:del w:id="629" w:author="Brian" w:date="2020-05-10T08:30:00Z">
        <w:r w:rsidRPr="003C4653" w:rsidDel="000B23A6">
          <w:rPr>
            <w:rFonts w:eastAsia="Times New Roman" w:cstheme="minorHAnsi"/>
            <w:color w:val="000000"/>
            <w:lang w:val="en-CA"/>
          </w:rPr>
          <w:delText xml:space="preserve"> for multivariate analysis</w:delText>
        </w:r>
      </w:del>
      <w:ins w:id="630" w:author="Brian" w:date="2020-05-10T08:32:00Z">
        <w:r w:rsidR="000B23A6">
          <w:rPr>
            <w:rFonts w:eastAsia="Times New Roman" w:cstheme="minorHAnsi"/>
            <w:color w:val="000000"/>
            <w:lang w:val="en-CA"/>
          </w:rPr>
          <w:t xml:space="preserve"> before calculating</w:t>
        </w:r>
      </w:ins>
      <w:del w:id="631" w:author="Brian" w:date="2020-05-10T08:32:00Z">
        <w:r w:rsidRPr="003C4653" w:rsidDel="000B23A6">
          <w:rPr>
            <w:rFonts w:eastAsia="Times New Roman" w:cstheme="minorHAnsi"/>
            <w:color w:val="000000"/>
            <w:lang w:val="en-CA"/>
          </w:rPr>
          <w:delText>. </w:delText>
        </w:r>
      </w:del>
      <w:del w:id="632" w:author="Brian" w:date="2020-05-10T08:31:00Z">
        <w:r w:rsidRPr="003C4653" w:rsidDel="000B23A6">
          <w:rPr>
            <w:rFonts w:eastAsia="Times New Roman" w:cstheme="minorHAnsi"/>
            <w:color w:val="000000"/>
            <w:lang w:val="en-CA"/>
          </w:rPr>
          <w:delText>A</w:delText>
        </w:r>
      </w:del>
      <w:r w:rsidRPr="003C4653">
        <w:rPr>
          <w:rFonts w:eastAsia="Times New Roman" w:cstheme="minorHAnsi"/>
          <w:color w:val="000000"/>
          <w:lang w:val="en-CA"/>
        </w:rPr>
        <w:t xml:space="preserve"> Bray-Curtis dissimilarity </w:t>
      </w:r>
      <w:del w:id="633" w:author="Brian" w:date="2020-05-10T08:31:00Z">
        <w:r w:rsidRPr="003C4653" w:rsidDel="000B23A6">
          <w:rPr>
            <w:rFonts w:eastAsia="Times New Roman" w:cstheme="minorHAnsi"/>
            <w:color w:val="000000"/>
            <w:lang w:val="en-CA"/>
          </w:rPr>
          <w:delText xml:space="preserve">matrix was created </w:delText>
        </w:r>
      </w:del>
      <w:del w:id="634" w:author="Brian" w:date="2020-05-10T08:32:00Z">
        <w:r w:rsidRPr="003C4653" w:rsidDel="000B23A6">
          <w:rPr>
            <w:rFonts w:eastAsia="Times New Roman" w:cstheme="minorHAnsi"/>
            <w:color w:val="000000"/>
            <w:lang w:val="en-CA"/>
          </w:rPr>
          <w:delText>from transformed data</w:delText>
        </w:r>
      </w:del>
      <w:ins w:id="635" w:author="Brian" w:date="2020-05-10T08:32:00Z">
        <w:r w:rsidR="000B23A6">
          <w:rPr>
            <w:rFonts w:eastAsia="Times New Roman" w:cstheme="minorHAnsi"/>
            <w:color w:val="000000"/>
            <w:lang w:val="en-CA"/>
          </w:rPr>
          <w:t>.</w:t>
        </w:r>
        <w:del w:id="636" w:author="Vanessa Fladmark" w:date="2020-05-31T12:11:00Z">
          <w:r w:rsidR="000B23A6" w:rsidDel="00D16766">
            <w:rPr>
              <w:rFonts w:eastAsia="Times New Roman" w:cstheme="minorHAnsi"/>
              <w:color w:val="000000"/>
              <w:lang w:val="en-CA"/>
            </w:rPr>
            <w:delText xml:space="preserve"> </w:delText>
          </w:r>
        </w:del>
      </w:ins>
      <w:del w:id="637" w:author="Brian" w:date="2020-05-10T08:32:00Z">
        <w:r w:rsidRPr="003C4653" w:rsidDel="000B23A6">
          <w:rPr>
            <w:rFonts w:eastAsia="Times New Roman" w:cstheme="minorHAnsi"/>
            <w:color w:val="000000"/>
            <w:lang w:val="en-CA"/>
          </w:rPr>
          <w:delText xml:space="preserve">, </w:delText>
        </w:r>
      </w:del>
      <w:ins w:id="638" w:author="Brian" w:date="2020-05-10T08:33:00Z">
        <w:r w:rsidR="002B1CEB">
          <w:rPr>
            <w:rFonts w:eastAsia="Times New Roman" w:cstheme="minorHAnsi"/>
            <w:color w:val="000000"/>
            <w:lang w:val="en-CA"/>
          </w:rPr>
          <w:t xml:space="preserve"> The dissimilarity matrix was used </w:t>
        </w:r>
      </w:ins>
      <w:r w:rsidRPr="003C4653">
        <w:rPr>
          <w:rFonts w:eastAsia="Times New Roman" w:cstheme="minorHAnsi"/>
          <w:color w:val="000000"/>
          <w:lang w:val="en-CA"/>
        </w:rPr>
        <w:t xml:space="preserve">for non-metric multidimensional scaling (NMDS) </w:t>
      </w:r>
      <w:ins w:id="639" w:author="Brian" w:date="2020-05-10T08:33:00Z">
        <w:r w:rsidR="002B1CEB">
          <w:rPr>
            <w:rFonts w:eastAsia="Times New Roman" w:cstheme="minorHAnsi"/>
            <w:color w:val="000000"/>
            <w:lang w:val="en-CA"/>
          </w:rPr>
          <w:t xml:space="preserve">ordination </w:t>
        </w:r>
      </w:ins>
      <w:r w:rsidRPr="003C4653">
        <w:rPr>
          <w:rFonts w:eastAsia="Times New Roman" w:cstheme="minorHAnsi"/>
          <w:color w:val="000000"/>
          <w:lang w:val="en-CA"/>
        </w:rPr>
        <w:t>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14:paraId="0F622F44" w14:textId="77777777" w:rsidR="00372150" w:rsidRPr="003C4653" w:rsidRDefault="00372150" w:rsidP="00266C78">
      <w:pPr>
        <w:spacing w:line="480" w:lineRule="auto"/>
        <w:rPr>
          <w:rFonts w:eastAsia="Times New Roman" w:cstheme="minorHAnsi"/>
          <w:lang w:val="en-CA"/>
        </w:rPr>
      </w:pPr>
    </w:p>
    <w:p w14:paraId="44BBF84E" w14:textId="06430F2C" w:rsidR="00372150" w:rsidRDefault="00372150" w:rsidP="00266C78">
      <w:pPr>
        <w:spacing w:line="480" w:lineRule="auto"/>
        <w:rPr>
          <w:ins w:id="640" w:author="Vanessa Fladmark" w:date="2020-05-31T14:11:00Z"/>
          <w:rFonts w:eastAsia="Times New Roman" w:cstheme="minorHAnsi"/>
          <w:color w:val="000000"/>
          <w:lang w:val="en-CA"/>
        </w:rPr>
      </w:pPr>
      <w:r w:rsidRPr="003C4653">
        <w:rPr>
          <w:rFonts w:eastAsia="Times New Roman" w:cstheme="minorHAnsi"/>
          <w:color w:val="000000"/>
          <w:lang w:val="en-CA"/>
        </w:rPr>
        <w:tab/>
      </w:r>
      <w:commentRangeStart w:id="641"/>
      <w:r w:rsidRPr="003C4653">
        <w:rPr>
          <w:rFonts w:eastAsia="Times New Roman" w:cstheme="minorHAnsi"/>
          <w:color w:val="000000"/>
          <w:lang w:val="en-CA"/>
        </w:rPr>
        <w:t xml:space="preserve">In addition to the multivariate statistics, various indices were calculated from the raw </w:t>
      </w:r>
      <w:del w:id="642" w:author="Vanessa Fladmark" w:date="2020-05-31T16:56:00Z">
        <w:r w:rsidRPr="003C4653" w:rsidDel="009C420C">
          <w:rPr>
            <w:rFonts w:eastAsia="Times New Roman" w:cstheme="minorHAnsi"/>
            <w:color w:val="000000"/>
            <w:lang w:val="en-CA"/>
          </w:rPr>
          <w:delText xml:space="preserve">diet </w:delText>
        </w:r>
      </w:del>
      <w:r w:rsidRPr="003C4653">
        <w:rPr>
          <w:rFonts w:eastAsia="Times New Roman" w:cstheme="minorHAnsi"/>
          <w:color w:val="000000"/>
          <w:lang w:val="en-CA"/>
        </w:rPr>
        <w:t>data</w:t>
      </w:r>
      <w:ins w:id="643" w:author="Brian" w:date="2020-05-10T08:34:00Z">
        <w:r w:rsidR="00407993">
          <w:rPr>
            <w:rFonts w:eastAsia="Times New Roman" w:cstheme="minorHAnsi"/>
            <w:color w:val="000000"/>
            <w:lang w:val="en-CA"/>
          </w:rPr>
          <w:t>. F</w:t>
        </w:r>
      </w:ins>
      <w:del w:id="644" w:author="Brian" w:date="2020-05-10T08:34:00Z">
        <w:r w:rsidRPr="003C4653" w:rsidDel="00407993">
          <w:rPr>
            <w:rFonts w:eastAsia="Times New Roman" w:cstheme="minorHAnsi"/>
            <w:color w:val="000000"/>
            <w:lang w:val="en-CA"/>
          </w:rPr>
          <w:delText>, including f</w:delText>
        </w:r>
      </w:del>
      <w:r w:rsidRPr="003C4653">
        <w:rPr>
          <w:rFonts w:eastAsia="Times New Roman" w:cstheme="minorHAnsi"/>
          <w:color w:val="000000"/>
          <w:lang w:val="en-CA"/>
        </w:rPr>
        <w:t>requency of occurrence</w:t>
      </w:r>
      <w:ins w:id="645" w:author="Vanessa Fladmark" w:date="2020-05-31T16:56:00Z">
        <w:r w:rsidR="009C420C">
          <w:rPr>
            <w:rFonts w:eastAsia="Times New Roman" w:cstheme="minorHAnsi"/>
            <w:color w:val="000000"/>
            <w:lang w:val="en-CA"/>
          </w:rPr>
          <w:t xml:space="preserve"> (FO)</w:t>
        </w:r>
      </w:ins>
      <w:r w:rsidRPr="003C4653">
        <w:rPr>
          <w:rFonts w:eastAsia="Times New Roman" w:cstheme="minorHAnsi"/>
          <w:color w:val="000000"/>
          <w:lang w:val="en-CA"/>
        </w:rPr>
        <w:t xml:space="preserve"> of prey for each site and each species, </w:t>
      </w:r>
      <w:ins w:id="646" w:author="Brian" w:date="2020-05-10T08:35:00Z">
        <w:r w:rsidR="00407993">
          <w:rPr>
            <w:rFonts w:eastAsia="Times New Roman" w:cstheme="minorHAnsi"/>
            <w:color w:val="000000"/>
            <w:lang w:val="en-CA"/>
          </w:rPr>
          <w:t>was calculated as</w:t>
        </w:r>
        <w:del w:id="647" w:author="Vanessa Fladmark" w:date="2020-05-31T16:56:00Z">
          <w:r w:rsidR="00407993" w:rsidDel="009C420C">
            <w:rPr>
              <w:rFonts w:eastAsia="Times New Roman" w:cstheme="minorHAnsi"/>
              <w:color w:val="000000"/>
              <w:lang w:val="en-CA"/>
            </w:rPr>
            <w:delText xml:space="preserve"> </w:delText>
          </w:r>
        </w:del>
      </w:ins>
      <w:del w:id="648" w:author="Vanessa Fladmark" w:date="2020-05-31T16:56:00Z">
        <w:r w:rsidRPr="003C4653" w:rsidDel="009C420C">
          <w:rPr>
            <w:rFonts w:eastAsia="Times New Roman" w:cstheme="minorHAnsi"/>
            <w:color w:val="000000"/>
            <w:lang w:val="en-CA"/>
          </w:rPr>
          <w:delText xml:space="preserve">which is the number of stomachs with that </w:delText>
        </w:r>
      </w:del>
      <w:ins w:id="649" w:author="Brian" w:date="2020-05-10T08:36:00Z">
        <w:del w:id="650" w:author="Vanessa Fladmark" w:date="2020-05-31T16:56:00Z">
          <w:r w:rsidR="00407993" w:rsidDel="009C420C">
            <w:rPr>
              <w:rFonts w:eastAsia="Times New Roman" w:cstheme="minorHAnsi"/>
              <w:color w:val="000000"/>
              <w:lang w:val="en-CA"/>
            </w:rPr>
            <w:delText>a</w:delText>
          </w:r>
          <w:r w:rsidR="00407993" w:rsidRPr="003C4653" w:rsidDel="009C420C">
            <w:rPr>
              <w:rFonts w:eastAsia="Times New Roman" w:cstheme="minorHAnsi"/>
              <w:color w:val="000000"/>
              <w:lang w:val="en-CA"/>
            </w:rPr>
            <w:delText xml:space="preserve"> </w:delText>
          </w:r>
        </w:del>
      </w:ins>
      <w:del w:id="651" w:author="Vanessa Fladmark" w:date="2020-05-31T16:56:00Z">
        <w:r w:rsidRPr="003C4653" w:rsidDel="009C420C">
          <w:rPr>
            <w:rFonts w:eastAsia="Times New Roman" w:cstheme="minorHAnsi"/>
            <w:color w:val="000000"/>
            <w:lang w:val="en-CA"/>
          </w:rPr>
          <w:delText>certain prey item, divided by the total number of stomachs.</w:delText>
        </w:r>
      </w:del>
      <w:ins w:id="652" w:author="Vanessa Fladmark" w:date="2020-05-31T16:56:00Z">
        <w:r w:rsidR="009C420C">
          <w:rPr>
            <w:rFonts w:eastAsia="Times New Roman" w:cstheme="minorHAnsi"/>
            <w:color w:val="000000"/>
            <w:lang w:val="en-CA"/>
          </w:rPr>
          <w:t>:</w:t>
        </w:r>
      </w:ins>
    </w:p>
    <w:p w14:paraId="5042738C" w14:textId="546ADB45" w:rsidR="005F4718" w:rsidRPr="003C4653" w:rsidRDefault="005F4718">
      <w:pPr>
        <w:spacing w:line="480" w:lineRule="auto"/>
        <w:jc w:val="center"/>
        <w:rPr>
          <w:rFonts w:eastAsia="Times New Roman" w:cstheme="minorHAnsi"/>
          <w:lang w:val="en-CA"/>
        </w:rPr>
        <w:pPrChange w:id="653" w:author="Vanessa Fladmark" w:date="2020-05-31T16:43:00Z">
          <w:pPr>
            <w:spacing w:line="480" w:lineRule="auto"/>
          </w:pPr>
        </w:pPrChange>
      </w:pPr>
      <w:ins w:id="654" w:author="Vanessa Fladmark" w:date="2020-05-31T14:17:00Z">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ins>
      <w:ins w:id="655" w:author="Vanessa Fladmark" w:date="2020-05-31T16:59:00Z">
        <w:r w:rsidR="003424A0" w:rsidRPr="003424A0">
          <w:rPr>
            <w:rFonts w:eastAsia="Times New Roman" w:cstheme="minorHAnsi"/>
            <w:color w:val="000000"/>
            <w:vertAlign w:val="subscript"/>
            <w:lang w:val="en-CA"/>
            <w:rPrChange w:id="656" w:author="Vanessa Fladmark" w:date="2020-05-31T16:59:00Z">
              <w:rPr>
                <w:rFonts w:eastAsia="Times New Roman" w:cstheme="minorHAnsi"/>
                <w:color w:val="000000"/>
                <w:lang w:val="en-CA"/>
              </w:rPr>
            </w:rPrChange>
          </w:rPr>
          <w:t>i</w:t>
        </w:r>
      </w:ins>
      <w:proofErr w:type="spellEnd"/>
      <w:ins w:id="657" w:author="Vanessa Fladmark" w:date="2020-05-31T14:17:00Z">
        <w:r>
          <w:rPr>
            <w:rFonts w:eastAsia="Times New Roman" w:cstheme="minorHAnsi"/>
            <w:color w:val="000000"/>
            <w:lang w:val="en-CA"/>
          </w:rPr>
          <w:t xml:space="preserve"> / total # of stomachs</w:t>
        </w:r>
      </w:ins>
    </w:p>
    <w:p w14:paraId="4F54A042" w14:textId="6B5425A9" w:rsidR="00266C78" w:rsidRDefault="00372150" w:rsidP="00266C78">
      <w:pPr>
        <w:spacing w:line="480" w:lineRule="auto"/>
        <w:rPr>
          <w:ins w:id="658" w:author="Vanessa Fladmark" w:date="2020-05-31T14:18:00Z"/>
          <w:rFonts w:eastAsia="Times New Roman" w:cstheme="minorHAnsi"/>
          <w:color w:val="000000"/>
          <w:lang w:val="en-CA"/>
        </w:rPr>
      </w:pPr>
      <w:r w:rsidRPr="003C4653">
        <w:rPr>
          <w:rFonts w:eastAsia="Times New Roman" w:cstheme="minorHAnsi"/>
          <w:color w:val="000000"/>
          <w:lang w:val="en-CA"/>
        </w:rPr>
        <w:t xml:space="preserve">Gut fullness indices </w:t>
      </w:r>
      <w:ins w:id="659" w:author="Vanessa Fladmark" w:date="2020-05-31T16:57:00Z">
        <w:r w:rsidR="003424A0">
          <w:rPr>
            <w:rFonts w:eastAsia="Times New Roman" w:cstheme="minorHAnsi"/>
            <w:color w:val="000000"/>
            <w:lang w:val="en-CA"/>
          </w:rPr>
          <w:t xml:space="preserve">(GFI) </w:t>
        </w:r>
      </w:ins>
      <w:r w:rsidRPr="003C4653">
        <w:rPr>
          <w:rFonts w:eastAsia="Times New Roman" w:cstheme="minorHAnsi"/>
          <w:color w:val="000000"/>
          <w:lang w:val="en-CA"/>
        </w:rPr>
        <w:t>were also calculated</w:t>
      </w:r>
      <w:ins w:id="660" w:author="Vanessa Fladmark" w:date="2020-05-31T16:57:00Z">
        <w:r w:rsidR="003424A0">
          <w:rPr>
            <w:rFonts w:eastAsia="Times New Roman" w:cstheme="minorHAnsi"/>
            <w:color w:val="000000"/>
            <w:lang w:val="en-CA"/>
          </w:rPr>
          <w:t xml:space="preserve"> for each fish,</w:t>
        </w:r>
      </w:ins>
      <w:r w:rsidRPr="003C4653">
        <w:rPr>
          <w:rFonts w:eastAsia="Times New Roman" w:cstheme="minorHAnsi"/>
          <w:color w:val="000000"/>
          <w:lang w:val="en-CA"/>
        </w:rPr>
        <w:t xml:space="preserve"> </w:t>
      </w:r>
      <w:del w:id="661" w:author="Vanessa Fladmark" w:date="2020-05-31T16:57:00Z">
        <w:r w:rsidRPr="003C4653" w:rsidDel="003424A0">
          <w:rPr>
            <w:rFonts w:eastAsia="Times New Roman" w:cstheme="minorHAnsi"/>
            <w:color w:val="000000"/>
            <w:lang w:val="en-CA"/>
          </w:rPr>
          <w:delText xml:space="preserve">from the food content weight divided by the weight of the fish, multiplied by 100 to </w:delText>
        </w:r>
      </w:del>
      <w:r w:rsidRPr="003C4653">
        <w:rPr>
          <w:rFonts w:eastAsia="Times New Roman" w:cstheme="minorHAnsi"/>
          <w:color w:val="000000"/>
          <w:lang w:val="en-CA"/>
        </w:rPr>
        <w:t>express</w:t>
      </w:r>
      <w:ins w:id="662" w:author="Vanessa Fladmark" w:date="2020-05-31T16:57:00Z">
        <w:r w:rsidR="003424A0">
          <w:rPr>
            <w:rFonts w:eastAsia="Times New Roman" w:cstheme="minorHAnsi"/>
            <w:color w:val="000000"/>
            <w:lang w:val="en-CA"/>
          </w:rPr>
          <w:t>ed</w:t>
        </w:r>
      </w:ins>
      <w:r w:rsidRPr="003C4653">
        <w:rPr>
          <w:rFonts w:eastAsia="Times New Roman" w:cstheme="minorHAnsi"/>
          <w:color w:val="000000"/>
          <w:lang w:val="en-CA"/>
        </w:rPr>
        <w:t xml:space="preserve"> as percent body weight</w:t>
      </w:r>
      <w:del w:id="663" w:author="Vanessa Fladmark" w:date="2020-05-31T14:07:00Z">
        <w:r w:rsidRPr="003C4653" w:rsidDel="005F4718">
          <w:rPr>
            <w:rFonts w:eastAsia="Times New Roman" w:cstheme="minorHAnsi"/>
            <w:color w:val="000000"/>
            <w:lang w:val="en-CA"/>
          </w:rPr>
          <w:delText xml:space="preserve">, a proxy for </w:delText>
        </w:r>
        <w:commentRangeStart w:id="664"/>
        <w:r w:rsidRPr="003C4653" w:rsidDel="005F4718">
          <w:rPr>
            <w:rFonts w:eastAsia="Times New Roman" w:cstheme="minorHAnsi"/>
            <w:color w:val="000000"/>
            <w:lang w:val="en-CA"/>
          </w:rPr>
          <w:delText>feeding intensity</w:delText>
        </w:r>
        <w:commentRangeEnd w:id="664"/>
        <w:r w:rsidR="00E74AF6" w:rsidDel="005F4718">
          <w:rPr>
            <w:rStyle w:val="CommentReference"/>
          </w:rPr>
          <w:commentReference w:id="664"/>
        </w:r>
      </w:del>
      <w:ins w:id="665" w:author="Vanessa Fladmark" w:date="2020-05-31T16:58:00Z">
        <w:r w:rsidR="003424A0">
          <w:rPr>
            <w:rFonts w:eastAsia="Times New Roman" w:cstheme="minorHAnsi"/>
            <w:color w:val="000000"/>
            <w:lang w:val="en-CA"/>
          </w:rPr>
          <w:t>:</w:t>
        </w:r>
      </w:ins>
      <w:del w:id="666" w:author="Vanessa Fladmark" w:date="2020-05-31T16:58:00Z">
        <w:r w:rsidRPr="003C4653" w:rsidDel="003424A0">
          <w:rPr>
            <w:rFonts w:eastAsia="Times New Roman" w:cstheme="minorHAnsi"/>
            <w:color w:val="000000"/>
            <w:lang w:val="en-CA"/>
          </w:rPr>
          <w:delText>.</w:delText>
        </w:r>
      </w:del>
    </w:p>
    <w:p w14:paraId="7F6A3321" w14:textId="7AF7C713" w:rsidR="00266C78" w:rsidRDefault="00266C78">
      <w:pPr>
        <w:spacing w:line="480" w:lineRule="auto"/>
        <w:jc w:val="center"/>
        <w:rPr>
          <w:ins w:id="667" w:author="Vanessa Fladmark" w:date="2020-05-31T14:18:00Z"/>
          <w:rFonts w:eastAsia="Times New Roman" w:cstheme="minorHAnsi"/>
          <w:color w:val="000000"/>
          <w:lang w:val="en-CA"/>
        </w:rPr>
        <w:pPrChange w:id="668" w:author="Vanessa Fladmark" w:date="2020-05-31T16:43:00Z">
          <w:pPr>
            <w:spacing w:line="480" w:lineRule="auto"/>
          </w:pPr>
        </w:pPrChange>
      </w:pPr>
      <w:ins w:id="669" w:author="Vanessa Fladmark" w:date="2020-05-31T14:18:00Z">
        <w:r>
          <w:rPr>
            <w:rFonts w:eastAsia="Times New Roman" w:cstheme="minorHAnsi"/>
            <w:color w:val="000000"/>
            <w:lang w:val="en-CA"/>
          </w:rPr>
          <w:t xml:space="preserve">GFI = </w:t>
        </w:r>
      </w:ins>
      <w:ins w:id="670" w:author="Vanessa Fladmark" w:date="2020-05-31T14:19:00Z">
        <w:r>
          <w:rPr>
            <w:rFonts w:eastAsia="Times New Roman" w:cstheme="minorHAnsi"/>
            <w:color w:val="000000"/>
            <w:lang w:val="en-CA"/>
          </w:rPr>
          <w:t>(food bolus weight / fish weight) * 100</w:t>
        </w:r>
      </w:ins>
    </w:p>
    <w:p w14:paraId="388C5A25" w14:textId="64705CDF" w:rsidR="00266C78" w:rsidRDefault="00372150" w:rsidP="00266C78">
      <w:pPr>
        <w:spacing w:line="480" w:lineRule="auto"/>
        <w:rPr>
          <w:ins w:id="671" w:author="Vanessa Fladmark" w:date="2020-05-31T14:19:00Z"/>
          <w:rFonts w:eastAsia="Times New Roman" w:cstheme="minorHAnsi"/>
          <w:color w:val="000000"/>
          <w:lang w:val="en-CA"/>
        </w:rPr>
      </w:pP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w:t>
      </w:r>
      <w:ins w:id="672" w:author="Vanessa Fladmark" w:date="2020-05-31T17:00:00Z">
        <w:r w:rsidR="003424A0">
          <w:rPr>
            <w:rFonts w:eastAsia="Times New Roman" w:cstheme="minorHAnsi"/>
            <w:color w:val="000000"/>
            <w:lang w:val="en-CA"/>
          </w:rPr>
          <w:t>percent similarity</w:t>
        </w:r>
      </w:ins>
      <w:del w:id="673" w:author="Vanessa Fladmark" w:date="2020-05-31T17:00:00Z">
        <w:r w:rsidRPr="003C4653" w:rsidDel="003424A0">
          <w:rPr>
            <w:rFonts w:eastAsia="Times New Roman" w:cstheme="minorHAnsi"/>
            <w:color w:val="000000"/>
            <w:lang w:val="en-CA"/>
          </w:rPr>
          <w:delText>overlap</w:delText>
        </w:r>
      </w:del>
      <w:r w:rsidRPr="003C4653">
        <w:rPr>
          <w:rFonts w:eastAsia="Times New Roman" w:cstheme="minorHAnsi"/>
          <w:color w:val="000000"/>
          <w:lang w:val="en-CA"/>
        </w:rPr>
        <w:t xml:space="preserve"> index</w:t>
      </w:r>
      <w:ins w:id="674" w:author="Vanessa Fladmark" w:date="2020-05-31T17:00:00Z">
        <w:r w:rsidR="003424A0">
          <w:rPr>
            <w:rFonts w:eastAsia="Times New Roman" w:cstheme="minorHAnsi"/>
            <w:color w:val="000000"/>
            <w:lang w:val="en-CA"/>
          </w:rPr>
          <w:t xml:space="preserve"> (PSI) for </w:t>
        </w:r>
      </w:ins>
      <w:ins w:id="675" w:author="Vanessa Fladmark" w:date="2020-05-31T17:01:00Z">
        <w:r w:rsidR="003424A0">
          <w:rPr>
            <w:rFonts w:eastAsia="Times New Roman" w:cstheme="minorHAnsi"/>
            <w:color w:val="000000"/>
            <w:lang w:val="en-CA"/>
          </w:rPr>
          <w:t xml:space="preserve">species </w:t>
        </w:r>
      </w:ins>
      <w:ins w:id="676" w:author="Vanessa Fladmark" w:date="2020-05-31T17:00:00Z">
        <w:r w:rsidR="003424A0">
          <w:rPr>
            <w:rFonts w:eastAsia="Times New Roman" w:cstheme="minorHAnsi"/>
            <w:color w:val="000000"/>
            <w:lang w:val="en-CA"/>
          </w:rPr>
          <w:t>diet overlap</w:t>
        </w:r>
      </w:ins>
      <w:r w:rsidRPr="003C4653">
        <w:rPr>
          <w:rFonts w:eastAsia="Times New Roman" w:cstheme="minorHAnsi"/>
          <w:color w:val="000000"/>
          <w:lang w:val="en-CA"/>
        </w:rPr>
        <w:t xml:space="preserve"> was calculated for each site</w:t>
      </w:r>
      <w:del w:id="677" w:author="Vanessa Fladmark" w:date="2020-05-31T16:59:00Z">
        <w:r w:rsidRPr="003C4653" w:rsidDel="003424A0">
          <w:rPr>
            <w:rFonts w:eastAsia="Times New Roman" w:cstheme="minorHAnsi"/>
            <w:color w:val="000000"/>
            <w:lang w:val="en-CA"/>
          </w:rPr>
          <w:delText>, where relative biomass of prey for each species is compared, and the minimum values for each prey group are then summed</w:delText>
        </w:r>
        <w:r w:rsidR="00020732" w:rsidDel="003424A0">
          <w:rPr>
            <w:rFonts w:eastAsia="Times New Roman" w:cstheme="minorHAnsi"/>
            <w:color w:val="000000"/>
            <w:lang w:val="en-CA"/>
          </w:rPr>
          <w:delText xml:space="preserve"> </w:delText>
        </w:r>
        <w:r w:rsidR="00674289" w:rsidDel="003424A0">
          <w:rPr>
            <w:rStyle w:val="FootnoteReference"/>
            <w:rFonts w:eastAsia="Times New Roman" w:cstheme="minorHAnsi"/>
            <w:color w:val="000000"/>
            <w:lang w:val="en-CA"/>
          </w:rPr>
          <w:fldChar w:fldCharType="begin" w:fldLock="1"/>
        </w:r>
        <w:r w:rsidR="00286A8E" w:rsidRPr="003424A0" w:rsidDel="003424A0">
          <w:rPr>
            <w:rFonts w:eastAsia="Times New Roman" w:cstheme="minorHAnsi"/>
            <w:color w:val="000000"/>
            <w:lang w:val="en-CA"/>
          </w:rPr>
          <w:del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mendeley":{"formattedCitation":"(Krebs, 2013)","plainTextFormattedCitation":"(Krebs, 2013)","previouslyFormattedCitation":"(Krebs, 2013)"},"properties":{"noteIndex":0},"schema":"https://github.com/citation-style-language/schema/raw/master/csl-citation.json"}</w:delInstrText>
        </w:r>
        <w:r w:rsidR="00674289" w:rsidDel="003424A0">
          <w:rPr>
            <w:rStyle w:val="FootnoteReference"/>
            <w:rFonts w:eastAsia="Times New Roman" w:cstheme="minorHAnsi"/>
            <w:color w:val="000000"/>
            <w:lang w:val="en-CA"/>
          </w:rPr>
          <w:fldChar w:fldCharType="separate"/>
        </w:r>
        <w:r w:rsidR="00DB41F8" w:rsidRPr="003424A0" w:rsidDel="003424A0">
          <w:rPr>
            <w:rFonts w:eastAsia="Times New Roman" w:cstheme="minorHAnsi"/>
            <w:noProof/>
            <w:color w:val="000000"/>
            <w:lang w:val="en-CA"/>
          </w:rPr>
          <w:delText>(Krebs, 2013)</w:delText>
        </w:r>
        <w:r w:rsidR="00674289" w:rsidDel="003424A0">
          <w:rPr>
            <w:rStyle w:val="FootnoteReference"/>
            <w:rFonts w:eastAsia="Times New Roman" w:cstheme="minorHAnsi"/>
            <w:color w:val="000000"/>
            <w:lang w:val="en-CA"/>
          </w:rPr>
          <w:fldChar w:fldCharType="end"/>
        </w:r>
        <w:r w:rsidRPr="003C4653" w:rsidDel="003424A0">
          <w:rPr>
            <w:rFonts w:eastAsia="Times New Roman" w:cstheme="minorHAnsi"/>
            <w:color w:val="000000"/>
            <w:lang w:val="en-CA"/>
          </w:rPr>
          <w:delText>.</w:delText>
        </w:r>
      </w:del>
      <w:del w:id="678" w:author="Vanessa Fladmark" w:date="2020-05-31T17:01:00Z">
        <w:r w:rsidRPr="003C4653" w:rsidDel="003424A0">
          <w:rPr>
            <w:rFonts w:eastAsia="Times New Roman" w:cstheme="minorHAnsi"/>
            <w:color w:val="000000"/>
            <w:lang w:val="en-CA"/>
          </w:rPr>
          <w:delText xml:space="preserve"> </w:delText>
        </w:r>
      </w:del>
      <w:ins w:id="679" w:author="Vanessa Fladmark" w:date="2020-05-31T17:00:00Z">
        <w:r w:rsidR="003424A0">
          <w:rPr>
            <w:rFonts w:eastAsia="Times New Roman" w:cstheme="minorHAnsi"/>
            <w:color w:val="000000"/>
            <w:lang w:val="en-CA"/>
          </w:rPr>
          <w:t>:</w:t>
        </w:r>
      </w:ins>
    </w:p>
    <w:p w14:paraId="6AC23FFC" w14:textId="391DA4CD" w:rsidR="00830B94" w:rsidRPr="00266C78" w:rsidRDefault="00266C78">
      <w:pPr>
        <w:spacing w:line="480" w:lineRule="auto"/>
        <w:jc w:val="center"/>
        <w:rPr>
          <w:ins w:id="680" w:author="Vanessa Fladmark" w:date="2020-05-31T14:19:00Z"/>
          <w:rFonts w:eastAsia="Times New Roman" w:cstheme="minorHAnsi"/>
          <w:color w:val="000000"/>
          <w:lang w:val="en-CA"/>
        </w:rPr>
        <w:pPrChange w:id="681" w:author="Vanessa Fladmark" w:date="2020-05-31T16:43:00Z">
          <w:pPr>
            <w:spacing w:line="480" w:lineRule="auto"/>
          </w:pPr>
        </w:pPrChange>
      </w:pPr>
      <w:ins w:id="682" w:author="Vanessa Fladmark" w:date="2020-05-31T14:21:00Z">
        <w:r>
          <w:rPr>
            <w:rFonts w:eastAsia="Times New Roman" w:cstheme="minorHAnsi"/>
            <w:color w:val="000000"/>
            <w:lang w:val="en-CA"/>
          </w:rPr>
          <w:t>PS</w:t>
        </w:r>
      </w:ins>
      <w:ins w:id="683" w:author="Vanessa Fladmark" w:date="2020-05-31T14:46:00Z">
        <w:r>
          <w:rPr>
            <w:rFonts w:eastAsia="Times New Roman" w:cstheme="minorHAnsi"/>
            <w:color w:val="000000"/>
            <w:lang w:val="en-CA"/>
          </w:rPr>
          <w:t>I</w:t>
        </w:r>
      </w:ins>
      <w:ins w:id="684" w:author="Vanessa Fladmark" w:date="2020-05-31T14:21:00Z">
        <w:r>
          <w:rPr>
            <w:rFonts w:eastAsia="Times New Roman" w:cstheme="minorHAnsi"/>
            <w:color w:val="000000"/>
            <w:lang w:val="en-CA"/>
          </w:rPr>
          <w:t xml:space="preserve"> = </w:t>
        </w:r>
      </w:ins>
      <w:ins w:id="685" w:author="Vanessa Fladmark" w:date="2020-05-31T14:22:00Z">
        <w:r>
          <w:rPr>
            <w:rFonts w:eastAsia="Times New Roman" w:cstheme="minorHAnsi"/>
            <w:color w:val="000000"/>
            <w:lang w:val="en-CA"/>
          </w:rPr>
          <w:t>[</w:t>
        </w:r>
      </w:ins>
      <w:ins w:id="686" w:author="Vanessa Fladmark" w:date="2020-05-31T14:24:00Z">
        <w:r w:rsidRPr="00266C78">
          <w:rPr>
            <w:rFonts w:eastAsia="Times New Roman" w:cstheme="minorHAnsi"/>
            <w:color w:val="222222"/>
            <w:shd w:val="clear" w:color="auto" w:fill="FFFFFF"/>
            <w:lang w:val="en-CA"/>
            <w:rPrChange w:id="687" w:author="Vanessa Fladmark" w:date="2020-05-31T14:25:00Z">
              <w:rPr>
                <w:rFonts w:ascii="Arial" w:eastAsia="Times New Roman" w:hAnsi="Arial" w:cs="Arial"/>
                <w:color w:val="222222"/>
                <w:shd w:val="clear" w:color="auto" w:fill="FFFFFF"/>
                <w:lang w:val="en-CA"/>
              </w:rPr>
            </w:rPrChange>
          </w:rPr>
          <w:t>Σ</w:t>
        </w:r>
      </w:ins>
      <w:ins w:id="688" w:author="Vanessa Fladmark" w:date="2020-05-31T14:25:00Z">
        <w:r>
          <w:rPr>
            <w:rFonts w:eastAsia="Times New Roman" w:cstheme="minorHAnsi"/>
            <w:color w:val="222222"/>
            <w:shd w:val="clear" w:color="auto" w:fill="FFFFFF"/>
            <w:lang w:val="en-CA"/>
          </w:rPr>
          <w:t xml:space="preserve"> </w:t>
        </w:r>
      </w:ins>
      <w:ins w:id="689" w:author="Vanessa Fladmark" w:date="2020-05-31T14:21:00Z">
        <w:r>
          <w:rPr>
            <w:rFonts w:eastAsia="Times New Roman" w:cstheme="minorHAnsi"/>
            <w:color w:val="000000"/>
            <w:lang w:val="en-CA"/>
          </w:rPr>
          <w:t xml:space="preserve">(minimum </w:t>
        </w:r>
        <w:proofErr w:type="spellStart"/>
        <w:r>
          <w:rPr>
            <w:rFonts w:eastAsia="Times New Roman" w:cstheme="minorHAnsi"/>
            <w:color w:val="000000"/>
            <w:lang w:val="en-CA"/>
          </w:rPr>
          <w:t>p</w:t>
        </w:r>
      </w:ins>
      <w:ins w:id="690" w:author="Vanessa Fladmark" w:date="2020-05-31T16:58:00Z">
        <w:r w:rsidR="003424A0">
          <w:rPr>
            <w:rFonts w:eastAsia="Times New Roman" w:cstheme="minorHAnsi"/>
            <w:color w:val="000000"/>
            <w:lang w:val="en-CA"/>
          </w:rPr>
          <w:t>rey</w:t>
        </w:r>
      </w:ins>
      <w:ins w:id="691" w:author="Vanessa Fladmark" w:date="2020-05-31T14:22:00Z">
        <w:r w:rsidRPr="00266C78">
          <w:rPr>
            <w:rFonts w:eastAsia="Times New Roman" w:cstheme="minorHAnsi"/>
            <w:color w:val="000000"/>
            <w:vertAlign w:val="subscript"/>
            <w:lang w:val="en-CA"/>
            <w:rPrChange w:id="692" w:author="Vanessa Fladmark" w:date="2020-05-31T14:23:00Z">
              <w:rPr>
                <w:rFonts w:eastAsia="Times New Roman" w:cstheme="minorHAnsi"/>
                <w:color w:val="000000"/>
                <w:lang w:val="en-CA"/>
              </w:rPr>
            </w:rPrChange>
          </w:rPr>
          <w:t>i</w:t>
        </w:r>
      </w:ins>
      <w:ins w:id="693" w:author="Vanessa Fladmark" w:date="2020-05-31T14:23:00Z">
        <w:r w:rsidRPr="00266C78">
          <w:rPr>
            <w:rFonts w:eastAsia="Times New Roman" w:cstheme="minorHAnsi"/>
            <w:color w:val="000000"/>
            <w:vertAlign w:val="subscript"/>
            <w:lang w:val="en-CA"/>
            <w:rPrChange w:id="694" w:author="Vanessa Fladmark" w:date="2020-05-31T14:23:00Z">
              <w:rPr>
                <w:rFonts w:eastAsia="Times New Roman" w:cstheme="minorHAnsi"/>
                <w:color w:val="000000"/>
                <w:lang w:val="en-CA"/>
              </w:rPr>
            </w:rPrChange>
          </w:rPr>
          <w:t>p</w:t>
        </w:r>
      </w:ins>
      <w:proofErr w:type="spellEnd"/>
      <w:ins w:id="695" w:author="Vanessa Fladmark" w:date="2020-05-31T14:22:00Z">
        <w:r>
          <w:rPr>
            <w:rFonts w:eastAsia="Times New Roman" w:cstheme="minorHAnsi"/>
            <w:color w:val="000000"/>
            <w:lang w:val="en-CA"/>
          </w:rPr>
          <w:t xml:space="preserve">, </w:t>
        </w:r>
        <w:proofErr w:type="spellStart"/>
        <w:r>
          <w:rPr>
            <w:rFonts w:eastAsia="Times New Roman" w:cstheme="minorHAnsi"/>
            <w:color w:val="000000"/>
            <w:lang w:val="en-CA"/>
          </w:rPr>
          <w:t>p</w:t>
        </w:r>
      </w:ins>
      <w:ins w:id="696" w:author="Vanessa Fladmark" w:date="2020-05-31T16:58:00Z">
        <w:r w:rsidR="003424A0">
          <w:rPr>
            <w:rFonts w:eastAsia="Times New Roman" w:cstheme="minorHAnsi"/>
            <w:color w:val="000000"/>
            <w:lang w:val="en-CA"/>
          </w:rPr>
          <w:t>rey</w:t>
        </w:r>
      </w:ins>
      <w:ins w:id="697" w:author="Vanessa Fladmark" w:date="2020-05-31T14:22:00Z">
        <w:r w:rsidRPr="00266C78">
          <w:rPr>
            <w:rFonts w:eastAsia="Times New Roman" w:cstheme="minorHAnsi"/>
            <w:color w:val="000000"/>
            <w:vertAlign w:val="subscript"/>
            <w:lang w:val="en-CA"/>
            <w:rPrChange w:id="698" w:author="Vanessa Fladmark" w:date="2020-05-31T14:23:00Z">
              <w:rPr>
                <w:rFonts w:eastAsia="Times New Roman" w:cstheme="minorHAnsi"/>
                <w:color w:val="000000"/>
                <w:lang w:val="en-CA"/>
              </w:rPr>
            </w:rPrChange>
          </w:rPr>
          <w:t>i</w:t>
        </w:r>
      </w:ins>
      <w:ins w:id="699" w:author="Vanessa Fladmark" w:date="2020-05-31T14:23:00Z">
        <w:r w:rsidRPr="00266C78">
          <w:rPr>
            <w:rFonts w:eastAsia="Times New Roman" w:cstheme="minorHAnsi"/>
            <w:color w:val="000000"/>
            <w:vertAlign w:val="subscript"/>
            <w:lang w:val="en-CA"/>
            <w:rPrChange w:id="700" w:author="Vanessa Fladmark" w:date="2020-05-31T14:23:00Z">
              <w:rPr>
                <w:rFonts w:eastAsia="Times New Roman" w:cstheme="minorHAnsi"/>
                <w:color w:val="000000"/>
                <w:lang w:val="en-CA"/>
              </w:rPr>
            </w:rPrChange>
          </w:rPr>
          <w:t>c</w:t>
        </w:r>
      </w:ins>
      <w:proofErr w:type="spellEnd"/>
      <w:ins w:id="701" w:author="Vanessa Fladmark" w:date="2020-05-31T14:21:00Z">
        <w:r>
          <w:rPr>
            <w:rFonts w:eastAsia="Times New Roman" w:cstheme="minorHAnsi"/>
            <w:color w:val="000000"/>
            <w:lang w:val="en-CA"/>
          </w:rPr>
          <w:t>)</w:t>
        </w:r>
      </w:ins>
      <w:ins w:id="702" w:author="Vanessa Fladmark" w:date="2020-05-31T14:22:00Z">
        <w:r>
          <w:rPr>
            <w:rFonts w:eastAsia="Times New Roman" w:cstheme="minorHAnsi"/>
            <w:color w:val="000000"/>
            <w:lang w:val="en-CA"/>
          </w:rPr>
          <w:t>] * 100</w:t>
        </w:r>
      </w:ins>
    </w:p>
    <w:p w14:paraId="08517878" w14:textId="23AEA688" w:rsidR="00830B94" w:rsidRDefault="00830B94" w:rsidP="00266C78">
      <w:pPr>
        <w:spacing w:line="480" w:lineRule="auto"/>
        <w:rPr>
          <w:ins w:id="703" w:author="Vanessa Fladmark" w:date="2020-06-02T10:29:00Z"/>
          <w:rFonts w:eastAsia="Times New Roman" w:cstheme="minorHAnsi"/>
          <w:color w:val="000000"/>
          <w:lang w:val="en-CA"/>
        </w:rPr>
      </w:pPr>
      <w:ins w:id="704" w:author="Vanessa Fladmark" w:date="2020-06-02T10:29:00Z">
        <w:r>
          <w:rPr>
            <w:rFonts w:eastAsia="Times New Roman" w:cstheme="minorHAnsi"/>
            <w:color w:val="000000"/>
            <w:lang w:val="en-CA"/>
          </w:rPr>
          <w:t xml:space="preserve">Where </w:t>
        </w:r>
        <w:proofErr w:type="spellStart"/>
        <w:r>
          <w:rPr>
            <w:rFonts w:eastAsia="Times New Roman" w:cstheme="minorHAnsi"/>
            <w:color w:val="000000"/>
            <w:lang w:val="en-CA"/>
          </w:rPr>
          <w:t>prey</w:t>
        </w:r>
        <w:r w:rsidRPr="00830B94">
          <w:rPr>
            <w:rFonts w:eastAsia="Times New Roman" w:cstheme="minorHAnsi"/>
            <w:color w:val="000000"/>
            <w:vertAlign w:val="subscript"/>
            <w:lang w:val="en-CA"/>
            <w:rPrChange w:id="705" w:author="Vanessa Fladmark" w:date="2020-06-02T10:30:00Z">
              <w:rPr>
                <w:rFonts w:eastAsia="Times New Roman" w:cstheme="minorHAnsi"/>
                <w:color w:val="000000"/>
                <w:lang w:val="en-CA"/>
              </w:rPr>
            </w:rPrChange>
          </w:rPr>
          <w:t>ip</w:t>
        </w:r>
        <w:proofErr w:type="spellEnd"/>
        <w:r>
          <w:rPr>
            <w:rFonts w:eastAsia="Times New Roman" w:cstheme="minorHAnsi"/>
            <w:color w:val="000000"/>
            <w:lang w:val="en-CA"/>
          </w:rPr>
          <w:t xml:space="preserve"> is the proportion by weight of prey </w:t>
        </w:r>
        <w:proofErr w:type="spellStart"/>
        <w:r w:rsidRPr="00830B94">
          <w:rPr>
            <w:rFonts w:eastAsia="Times New Roman" w:cstheme="minorHAnsi"/>
            <w:i/>
            <w:iCs/>
            <w:color w:val="000000"/>
            <w:lang w:val="en-CA"/>
            <w:rPrChange w:id="706" w:author="Vanessa Fladmark" w:date="2020-06-02T10:30:00Z">
              <w:rPr>
                <w:rFonts w:eastAsia="Times New Roman" w:cstheme="minorHAnsi"/>
                <w:color w:val="000000"/>
                <w:lang w:val="en-CA"/>
              </w:rPr>
            </w:rPrChange>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w:t>
        </w:r>
      </w:ins>
      <w:ins w:id="707" w:author="Vanessa Fladmark" w:date="2020-06-02T10:30:00Z">
        <w:r>
          <w:rPr>
            <w:rFonts w:eastAsia="Times New Roman" w:cstheme="minorHAnsi"/>
            <w:color w:val="000000"/>
            <w:lang w:val="en-CA"/>
          </w:rPr>
          <w:t>ey</w:t>
        </w:r>
        <w:r w:rsidRPr="00830B94">
          <w:rPr>
            <w:rFonts w:eastAsia="Times New Roman" w:cstheme="minorHAnsi"/>
            <w:color w:val="000000"/>
            <w:vertAlign w:val="subscript"/>
            <w:lang w:val="en-CA"/>
            <w:rPrChange w:id="708" w:author="Vanessa Fladmark" w:date="2020-06-02T10:30:00Z">
              <w:rPr>
                <w:rFonts w:eastAsia="Times New Roman" w:cstheme="minorHAnsi"/>
                <w:color w:val="000000"/>
                <w:lang w:val="en-CA"/>
              </w:rPr>
            </w:rPrChange>
          </w:rPr>
          <w:t>ic</w:t>
        </w:r>
        <w:proofErr w:type="spellEnd"/>
        <w:r>
          <w:rPr>
            <w:rFonts w:eastAsia="Times New Roman" w:cstheme="minorHAnsi"/>
            <w:color w:val="000000"/>
            <w:lang w:val="en-CA"/>
          </w:rPr>
          <w:t xml:space="preserve"> is the proportion by weight of prey </w:t>
        </w:r>
        <w:proofErr w:type="spellStart"/>
        <w:r w:rsidRPr="00830B94">
          <w:rPr>
            <w:rFonts w:eastAsia="Times New Roman" w:cstheme="minorHAnsi"/>
            <w:i/>
            <w:iCs/>
            <w:color w:val="000000"/>
            <w:lang w:val="en-CA"/>
            <w:rPrChange w:id="709" w:author="Vanessa Fladmark" w:date="2020-06-02T10:30:00Z">
              <w:rPr>
                <w:rFonts w:eastAsia="Times New Roman" w:cstheme="minorHAnsi"/>
                <w:color w:val="000000"/>
                <w:lang w:val="en-CA"/>
              </w:rPr>
            </w:rPrChange>
          </w:rPr>
          <w:t>i</w:t>
        </w:r>
        <w:proofErr w:type="spellEnd"/>
        <w:r>
          <w:rPr>
            <w:rFonts w:eastAsia="Times New Roman" w:cstheme="minorHAnsi"/>
            <w:color w:val="000000"/>
            <w:lang w:val="en-CA"/>
          </w:rPr>
          <w:t xml:space="preserve"> in chum salmon stomachs</w:t>
        </w:r>
      </w:ins>
      <w:ins w:id="710" w:author="Vanessa Fladmark" w:date="2020-06-02T10:31:00Z">
        <w:r>
          <w:rPr>
            <w:rFonts w:eastAsia="Times New Roman" w:cstheme="minorHAnsi"/>
            <w:color w:val="000000"/>
            <w:lang w:val="en-CA"/>
          </w:rPr>
          <w:t xml:space="preserve"> </w:t>
        </w:r>
      </w:ins>
      <w:ins w:id="711" w:author="Vanessa Fladmark" w:date="2020-06-02T10:34:00Z">
        <w:r>
          <w:rPr>
            <w:rFonts w:eastAsia="Times New Roman" w:cstheme="minorHAnsi"/>
            <w:color w:val="000000"/>
            <w:lang w:val="en-CA"/>
          </w:rPr>
          <w:fldChar w:fldCharType="begin" w:fldLock="1"/>
        </w:r>
      </w:ins>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ins w:id="712" w:author="Vanessa Fladmark" w:date="2020-06-02T10:34:00Z">
        <w:r>
          <w:rPr>
            <w:rFonts w:eastAsia="Times New Roman" w:cstheme="minorHAnsi"/>
            <w:color w:val="000000"/>
            <w:lang w:val="en-CA"/>
          </w:rPr>
          <w:fldChar w:fldCharType="end"/>
        </w:r>
      </w:ins>
      <w:ins w:id="713" w:author="Vanessa Fladmark" w:date="2020-06-02T10:30:00Z">
        <w:r>
          <w:rPr>
            <w:rFonts w:eastAsia="Times New Roman" w:cstheme="minorHAnsi"/>
            <w:color w:val="000000"/>
            <w:lang w:val="en-CA"/>
          </w:rPr>
          <w:t>.</w:t>
        </w:r>
      </w:ins>
    </w:p>
    <w:p w14:paraId="7A318F71" w14:textId="414828C9" w:rsidR="00372150" w:rsidRPr="003C4653" w:rsidRDefault="007D1086" w:rsidP="00266C78">
      <w:pPr>
        <w:spacing w:line="480" w:lineRule="auto"/>
        <w:rPr>
          <w:rFonts w:eastAsia="Times New Roman" w:cstheme="minorHAnsi"/>
          <w:lang w:val="en-CA"/>
        </w:rPr>
      </w:pPr>
      <w:del w:id="714" w:author="Vanessa Fladmark" w:date="2020-06-02T10:28:00Z">
        <w:r w:rsidDel="000921D3">
          <w:rPr>
            <w:rFonts w:eastAsia="Times New Roman" w:cstheme="minorHAnsi"/>
            <w:color w:val="000000"/>
            <w:lang w:val="en-CA"/>
          </w:rPr>
          <w:delText xml:space="preserve">The </w:delText>
        </w:r>
        <w:r w:rsidR="00372150" w:rsidRPr="003C4653" w:rsidDel="000921D3">
          <w:rPr>
            <w:rFonts w:eastAsia="Times New Roman" w:cstheme="minorHAnsi"/>
            <w:color w:val="000000"/>
            <w:lang w:val="en-CA"/>
          </w:rPr>
          <w:delText>S</w:delText>
        </w:r>
        <w:r w:rsidDel="000921D3">
          <w:rPr>
            <w:rFonts w:eastAsia="Times New Roman" w:cstheme="minorHAnsi"/>
            <w:color w:val="000000"/>
            <w:lang w:val="en-CA"/>
          </w:rPr>
          <w:delText>c</w:delText>
        </w:r>
        <w:r w:rsidR="00372150" w:rsidRPr="003C4653" w:rsidDel="000921D3">
          <w:rPr>
            <w:rFonts w:eastAsia="Times New Roman" w:cstheme="minorHAnsi"/>
            <w:color w:val="000000"/>
            <w:lang w:val="en-CA"/>
          </w:rPr>
          <w:delText>hoener index is expressed as a percentage and</w:delText>
        </w:r>
        <w:commentRangeStart w:id="715"/>
        <w:r w:rsidR="00372150" w:rsidRPr="003C4653" w:rsidDel="000921D3">
          <w:rPr>
            <w:rFonts w:eastAsia="Times New Roman" w:cstheme="minorHAnsi"/>
            <w:color w:val="000000"/>
            <w:lang w:val="en-CA"/>
          </w:rPr>
          <w:delText xml:space="preserve"> overlap values </w:delText>
        </w:r>
        <w:r w:rsidR="0061405B" w:rsidDel="000921D3">
          <w:rPr>
            <w:rFonts w:eastAsia="Times New Roman" w:cstheme="minorHAnsi"/>
            <w:color w:val="000000"/>
            <w:lang w:val="en-CA"/>
          </w:rPr>
          <w:delText>of</w:delText>
        </w:r>
        <w:r w:rsidR="00372150" w:rsidRPr="003C4653" w:rsidDel="000921D3">
          <w:rPr>
            <w:rFonts w:eastAsia="Times New Roman" w:cstheme="minorHAnsi"/>
            <w:color w:val="000000"/>
            <w:lang w:val="en-CA"/>
          </w:rPr>
          <w:delText xml:space="preserve"> 60% are meaningful</w:delText>
        </w:r>
        <w:commentRangeEnd w:id="715"/>
        <w:r w:rsidR="00916329" w:rsidDel="000921D3">
          <w:rPr>
            <w:rStyle w:val="CommentReference"/>
          </w:rPr>
          <w:commentReference w:id="715"/>
        </w:r>
        <w:r w:rsidR="00372150" w:rsidRPr="003C4653" w:rsidDel="000921D3">
          <w:rPr>
            <w:rFonts w:eastAsia="Times New Roman" w:cstheme="minorHAnsi"/>
            <w:color w:val="000000"/>
            <w:lang w:val="en-CA"/>
          </w:rPr>
          <w:delText xml:space="preserve">. </w:delText>
        </w:r>
      </w:del>
      <w:r w:rsidR="00372150" w:rsidRPr="003C4653">
        <w:rPr>
          <w:rFonts w:eastAsia="Times New Roman" w:cstheme="minorHAnsi"/>
          <w:color w:val="000000"/>
          <w:lang w:val="en-CA"/>
        </w:rPr>
        <w:t xml:space="preserve">Note, the empty stomachs (those with no identifiable prey) in this study were excluded from all the multivariate </w:t>
      </w:r>
      <w:r w:rsidR="0061405B" w:rsidRPr="003C4653">
        <w:rPr>
          <w:rFonts w:eastAsia="Times New Roman" w:cstheme="minorHAnsi"/>
          <w:color w:val="000000"/>
          <w:lang w:val="en-CA"/>
        </w:rPr>
        <w:t>analyses but</w:t>
      </w:r>
      <w:r w:rsidR="00372150" w:rsidRPr="003C4653">
        <w:rPr>
          <w:rFonts w:eastAsia="Times New Roman" w:cstheme="minorHAnsi"/>
          <w:color w:val="000000"/>
          <w:lang w:val="en-CA"/>
        </w:rPr>
        <w:t xml:space="preserve"> were included in the calculation of the above indices.</w:t>
      </w:r>
      <w:commentRangeEnd w:id="641"/>
      <w:r w:rsidR="00241A3C">
        <w:rPr>
          <w:rStyle w:val="CommentReference"/>
        </w:rPr>
        <w:commentReference w:id="641"/>
      </w:r>
      <w:ins w:id="716" w:author="Vanessa Fladmark" w:date="2020-05-31T16:40:00Z">
        <w:r w:rsidR="009C420C">
          <w:rPr>
            <w:rFonts w:eastAsia="Times New Roman" w:cstheme="minorHAnsi"/>
            <w:color w:val="000000"/>
            <w:lang w:val="en-CA"/>
          </w:rPr>
          <w:t xml:space="preserve"> The prey taxonomic detail was retained in analyses, but for summary tables and figures, “other” is prey group</w:t>
        </w:r>
      </w:ins>
      <w:ins w:id="717" w:author="Vanessa Fladmark" w:date="2020-05-31T16:41:00Z">
        <w:r w:rsidR="009C420C">
          <w:rPr>
            <w:rFonts w:eastAsia="Times New Roman" w:cstheme="minorHAnsi"/>
            <w:color w:val="000000"/>
            <w:lang w:val="en-CA"/>
          </w:rPr>
          <w:t xml:space="preserve">ed together that doesn’t contribute </w:t>
        </w:r>
      </w:ins>
      <w:ins w:id="718" w:author="Vanessa Fladmark" w:date="2020-05-31T16:43:00Z">
        <w:r w:rsidR="009C420C">
          <w:rPr>
            <w:rFonts w:eastAsia="Times New Roman" w:cstheme="minorHAnsi"/>
            <w:color w:val="000000"/>
            <w:lang w:val="en-CA"/>
          </w:rPr>
          <w:t>substantially</w:t>
        </w:r>
      </w:ins>
      <w:ins w:id="719" w:author="Vanessa Fladmark" w:date="2020-05-31T16:41:00Z">
        <w:r w:rsidR="009C420C">
          <w:rPr>
            <w:rFonts w:eastAsia="Times New Roman" w:cstheme="minorHAnsi"/>
            <w:color w:val="000000"/>
            <w:lang w:val="en-CA"/>
          </w:rPr>
          <w:t xml:space="preserve"> to diets, such as amphipods, barnacle larvae,</w:t>
        </w:r>
      </w:ins>
      <w:ins w:id="720" w:author="Vanessa Fladmark" w:date="2020-05-31T16:42:00Z">
        <w:r w:rsidR="009C420C">
          <w:rPr>
            <w:rFonts w:eastAsia="Times New Roman" w:cstheme="minorHAnsi"/>
            <w:color w:val="000000"/>
            <w:lang w:val="en-CA"/>
          </w:rPr>
          <w:t xml:space="preserve"> bivalve larvae, cladocerans, fish larvae/eggs, pteropods, polychaetes, to name a few.</w:t>
        </w:r>
      </w:ins>
    </w:p>
    <w:p w14:paraId="5A58CA5A" w14:textId="77777777" w:rsidR="00372150" w:rsidRPr="003C4653" w:rsidRDefault="00372150" w:rsidP="00266C78">
      <w:pPr>
        <w:spacing w:line="480" w:lineRule="auto"/>
        <w:rPr>
          <w:rFonts w:eastAsia="Times New Roman" w:cstheme="minorHAnsi"/>
          <w:lang w:val="en-CA"/>
        </w:rPr>
      </w:pPr>
    </w:p>
    <w:p w14:paraId="1B57B28B"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3 Results</w:t>
      </w:r>
    </w:p>
    <w:p w14:paraId="0E693BCA" w14:textId="77777777" w:rsidR="00372150" w:rsidRPr="003C4653" w:rsidRDefault="00372150" w:rsidP="00266C78">
      <w:pPr>
        <w:spacing w:line="480" w:lineRule="auto"/>
        <w:rPr>
          <w:rFonts w:eastAsia="Times New Roman" w:cstheme="minorHAnsi"/>
          <w:lang w:val="en-CA"/>
        </w:rPr>
      </w:pPr>
    </w:p>
    <w:p w14:paraId="76277E2F" w14:textId="2407AC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21"/>
      <w:r w:rsidRPr="003C4653">
        <w:rPr>
          <w:rFonts w:eastAsia="Times New Roman" w:cstheme="minorHAnsi"/>
          <w:color w:val="000000"/>
          <w:lang w:val="en-CA"/>
        </w:rPr>
        <w:t xml:space="preserve">The environment of Discovery Islands is characterized as warmer and fresher and Johnstone Strait is </w:t>
      </w:r>
      <w:commentRangeStart w:id="722"/>
      <w:del w:id="723" w:author="Vanessa Fladmark" w:date="2020-06-01T10:29:00Z">
        <w:r w:rsidRPr="003C4653" w:rsidDel="00DB4669">
          <w:rPr>
            <w:rFonts w:eastAsia="Times New Roman" w:cstheme="minorHAnsi"/>
            <w:color w:val="000000"/>
            <w:lang w:val="en-CA"/>
          </w:rPr>
          <w:delText>more oceanic</w:delText>
        </w:r>
        <w:commentRangeEnd w:id="722"/>
        <w:r w:rsidR="009C0199" w:rsidDel="00DB4669">
          <w:rPr>
            <w:rStyle w:val="CommentReference"/>
          </w:rPr>
          <w:commentReference w:id="722"/>
        </w:r>
        <w:r w:rsidRPr="003C4653" w:rsidDel="00DB4669">
          <w:rPr>
            <w:rFonts w:eastAsia="Times New Roman" w:cstheme="minorHAnsi"/>
            <w:color w:val="000000"/>
            <w:lang w:val="en-CA"/>
          </w:rPr>
          <w:delText xml:space="preserve"> in nature</w:delText>
        </w:r>
      </w:del>
      <w:ins w:id="724" w:author="Vanessa Fladmark" w:date="2020-06-01T10:29:00Z">
        <w:r w:rsidR="00DB4669">
          <w:rPr>
            <w:rFonts w:eastAsia="Times New Roman" w:cstheme="minorHAnsi"/>
            <w:color w:val="000000"/>
            <w:lang w:val="en-CA"/>
          </w:rPr>
          <w:t>colder and more saline</w:t>
        </w:r>
      </w:ins>
      <w:r w:rsidRPr="003C4653">
        <w:rPr>
          <w:rFonts w:eastAsia="Times New Roman" w:cstheme="minorHAnsi"/>
          <w:color w:val="000000"/>
          <w:lang w:val="en-CA"/>
        </w:rPr>
        <w:t xml:space="preserve">, and different zooplankton occur in each region. </w:t>
      </w:r>
      <w:commentRangeEnd w:id="721"/>
      <w:r w:rsidR="00241A3C">
        <w:rPr>
          <w:rStyle w:val="CommentReference"/>
        </w:rPr>
        <w:commentReference w:id="721"/>
      </w:r>
      <w:r w:rsidRPr="003C4653">
        <w:rPr>
          <w:rFonts w:eastAsia="Times New Roman" w:cstheme="minorHAnsi"/>
          <w:color w:val="000000"/>
          <w:lang w:val="en-CA"/>
        </w:rPr>
        <w:t xml:space="preserve">D07 </w:t>
      </w:r>
      <w:commentRangeStart w:id="725"/>
      <w:r w:rsidRPr="003C4653">
        <w:rPr>
          <w:rFonts w:eastAsia="Times New Roman" w:cstheme="minorHAnsi"/>
          <w:color w:val="000000"/>
          <w:lang w:val="en-CA"/>
        </w:rPr>
        <w:t>ha</w:t>
      </w:r>
      <w:ins w:id="726" w:author="Brian" w:date="2020-05-10T10:15:00Z">
        <w:r w:rsidR="00241A3C">
          <w:rPr>
            <w:rFonts w:eastAsia="Times New Roman" w:cstheme="minorHAnsi"/>
            <w:color w:val="000000"/>
            <w:lang w:val="en-CA"/>
          </w:rPr>
          <w:t>d</w:t>
        </w:r>
      </w:ins>
      <w:del w:id="727" w:author="Brian" w:date="2020-05-10T10:15:00Z">
        <w:r w:rsidRPr="003C4653" w:rsidDel="00241A3C">
          <w:rPr>
            <w:rFonts w:eastAsia="Times New Roman" w:cstheme="minorHAnsi"/>
            <w:color w:val="000000"/>
            <w:lang w:val="en-CA"/>
          </w:rPr>
          <w:delText>s</w:delText>
        </w:r>
      </w:del>
      <w:commentRangeEnd w:id="725"/>
      <w:r w:rsidR="00241A3C">
        <w:rPr>
          <w:rStyle w:val="CommentReference"/>
        </w:rPr>
        <w:commentReference w:id="725"/>
      </w:r>
      <w:r w:rsidRPr="003C4653">
        <w:rPr>
          <w:rFonts w:eastAsia="Times New Roman" w:cstheme="minorHAnsi"/>
          <w:color w:val="000000"/>
          <w:lang w:val="en-CA"/>
        </w:rPr>
        <w:t xml:space="preserve">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 xml:space="preserve">C, at D09 it </w:t>
      </w:r>
      <w:commentRangeStart w:id="728"/>
      <w:r w:rsidRPr="003C4653">
        <w:rPr>
          <w:rFonts w:eastAsia="Times New Roman" w:cstheme="minorHAnsi"/>
          <w:color w:val="000000"/>
          <w:lang w:val="en-CA"/>
        </w:rPr>
        <w:t>shift</w:t>
      </w:r>
      <w:ins w:id="729" w:author="Brian" w:date="2020-05-10T10:17:00Z">
        <w:r w:rsidR="009C0199">
          <w:rPr>
            <w:rFonts w:eastAsia="Times New Roman" w:cstheme="minorHAnsi"/>
            <w:color w:val="000000"/>
            <w:lang w:val="en-CA"/>
          </w:rPr>
          <w:t>ed</w:t>
        </w:r>
        <w:commentRangeEnd w:id="728"/>
        <w:r w:rsidR="009C0199">
          <w:rPr>
            <w:rStyle w:val="CommentReference"/>
          </w:rPr>
          <w:commentReference w:id="728"/>
        </w:r>
      </w:ins>
      <w:del w:id="730" w:author="Brian" w:date="2020-05-10T10:17:00Z">
        <w:r w:rsidRPr="003C4653" w:rsidDel="009C0199">
          <w:rPr>
            <w:rFonts w:eastAsia="Times New Roman" w:cstheme="minorHAnsi"/>
            <w:color w:val="000000"/>
            <w:lang w:val="en-CA"/>
          </w:rPr>
          <w:delText>s</w:delText>
        </w:r>
      </w:del>
      <w:r w:rsidRPr="003C4653">
        <w:rPr>
          <w:rFonts w:eastAsia="Times New Roman" w:cstheme="minorHAnsi"/>
          <w:color w:val="000000"/>
          <w:lang w:val="en-CA"/>
        </w:rPr>
        <w:t xml:space="preserve">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xml:space="preserve">. </w:t>
      </w:r>
      <w:commentRangeStart w:id="731"/>
      <w:r w:rsidRPr="003C4653">
        <w:rPr>
          <w:rFonts w:eastAsia="Times New Roman" w:cstheme="minorHAnsi"/>
          <w:color w:val="000000"/>
          <w:lang w:val="en-CA"/>
        </w:rPr>
        <w:t>The zooplankton biomass throughout this area is mostly composed of small zooplankton, in the 250 μm size fraction, mainly calanoid and cyclopoid copepods and the ‘other’ prey types. </w:t>
      </w:r>
      <w:commentRangeEnd w:id="731"/>
      <w:r w:rsidR="009C0199">
        <w:rPr>
          <w:rStyle w:val="CommentReference"/>
        </w:rPr>
        <w:commentReference w:id="731"/>
      </w:r>
    </w:p>
    <w:p w14:paraId="6420CE0D" w14:textId="77777777" w:rsidR="00372150" w:rsidRPr="003C4653" w:rsidRDefault="00372150" w:rsidP="00266C78">
      <w:pPr>
        <w:spacing w:line="480" w:lineRule="auto"/>
        <w:rPr>
          <w:rFonts w:eastAsia="Times New Roman" w:cstheme="minorHAnsi"/>
          <w:lang w:val="en-CA"/>
        </w:rPr>
      </w:pPr>
    </w:p>
    <w:p w14:paraId="598DC806" w14:textId="20C04025"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32"/>
      <w:commentRangeStart w:id="733"/>
      <w:r w:rsidRPr="003C4653">
        <w:rPr>
          <w:rFonts w:eastAsia="Times New Roman" w:cstheme="minorHAnsi"/>
          <w:color w:val="000000"/>
          <w:lang w:val="en-CA"/>
        </w:rPr>
        <w:t>Juvenile</w:t>
      </w:r>
      <w:commentRangeEnd w:id="732"/>
      <w:r w:rsidR="00F30F64">
        <w:rPr>
          <w:rStyle w:val="CommentReference"/>
        </w:rPr>
        <w:commentReference w:id="732"/>
      </w:r>
      <w:r w:rsidRPr="003C4653">
        <w:rPr>
          <w:rFonts w:eastAsia="Times New Roman" w:cstheme="minorHAnsi"/>
          <w:color w:val="000000"/>
          <w:lang w:val="en-CA"/>
        </w:rPr>
        <w:t xml:space="preserve"> chum salmon diets shift</w:t>
      </w:r>
      <w:ins w:id="734"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 to gelatinous </w:t>
      </w:r>
      <w:del w:id="735" w:author="Vanessa Fladmark" w:date="2020-06-01T10:31:00Z">
        <w:r w:rsidRPr="003C4653" w:rsidDel="00DB4669">
          <w:rPr>
            <w:rFonts w:eastAsia="Times New Roman" w:cstheme="minorHAnsi"/>
            <w:color w:val="000000"/>
            <w:lang w:val="en-CA"/>
          </w:rPr>
          <w:delText xml:space="preserve">then euphausiids </w:delText>
        </w:r>
      </w:del>
      <w:r w:rsidRPr="003C4653">
        <w:rPr>
          <w:rFonts w:eastAsia="Times New Roman" w:cstheme="minorHAnsi"/>
          <w:color w:val="000000"/>
          <w:lang w:val="en-CA"/>
        </w:rPr>
        <w:t>in Johnstone Strait</w:t>
      </w:r>
      <w:ins w:id="736" w:author="Vanessa Fladmark" w:date="2020-06-01T10:31:00Z">
        <w:r w:rsidR="00DB4669">
          <w:rPr>
            <w:rFonts w:eastAsia="Times New Roman" w:cstheme="minorHAnsi"/>
            <w:color w:val="000000"/>
            <w:lang w:val="en-CA"/>
          </w:rPr>
          <w:t xml:space="preserve"> and euphausiids </w:t>
        </w:r>
      </w:ins>
      <w:ins w:id="737" w:author="Vanessa Fladmark" w:date="2020-06-01T10:32:00Z">
        <w:r w:rsidR="00DB4669">
          <w:rPr>
            <w:rFonts w:eastAsia="Times New Roman" w:cstheme="minorHAnsi"/>
            <w:color w:val="000000"/>
            <w:lang w:val="en-CA"/>
          </w:rPr>
          <w:t>at the northern most site J02</w:t>
        </w:r>
      </w:ins>
      <w:r w:rsidRPr="003C4653">
        <w:rPr>
          <w:rFonts w:eastAsia="Times New Roman" w:cstheme="minorHAnsi"/>
          <w:color w:val="000000"/>
          <w:lang w:val="en-CA"/>
        </w:rPr>
        <w:t xml:space="preserve">, whereas pink salmon prey on copepods </w:t>
      </w:r>
      <w:ins w:id="738" w:author="Vanessa Fladmark" w:date="2020-06-01T10:32:00Z">
        <w:r w:rsidR="00DB4669">
          <w:rPr>
            <w:rFonts w:eastAsia="Times New Roman" w:cstheme="minorHAnsi"/>
            <w:color w:val="000000"/>
            <w:lang w:val="en-CA"/>
          </w:rPr>
          <w:t>throughout</w:t>
        </w:r>
      </w:ins>
      <w:del w:id="739" w:author="Vanessa Fladmark" w:date="2020-06-01T10:32:00Z">
        <w:r w:rsidRPr="003C4653" w:rsidDel="00DB4669">
          <w:rPr>
            <w:rFonts w:eastAsia="Times New Roman" w:cstheme="minorHAnsi"/>
            <w:color w:val="000000"/>
            <w:lang w:val="en-CA"/>
          </w:rPr>
          <w:delText>along the way</w:delText>
        </w:r>
      </w:del>
      <w:r w:rsidR="003852C1">
        <w:rPr>
          <w:rFonts w:eastAsia="Times New Roman" w:cstheme="minorHAnsi"/>
          <w:color w:val="000000"/>
          <w:lang w:val="en-CA"/>
        </w:rPr>
        <w:t xml:space="preserve"> (Figure </w:t>
      </w:r>
      <w:commentRangeEnd w:id="733"/>
      <w:r w:rsidR="009C0199">
        <w:rPr>
          <w:rStyle w:val="CommentReference"/>
        </w:rPr>
        <w:commentReference w:id="733"/>
      </w:r>
      <w:r w:rsidR="003852C1">
        <w:rPr>
          <w:rFonts w:eastAsia="Times New Roman" w:cstheme="minorHAnsi"/>
          <w:color w:val="000000"/>
          <w:lang w:val="en-CA"/>
        </w:rPr>
        <w:t>3)</w:t>
      </w:r>
      <w:r w:rsidRPr="003C4653">
        <w:rPr>
          <w:rFonts w:eastAsia="Times New Roman" w:cstheme="minorHAnsi"/>
          <w:color w:val="000000"/>
          <w:lang w:val="en-CA"/>
        </w:rPr>
        <w:t xml:space="preserve">. In addition to active selection for large (&gt;2 mm) calanoid copepods, pink salmon also fed upon decapod larvae, and nearshore </w:t>
      </w:r>
      <w:del w:id="740" w:author="Brian" w:date="2020-05-10T10:28:00Z">
        <w:r w:rsidRPr="003C4653" w:rsidDel="00F30F64">
          <w:rPr>
            <w:rFonts w:eastAsia="Times New Roman" w:cstheme="minorHAnsi"/>
            <w:color w:val="000000"/>
            <w:lang w:val="en-CA"/>
          </w:rPr>
          <w:delText xml:space="preserve">animals </w:delText>
        </w:r>
      </w:del>
      <w:ins w:id="741" w:author="Brian" w:date="2020-05-10T10:28:00Z">
        <w:r w:rsidR="00F30F64">
          <w:rPr>
            <w:rFonts w:eastAsia="Times New Roman" w:cstheme="minorHAnsi"/>
            <w:color w:val="000000"/>
            <w:lang w:val="en-CA"/>
          </w:rPr>
          <w:t>invertebrates</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 xml:space="preserve">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 mostly eating crustaceans. At the first Johnstone Strait site </w:t>
      </w:r>
      <w:ins w:id="742"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6</w:t>
      </w:r>
      <w:ins w:id="743" w:author="Brian" w:date="2020-05-10T10:29:00Z">
        <w:r w:rsidR="00F30F64">
          <w:rPr>
            <w:rFonts w:eastAsia="Times New Roman" w:cstheme="minorHAnsi"/>
            <w:color w:val="000000"/>
            <w:lang w:val="en-CA"/>
          </w:rPr>
          <w:t>)</w:t>
        </w:r>
      </w:ins>
      <w:del w:id="744" w:author="Brian" w:date="2020-05-10T10:29:00Z">
        <w:r w:rsidRPr="003C4653" w:rsidDel="00F30F64">
          <w:rPr>
            <w:rFonts w:eastAsia="Times New Roman" w:cstheme="minorHAnsi"/>
            <w:color w:val="000000"/>
            <w:lang w:val="en-CA"/>
          </w:rPr>
          <w:delText>,</w:delText>
        </w:r>
      </w:del>
      <w:r w:rsidRPr="003C4653">
        <w:rPr>
          <w:rFonts w:eastAsia="Times New Roman" w:cstheme="minorHAnsi"/>
          <w:color w:val="000000"/>
          <w:lang w:val="en-CA"/>
        </w:rPr>
        <w:t xml:space="preserve"> chum salmon shift</w:t>
      </w:r>
      <w:ins w:id="745"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w:t>
      </w:r>
      <w:ins w:id="746" w:author="Brian" w:date="2020-05-10T10:29:00Z">
        <w:r w:rsidR="00F30F64">
          <w:rPr>
            <w:rFonts w:eastAsia="Times New Roman" w:cstheme="minorHAnsi"/>
            <w:color w:val="000000"/>
            <w:lang w:val="en-CA"/>
          </w:rPr>
          <w:t>was</w:t>
        </w:r>
      </w:ins>
      <w:del w:id="747" w:author="Brian" w:date="2020-05-10T10:29:00Z">
        <w:r w:rsidRPr="003C4653" w:rsidDel="00F30F64">
          <w:rPr>
            <w:rFonts w:eastAsia="Times New Roman" w:cstheme="minorHAnsi"/>
            <w:color w:val="000000"/>
            <w:lang w:val="en-CA"/>
          </w:rPr>
          <w:delText>is</w:delText>
        </w:r>
      </w:del>
      <w:r w:rsidRPr="003C4653">
        <w:rPr>
          <w:rFonts w:eastAsia="Times New Roman" w:cstheme="minorHAnsi"/>
          <w:color w:val="000000"/>
          <w:lang w:val="en-CA"/>
        </w:rPr>
        <w:t xml:space="preserve"> a complete diet shift at the last Johnstone Strait site </w:t>
      </w:r>
      <w:ins w:id="748"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2</w:t>
      </w:r>
      <w:ins w:id="749" w:author="Brian" w:date="2020-05-10T10:29:00Z">
        <w:r w:rsidR="00F30F64">
          <w:rPr>
            <w:rFonts w:eastAsia="Times New Roman" w:cstheme="minorHAnsi"/>
            <w:color w:val="000000"/>
            <w:lang w:val="en-CA"/>
          </w:rPr>
          <w:t>)</w:t>
        </w:r>
      </w:ins>
      <w:r w:rsidRPr="003C4653">
        <w:rPr>
          <w:rFonts w:eastAsia="Times New Roman" w:cstheme="minorHAnsi"/>
          <w:color w:val="000000"/>
          <w:lang w:val="en-CA"/>
        </w:rPr>
        <w:t xml:space="preserve">, where both of the salmon species consume calanoids, chaetognaths and euphausiid prey, but in different proportions. </w:t>
      </w:r>
      <w:commentRangeStart w:id="750"/>
      <w:r w:rsidRPr="003C4653">
        <w:rPr>
          <w:rFonts w:eastAsia="Times New Roman" w:cstheme="minorHAnsi"/>
          <w:color w:val="000000"/>
          <w:lang w:val="en-CA"/>
        </w:rPr>
        <w:t xml:space="preserve">Therefore, calanoids </w:t>
      </w:r>
      <w:del w:id="751" w:author="Brian" w:date="2020-05-10T10:30:00Z">
        <w:r w:rsidRPr="003C4653" w:rsidDel="00F30F64">
          <w:rPr>
            <w:rFonts w:eastAsia="Times New Roman" w:cstheme="minorHAnsi"/>
            <w:color w:val="000000"/>
            <w:lang w:val="en-CA"/>
          </w:rPr>
          <w:delText xml:space="preserve">are </w:delText>
        </w:r>
      </w:del>
      <w:ins w:id="752" w:author="Brian" w:date="2020-05-10T10:30:00Z">
        <w:r w:rsidR="00F30F64">
          <w:rPr>
            <w:rFonts w:eastAsia="Times New Roman" w:cstheme="minorHAnsi"/>
            <w:color w:val="000000"/>
            <w:lang w:val="en-CA"/>
          </w:rPr>
          <w:t>were</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important prey for pink salmon and chum salmon consume larger prey, either gelatinous zooplankton at most sites or euphausiids and chaetognaths at J02.</w:t>
      </w:r>
      <w:commentRangeEnd w:id="750"/>
      <w:r w:rsidR="00F30F64">
        <w:rPr>
          <w:rStyle w:val="CommentReference"/>
        </w:rPr>
        <w:commentReference w:id="750"/>
      </w:r>
    </w:p>
    <w:p w14:paraId="2F3F7F53" w14:textId="77777777" w:rsidR="00372150" w:rsidRPr="003C4653" w:rsidRDefault="00372150" w:rsidP="00266C78">
      <w:pPr>
        <w:spacing w:line="480" w:lineRule="auto"/>
        <w:rPr>
          <w:rFonts w:eastAsia="Times New Roman" w:cstheme="minorHAnsi"/>
          <w:lang w:val="en-CA"/>
        </w:rPr>
      </w:pPr>
    </w:p>
    <w:p w14:paraId="1E7B7A6B" w14:textId="24AA4B60" w:rsidR="003D5843" w:rsidRDefault="00372150" w:rsidP="00266C78">
      <w:pPr>
        <w:spacing w:line="480" w:lineRule="auto"/>
        <w:rPr>
          <w:ins w:id="753" w:author="Vanessa Fladmark" w:date="2020-06-02T10:40:00Z"/>
          <w:rFonts w:eastAsia="Times New Roman" w:cstheme="minorHAnsi"/>
          <w:color w:val="000000"/>
          <w:lang w:val="en-CA"/>
        </w:rPr>
      </w:pPr>
      <w:r w:rsidRPr="003C4653">
        <w:rPr>
          <w:rFonts w:eastAsia="Times New Roman" w:cstheme="minorHAnsi"/>
          <w:color w:val="000000"/>
          <w:lang w:val="en-CA"/>
        </w:rPr>
        <w:tab/>
      </w:r>
      <w:commentRangeStart w:id="754"/>
      <w:del w:id="755" w:author="Vanessa Fladmark" w:date="2020-06-01T10:34:00Z">
        <w:r w:rsidRPr="003C4653" w:rsidDel="00DB4669">
          <w:rPr>
            <w:rFonts w:eastAsia="Times New Roman" w:cstheme="minorHAnsi"/>
            <w:color w:val="000000"/>
            <w:lang w:val="en-CA"/>
          </w:rPr>
          <w:delText>Feeding intensity</w:delText>
        </w:r>
        <w:commentRangeEnd w:id="754"/>
        <w:r w:rsidR="00F30F64" w:rsidDel="00DB4669">
          <w:rPr>
            <w:rStyle w:val="CommentReference"/>
          </w:rPr>
          <w:commentReference w:id="754"/>
        </w:r>
        <w:r w:rsidRPr="003C4653" w:rsidDel="00DB4669">
          <w:rPr>
            <w:rFonts w:eastAsia="Times New Roman" w:cstheme="minorHAnsi"/>
            <w:color w:val="000000"/>
            <w:lang w:val="en-CA"/>
          </w:rPr>
          <w:delText xml:space="preserve"> </w:delText>
        </w:r>
      </w:del>
      <w:ins w:id="756" w:author="Vanessa Fladmark" w:date="2020-06-01T10:34:00Z">
        <w:r w:rsidR="00DB4669">
          <w:rPr>
            <w:rFonts w:eastAsia="Times New Roman" w:cstheme="minorHAnsi"/>
            <w:color w:val="000000"/>
            <w:lang w:val="en-CA"/>
          </w:rPr>
          <w:t xml:space="preserve">Gut fullness </w:t>
        </w:r>
      </w:ins>
      <w:r w:rsidRPr="003C4653">
        <w:rPr>
          <w:rFonts w:eastAsia="Times New Roman" w:cstheme="minorHAnsi"/>
          <w:color w:val="000000"/>
          <w:lang w:val="en-CA"/>
        </w:rPr>
        <w:t>was consistently low throughout this area of the salmon migration route, with the exception of incredibly full stomachs at the last site, Queen Charlotte Strait</w:t>
      </w:r>
      <w:r w:rsidR="00A16692">
        <w:rPr>
          <w:rFonts w:eastAsia="Times New Roman" w:cstheme="minorHAnsi"/>
          <w:color w:val="000000"/>
          <w:lang w:val="en-CA"/>
        </w:rPr>
        <w:t xml:space="preserve"> (Figure 4)</w:t>
      </w:r>
      <w:r w:rsidRPr="003C4653">
        <w:rPr>
          <w:rFonts w:eastAsia="Times New Roman" w:cstheme="minorHAnsi"/>
          <w:color w:val="000000"/>
          <w:lang w:val="en-CA"/>
        </w:rPr>
        <w:t xml:space="preserve">. Gut fullness indices were consistently below 1% body weight throughout the </w:t>
      </w:r>
      <w:commentRangeStart w:id="757"/>
      <w:del w:id="758" w:author="Vanessa Fladmark" w:date="2020-06-01T10:39:00Z">
        <w:r w:rsidRPr="003C4653" w:rsidDel="00DB4669">
          <w:rPr>
            <w:rFonts w:eastAsia="Times New Roman" w:cstheme="minorHAnsi"/>
            <w:color w:val="000000"/>
            <w:lang w:val="en-CA"/>
          </w:rPr>
          <w:delText>first four sites,</w:delText>
        </w:r>
        <w:commentRangeEnd w:id="757"/>
        <w:r w:rsidR="006F6A4C" w:rsidDel="00DB4669">
          <w:rPr>
            <w:rStyle w:val="CommentReference"/>
          </w:rPr>
          <w:commentReference w:id="757"/>
        </w:r>
      </w:del>
      <w:ins w:id="759" w:author="Vanessa Fladmark" w:date="2020-06-01T10:39:00Z">
        <w:r w:rsidR="00DB4669">
          <w:rPr>
            <w:rFonts w:eastAsia="Times New Roman" w:cstheme="minorHAnsi"/>
            <w:color w:val="000000"/>
            <w:lang w:val="en-CA"/>
          </w:rPr>
          <w:t xml:space="preserve">Discovery Islands and </w:t>
        </w:r>
        <w:r w:rsidR="00810FDA">
          <w:rPr>
            <w:rFonts w:eastAsia="Times New Roman" w:cstheme="minorHAnsi"/>
            <w:color w:val="000000"/>
            <w:lang w:val="en-CA"/>
          </w:rPr>
          <w:t>J06, the first Johnstone Strait site.</w:t>
        </w:r>
      </w:ins>
      <w:del w:id="760" w:author="Vanessa Fladmark" w:date="2020-06-01T10:39:00Z">
        <w:r w:rsidRPr="003C4653" w:rsidDel="00810FDA">
          <w:rPr>
            <w:rFonts w:eastAsia="Times New Roman" w:cstheme="minorHAnsi"/>
            <w:color w:val="000000"/>
            <w:lang w:val="en-CA"/>
          </w:rPr>
          <w:delText> </w:delText>
        </w:r>
        <w:r w:rsidR="00B0755B" w:rsidDel="00810FDA">
          <w:rPr>
            <w:rFonts w:eastAsia="Times New Roman" w:cstheme="minorHAnsi"/>
            <w:color w:val="000000"/>
            <w:lang w:val="en-CA"/>
          </w:rPr>
          <w:delText>and</w:delText>
        </w:r>
      </w:del>
      <w:r w:rsidR="00A16692">
        <w:rPr>
          <w:rFonts w:eastAsia="Times New Roman" w:cstheme="minorHAnsi"/>
          <w:lang w:val="en-CA"/>
        </w:rPr>
        <w:t xml:space="preserve"> </w:t>
      </w:r>
      <w:ins w:id="761" w:author="Vanessa Fladmark" w:date="2020-06-01T10:39:00Z">
        <w:r w:rsidR="00810FDA">
          <w:rPr>
            <w:rFonts w:eastAsia="Times New Roman" w:cstheme="minorHAnsi"/>
            <w:color w:val="000000"/>
            <w:lang w:val="en-CA"/>
          </w:rPr>
          <w:t>The</w:t>
        </w:r>
      </w:ins>
      <w:del w:id="762" w:author="Vanessa Fladmark" w:date="2020-06-01T10:39:00Z">
        <w:r w:rsidR="00B0755B" w:rsidDel="00810FDA">
          <w:rPr>
            <w:rFonts w:eastAsia="Times New Roman" w:cstheme="minorHAnsi"/>
            <w:color w:val="000000"/>
            <w:lang w:val="en-CA"/>
          </w:rPr>
          <w:delText>a</w:delText>
        </w:r>
        <w:r w:rsidRPr="003C4653" w:rsidDel="00810FDA">
          <w:rPr>
            <w:rFonts w:eastAsia="Times New Roman" w:cstheme="minorHAnsi"/>
            <w:color w:val="000000"/>
            <w:lang w:val="en-CA"/>
          </w:rPr>
          <w:delText>t</w:delText>
        </w:r>
      </w:del>
      <w:r w:rsidRPr="003C4653">
        <w:rPr>
          <w:rFonts w:eastAsia="Times New Roman" w:cstheme="minorHAnsi"/>
          <w:color w:val="000000"/>
          <w:lang w:val="en-CA"/>
        </w:rPr>
        <w:t xml:space="preserve"> mid-Johnstone Strait site J08, the gut fullness increase</w:t>
      </w:r>
      <w:ins w:id="763" w:author="Vanessa Fladmark" w:date="2020-06-01T10:41:00Z">
        <w:r w:rsidR="00810FDA">
          <w:rPr>
            <w:rFonts w:eastAsia="Times New Roman" w:cstheme="minorHAnsi"/>
            <w:color w:val="000000"/>
            <w:lang w:val="en-CA"/>
          </w:rPr>
          <w:t>d</w:t>
        </w:r>
      </w:ins>
      <w:del w:id="764" w:author="Vanessa Fladmark" w:date="2020-06-01T10:41:00Z">
        <w:r w:rsidRPr="003C4653" w:rsidDel="00810FDA">
          <w:rPr>
            <w:rFonts w:eastAsia="Times New Roman" w:cstheme="minorHAnsi"/>
            <w:color w:val="000000"/>
            <w:lang w:val="en-CA"/>
          </w:rPr>
          <w:delText>s</w:delText>
        </w:r>
      </w:del>
      <w:r w:rsidRPr="003C4653">
        <w:rPr>
          <w:rFonts w:eastAsia="Times New Roman" w:cstheme="minorHAnsi"/>
          <w:color w:val="000000"/>
          <w:lang w:val="en-CA"/>
        </w:rPr>
        <w:t xml:space="preserve"> to around 1% body weight, which is still relatively low, compared to the around </w:t>
      </w:r>
      <w:r w:rsidR="0061405B">
        <w:rPr>
          <w:rFonts w:eastAsia="Times New Roman" w:cstheme="minorHAnsi"/>
          <w:color w:val="000000"/>
          <w:lang w:val="en-CA"/>
        </w:rPr>
        <w:t>7</w:t>
      </w:r>
      <w:r w:rsidRPr="003C4653">
        <w:rPr>
          <w:rFonts w:eastAsia="Times New Roman" w:cstheme="minorHAnsi"/>
          <w:color w:val="000000"/>
          <w:lang w:val="en-CA"/>
        </w:rPr>
        <w:t>% body weight feeding intensity at site J02.</w:t>
      </w:r>
      <w:ins w:id="765" w:author="Vanessa Fladmark" w:date="2020-06-02T10:44:00Z">
        <w:r w:rsidR="003D5843">
          <w:rPr>
            <w:rFonts w:eastAsia="Times New Roman" w:cstheme="minorHAnsi"/>
            <w:color w:val="000000"/>
            <w:lang w:val="en-CA"/>
          </w:rPr>
          <w:t xml:space="preserve"> M</w:t>
        </w:r>
      </w:ins>
      <w:ins w:id="766" w:author="Vanessa Fladmark" w:date="2020-06-02T10:45:00Z">
        <w:r w:rsidR="003D5843">
          <w:rPr>
            <w:rFonts w:eastAsia="Times New Roman" w:cstheme="minorHAnsi"/>
            <w:color w:val="000000"/>
            <w:lang w:val="en-CA"/>
          </w:rPr>
          <w:t xml:space="preserve">acro- and microplastics were found in juvenile salmon stomachs, </w:t>
        </w:r>
      </w:ins>
      <w:ins w:id="767" w:author="Vanessa Fladmark" w:date="2020-06-02T10:48:00Z">
        <w:r w:rsidR="003D5843">
          <w:rPr>
            <w:rFonts w:eastAsia="Times New Roman" w:cstheme="minorHAnsi"/>
            <w:color w:val="000000"/>
            <w:lang w:val="en-CA"/>
          </w:rPr>
          <w:t xml:space="preserve">with a frequency of % for pink </w:t>
        </w:r>
      </w:ins>
      <w:ins w:id="768" w:author="Vanessa Fladmark" w:date="2020-06-02T10:49:00Z">
        <w:r w:rsidR="003D5843">
          <w:rPr>
            <w:rFonts w:eastAsia="Times New Roman" w:cstheme="minorHAnsi"/>
            <w:color w:val="000000"/>
            <w:lang w:val="en-CA"/>
          </w:rPr>
          <w:t>and % for chum, at sites D07/09/11 and J06.</w:t>
        </w:r>
      </w:ins>
    </w:p>
    <w:p w14:paraId="14BB0CC6" w14:textId="77777777" w:rsidR="003D5843" w:rsidRDefault="003D5843" w:rsidP="00266C78">
      <w:pPr>
        <w:spacing w:line="480" w:lineRule="auto"/>
        <w:rPr>
          <w:ins w:id="769" w:author="Vanessa Fladmark" w:date="2020-06-02T10:40:00Z"/>
          <w:rFonts w:eastAsia="Times New Roman" w:cstheme="minorHAnsi"/>
          <w:color w:val="000000"/>
          <w:lang w:val="en-CA"/>
        </w:rPr>
      </w:pPr>
    </w:p>
    <w:p w14:paraId="32045145" w14:textId="66E5C42C" w:rsidR="00372150" w:rsidRPr="003D5843" w:rsidRDefault="003D5843" w:rsidP="00266C78">
      <w:pPr>
        <w:spacing w:line="480" w:lineRule="auto"/>
        <w:rPr>
          <w:rFonts w:eastAsia="Times New Roman" w:cstheme="minorHAnsi"/>
          <w:color w:val="000000"/>
          <w:lang w:val="en-CA"/>
          <w:rPrChange w:id="770" w:author="Vanessa Fladmark" w:date="2020-06-02T10:40:00Z">
            <w:rPr>
              <w:rFonts w:eastAsia="Times New Roman" w:cstheme="minorHAnsi"/>
              <w:lang w:val="en-CA"/>
            </w:rPr>
          </w:rPrChange>
        </w:rPr>
      </w:pPr>
      <w:ins w:id="771" w:author="Vanessa Fladmark" w:date="2020-06-02T10:40:00Z">
        <w:r>
          <w:rPr>
            <w:rFonts w:eastAsia="Times New Roman" w:cstheme="minorHAnsi"/>
            <w:color w:val="000000"/>
            <w:lang w:val="en-CA"/>
          </w:rPr>
          <w:tab/>
        </w:r>
      </w:ins>
      <w:del w:id="772" w:author="Vanessa Fladmark" w:date="2020-06-02T10:40: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commentRangeStart w:id="773"/>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commentRangeEnd w:id="773"/>
      <w:r w:rsidR="00916329">
        <w:rPr>
          <w:rStyle w:val="CommentReference"/>
        </w:rPr>
        <w:commentReference w:id="773"/>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14:paraId="6AAE8DCB" w14:textId="77777777" w:rsidR="00DC12B2" w:rsidRPr="003C4653" w:rsidRDefault="00DC12B2" w:rsidP="00266C78">
      <w:pPr>
        <w:spacing w:line="480" w:lineRule="auto"/>
        <w:rPr>
          <w:rFonts w:eastAsia="Times New Roman" w:cstheme="minorHAnsi"/>
          <w:lang w:val="en-CA"/>
        </w:rPr>
      </w:pPr>
    </w:p>
    <w:p w14:paraId="45829AC2"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4)</w:t>
      </w:r>
      <w:r w:rsidRPr="003C4653">
        <w:rPr>
          <w:rFonts w:eastAsia="Times New Roman" w:cstheme="minorHAnsi"/>
          <w:color w:val="000000"/>
          <w:lang w:val="en-CA"/>
        </w:rPr>
        <w:t>.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14:paraId="3E77E18A" w14:textId="77777777" w:rsidR="00372150" w:rsidRPr="003C4653" w:rsidRDefault="00372150" w:rsidP="00266C78">
      <w:pPr>
        <w:spacing w:line="480" w:lineRule="auto"/>
        <w:rPr>
          <w:rFonts w:eastAsia="Times New Roman" w:cstheme="minorHAnsi"/>
          <w:lang w:val="en-CA"/>
        </w:rPr>
      </w:pPr>
    </w:p>
    <w:p w14:paraId="1CE06A25" w14:textId="77777777" w:rsidR="003D5843" w:rsidRDefault="00372150" w:rsidP="00266C78">
      <w:pPr>
        <w:spacing w:line="480" w:lineRule="auto"/>
        <w:rPr>
          <w:ins w:id="774" w:author="Vanessa Fladmark" w:date="2020-06-02T10:42:00Z"/>
          <w:rFonts w:eastAsia="Times New Roman" w:cstheme="minorHAnsi"/>
          <w:color w:val="000000"/>
          <w:lang w:val="en-CA"/>
        </w:rPr>
      </w:pPr>
      <w:r w:rsidRPr="003C4653">
        <w:rPr>
          <w:rFonts w:eastAsia="Times New Roman" w:cstheme="minorHAnsi"/>
          <w:color w:val="000000"/>
          <w:lang w:val="en-CA"/>
        </w:rPr>
        <w:tab/>
      </w:r>
      <w:commentRangeStart w:id="775"/>
      <w:r w:rsidRPr="003C4653">
        <w:rPr>
          <w:rFonts w:eastAsia="Times New Roman" w:cstheme="minorHAnsi"/>
          <w:color w:val="000000"/>
          <w:lang w:val="en-CA"/>
        </w:rPr>
        <w:t>Overall</w:t>
      </w:r>
      <w:commentRangeEnd w:id="775"/>
      <w:r w:rsidR="00893A55">
        <w:rPr>
          <w:rStyle w:val="CommentReference"/>
        </w:rPr>
        <w:commentReference w:id="775"/>
      </w:r>
      <w:r w:rsidRPr="003C4653">
        <w:rPr>
          <w:rFonts w:eastAsia="Times New Roman" w:cstheme="minorHAnsi"/>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5)</w:t>
      </w:r>
      <w:r w:rsidRPr="003C4653">
        <w:rPr>
          <w:rFonts w:eastAsia="Times New Roman" w:cstheme="minorHAnsi"/>
          <w:color w:val="000000"/>
          <w:lang w:val="en-CA"/>
        </w:rPr>
        <w:t>.</w:t>
      </w:r>
    </w:p>
    <w:p w14:paraId="1A06202E" w14:textId="77777777" w:rsidR="003D5843" w:rsidRDefault="003D5843" w:rsidP="00266C78">
      <w:pPr>
        <w:spacing w:line="480" w:lineRule="auto"/>
        <w:rPr>
          <w:ins w:id="776" w:author="Vanessa Fladmark" w:date="2020-06-02T10:42:00Z"/>
          <w:rFonts w:eastAsia="Times New Roman" w:cstheme="minorHAnsi"/>
          <w:color w:val="000000"/>
          <w:lang w:val="en-CA"/>
        </w:rPr>
      </w:pPr>
    </w:p>
    <w:p w14:paraId="1814358A" w14:textId="1137D941" w:rsidR="00372150" w:rsidRPr="003C4653" w:rsidRDefault="003D5843" w:rsidP="00266C78">
      <w:pPr>
        <w:spacing w:line="480" w:lineRule="auto"/>
        <w:rPr>
          <w:rFonts w:eastAsia="Times New Roman" w:cstheme="minorHAnsi"/>
          <w:lang w:val="en-CA"/>
        </w:rPr>
      </w:pPr>
      <w:ins w:id="777" w:author="Vanessa Fladmark" w:date="2020-06-02T10:42:00Z">
        <w:r>
          <w:rPr>
            <w:rFonts w:eastAsia="Times New Roman" w:cstheme="minorHAnsi"/>
            <w:color w:val="000000"/>
            <w:lang w:val="en-CA"/>
          </w:rPr>
          <w:tab/>
        </w:r>
      </w:ins>
      <w:del w:id="778" w:author="Vanessa Fladmark" w:date="2020-06-02T10:42: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A cluster analysis also displayed this same trend</w:t>
      </w:r>
      <w:del w:id="779" w:author="Vanessa Fladmark" w:date="2020-06-02T10:44:00Z">
        <w:r w:rsidR="00372150" w:rsidRPr="003C4653" w:rsidDel="003D5843">
          <w:rPr>
            <w:rFonts w:eastAsia="Times New Roman" w:cstheme="minorHAnsi"/>
            <w:color w:val="000000"/>
            <w:lang w:val="en-CA"/>
          </w:rPr>
          <w:delText xml:space="preserve">, where </w:delText>
        </w:r>
      </w:del>
      <w:ins w:id="780" w:author="Vanessa Fladmark" w:date="2020-06-02T10:44:00Z">
        <w:r>
          <w:rPr>
            <w:rFonts w:eastAsia="Times New Roman" w:cstheme="minorHAnsi"/>
            <w:color w:val="000000"/>
            <w:lang w:val="en-CA"/>
          </w:rPr>
          <w:t xml:space="preserve"> as the NMDS, with </w:t>
        </w:r>
      </w:ins>
      <w:r w:rsidR="00372150" w:rsidRPr="003C4653">
        <w:rPr>
          <w:rFonts w:eastAsia="Times New Roman" w:cstheme="minorHAnsi"/>
          <w:color w:val="000000"/>
          <w:lang w:val="en-CA"/>
        </w:rPr>
        <w:t xml:space="preserve">the two regions </w:t>
      </w:r>
      <w:del w:id="781" w:author="Vanessa Fladmark" w:date="2020-06-02T10:44:00Z">
        <w:r w:rsidR="00372150" w:rsidRPr="003C4653" w:rsidDel="003D5843">
          <w:rPr>
            <w:rFonts w:eastAsia="Times New Roman" w:cstheme="minorHAnsi"/>
            <w:color w:val="000000"/>
            <w:lang w:val="en-CA"/>
          </w:rPr>
          <w:delText xml:space="preserve">were </w:delText>
        </w:r>
      </w:del>
      <w:r w:rsidR="00372150" w:rsidRPr="003C4653">
        <w:rPr>
          <w:rFonts w:eastAsia="Times New Roman" w:cstheme="minorHAnsi"/>
          <w:color w:val="000000"/>
          <w:lang w:val="en-CA"/>
        </w:rPr>
        <w:t>separated into main clusters and Johnstone Strait was subdivided by both site and species</w:t>
      </w:r>
      <w:r w:rsidR="00A16692">
        <w:rPr>
          <w:rFonts w:eastAsia="Times New Roman" w:cstheme="minorHAnsi"/>
          <w:color w:val="000000"/>
          <w:lang w:val="en-CA"/>
        </w:rPr>
        <w:t xml:space="preserve"> (Figure 6)</w:t>
      </w:r>
      <w:r w:rsidR="00372150" w:rsidRPr="003C4653">
        <w:rPr>
          <w:rFonts w:eastAsia="Times New Roman" w:cstheme="minorHAnsi"/>
          <w:color w:val="000000"/>
          <w:lang w:val="en-CA"/>
        </w:rPr>
        <w:t>. </w:t>
      </w:r>
      <w:r w:rsidR="000117C6">
        <w:rPr>
          <w:rFonts w:eastAsia="Times New Roman" w:cstheme="minorHAnsi"/>
          <w:lang w:val="en-CA"/>
        </w:rPr>
        <w:t xml:space="preserve"> </w:t>
      </w:r>
      <w:r w:rsidR="00372150"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w:t>
      </w:r>
      <w:del w:id="782" w:author="Vanessa Fladmark" w:date="2020-06-02T10:44:00Z">
        <w:r w:rsidR="00372150" w:rsidRPr="003C4653" w:rsidDel="003D5843">
          <w:rPr>
            <w:rFonts w:eastAsia="Times New Roman" w:cstheme="minorHAnsi"/>
            <w:color w:val="000000"/>
            <w:lang w:val="en-CA"/>
          </w:rPr>
          <w:delText xml:space="preserve"> value</w:delText>
        </w:r>
      </w:del>
      <w:r w:rsidR="00372150" w:rsidRPr="003C4653">
        <w:rPr>
          <w:rFonts w:eastAsia="Times New Roman" w:cstheme="minorHAnsi"/>
          <w:color w:val="000000"/>
          <w:lang w:val="en-CA"/>
        </w:rPr>
        <w:t>s.</w:t>
      </w:r>
    </w:p>
    <w:p w14:paraId="5A56B0C5" w14:textId="77777777" w:rsidR="00372150" w:rsidRPr="003C4653" w:rsidRDefault="00372150" w:rsidP="00266C78">
      <w:pPr>
        <w:spacing w:line="480" w:lineRule="auto"/>
        <w:rPr>
          <w:rFonts w:eastAsia="Times New Roman" w:cstheme="minorHAnsi"/>
          <w:lang w:val="en-CA"/>
        </w:rPr>
      </w:pPr>
    </w:p>
    <w:p w14:paraId="4AC853E7"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4 Discussion</w:t>
      </w:r>
    </w:p>
    <w:p w14:paraId="024792B3" w14:textId="4978B4C9" w:rsidR="00372150" w:rsidRDefault="00372150" w:rsidP="00266C78">
      <w:pPr>
        <w:spacing w:line="480" w:lineRule="auto"/>
        <w:rPr>
          <w:ins w:id="783" w:author="Vanessa Fladmark" w:date="2020-06-02T09:30:00Z"/>
          <w:rFonts w:eastAsia="Times New Roman" w:cstheme="minorHAnsi"/>
          <w:lang w:val="en-CA"/>
        </w:rPr>
      </w:pPr>
    </w:p>
    <w:p w14:paraId="36BC5E22" w14:textId="5E1C66A2" w:rsidR="002606FB" w:rsidRDefault="002606FB" w:rsidP="00B72FEC">
      <w:pPr>
        <w:spacing w:line="480" w:lineRule="auto"/>
        <w:rPr>
          <w:ins w:id="784" w:author="Vanessa Fladmark" w:date="2020-06-02T09:30:00Z"/>
          <w:rFonts w:eastAsia="Times New Roman" w:cstheme="minorHAnsi"/>
          <w:lang w:val="en-CA"/>
        </w:rPr>
      </w:pPr>
      <w:ins w:id="785" w:author="Vanessa Fladmark" w:date="2020-06-02T09:30:00Z">
        <w:r>
          <w:rPr>
            <w:rFonts w:eastAsia="Times New Roman" w:cstheme="minorHAnsi"/>
            <w:lang w:val="en-CA"/>
          </w:rPr>
          <w:tab/>
          <w:t>This study examined</w:t>
        </w:r>
      </w:ins>
      <w:ins w:id="786" w:author="Vanessa Fladmark" w:date="2020-06-02T09:31:00Z">
        <w:r>
          <w:rPr>
            <w:rFonts w:eastAsia="Times New Roman" w:cstheme="minorHAnsi"/>
            <w:lang w:val="en-CA"/>
          </w:rPr>
          <w:t xml:space="preserve"> 120</w:t>
        </w:r>
      </w:ins>
      <w:ins w:id="787" w:author="Vanessa Fladmark" w:date="2020-06-02T09:30:00Z">
        <w:r>
          <w:rPr>
            <w:rFonts w:eastAsia="Times New Roman" w:cstheme="minorHAnsi"/>
            <w:lang w:val="en-CA"/>
          </w:rPr>
          <w:t xml:space="preserve"> juvenile pink and chum </w:t>
        </w:r>
      </w:ins>
      <w:ins w:id="788" w:author="Vanessa Fladmark" w:date="2020-06-02T09:31:00Z">
        <w:r>
          <w:rPr>
            <w:rFonts w:eastAsia="Times New Roman" w:cstheme="minorHAnsi"/>
            <w:lang w:val="en-CA"/>
          </w:rPr>
          <w:t>salmon stomachs</w:t>
        </w:r>
      </w:ins>
      <w:ins w:id="789" w:author="Vanessa Fladmark" w:date="2020-06-02T09:30:00Z">
        <w:r>
          <w:rPr>
            <w:rFonts w:eastAsia="Times New Roman" w:cstheme="minorHAnsi"/>
            <w:lang w:val="en-CA"/>
          </w:rPr>
          <w:t xml:space="preserve"> </w:t>
        </w:r>
      </w:ins>
      <w:ins w:id="790" w:author="Vanessa Fladmark" w:date="2020-06-02T09:32:00Z">
        <w:r>
          <w:rPr>
            <w:rFonts w:eastAsia="Times New Roman" w:cstheme="minorHAnsi"/>
            <w:lang w:val="en-CA"/>
          </w:rPr>
          <w:t xml:space="preserve">to characterize diets </w:t>
        </w:r>
      </w:ins>
      <w:ins w:id="791" w:author="Vanessa Fladmark" w:date="2020-06-02T09:30:00Z">
        <w:r>
          <w:rPr>
            <w:rFonts w:eastAsia="Times New Roman" w:cstheme="minorHAnsi"/>
            <w:lang w:val="en-CA"/>
          </w:rPr>
          <w:t>d</w:t>
        </w:r>
      </w:ins>
      <w:ins w:id="792" w:author="Vanessa Fladmark" w:date="2020-06-02T09:31:00Z">
        <w:r>
          <w:rPr>
            <w:rFonts w:eastAsia="Times New Roman" w:cstheme="minorHAnsi"/>
            <w:lang w:val="en-CA"/>
          </w:rPr>
          <w:t xml:space="preserve">uring the </w:t>
        </w:r>
      </w:ins>
      <w:ins w:id="793" w:author="Vanessa Fladmark" w:date="2020-06-02T09:32:00Z">
        <w:r>
          <w:rPr>
            <w:rFonts w:eastAsia="Times New Roman" w:cstheme="minorHAnsi"/>
            <w:lang w:val="en-CA"/>
          </w:rPr>
          <w:t xml:space="preserve">2016 </w:t>
        </w:r>
      </w:ins>
      <w:ins w:id="794" w:author="Vanessa Fladmark" w:date="2020-06-02T09:31:00Z">
        <w:r>
          <w:rPr>
            <w:rFonts w:eastAsia="Times New Roman" w:cstheme="minorHAnsi"/>
            <w:lang w:val="en-CA"/>
          </w:rPr>
          <w:t xml:space="preserve">peak outmigration through the Discovery Islands and Johnstone Strait </w:t>
        </w:r>
      </w:ins>
      <w:ins w:id="795" w:author="Vanessa Fladmark" w:date="2020-06-02T09:37:00Z">
        <w:r>
          <w:rPr>
            <w:rFonts w:eastAsia="Times New Roman" w:cstheme="minorHAnsi"/>
            <w:lang w:val="en-CA"/>
          </w:rPr>
          <w:t xml:space="preserve">routes. </w:t>
        </w:r>
      </w:ins>
      <w:ins w:id="796" w:author="Vanessa Fladmark" w:date="2020-06-02T09:54:00Z">
        <w:r w:rsidR="00B72FEC">
          <w:rPr>
            <w:rFonts w:eastAsia="Times New Roman" w:cstheme="minorHAnsi"/>
            <w:lang w:val="en-CA"/>
          </w:rPr>
          <w:t>This area that was shown to be a trophic gauntlet for juvenile sockeye salmon, is also food limiting for pink and chum salmon</w:t>
        </w:r>
      </w:ins>
      <w:ins w:id="797" w:author="Vanessa Fladmark" w:date="2020-06-02T09:55:00Z">
        <w:r w:rsidR="00B72FEC">
          <w:rPr>
            <w:rFonts w:eastAsia="Times New Roman" w:cstheme="minorHAnsi"/>
            <w:lang w:val="en-CA"/>
          </w:rPr>
          <w:t xml:space="preserve">, and diet overlap between species was low in response. However, the northern </w:t>
        </w:r>
      </w:ins>
      <w:ins w:id="798" w:author="Vanessa Fladmark" w:date="2020-06-02T09:56:00Z">
        <w:r w:rsidR="00B72FEC">
          <w:rPr>
            <w:rFonts w:eastAsia="Times New Roman" w:cstheme="minorHAnsi"/>
            <w:lang w:val="en-CA"/>
          </w:rPr>
          <w:t xml:space="preserve">most site of J02 was shown to be a foraging hot spot for </w:t>
        </w:r>
      </w:ins>
      <w:ins w:id="799" w:author="Vanessa Fladmark" w:date="2020-06-02T09:59:00Z">
        <w:r w:rsidR="00B72FEC">
          <w:rPr>
            <w:rFonts w:eastAsia="Times New Roman" w:cstheme="minorHAnsi"/>
            <w:lang w:val="en-CA"/>
          </w:rPr>
          <w:t xml:space="preserve">juvenile </w:t>
        </w:r>
      </w:ins>
      <w:ins w:id="800" w:author="Vanessa Fladmark" w:date="2020-06-02T09:56:00Z">
        <w:r w:rsidR="00B72FEC">
          <w:rPr>
            <w:rFonts w:eastAsia="Times New Roman" w:cstheme="minorHAnsi"/>
            <w:lang w:val="en-CA"/>
          </w:rPr>
          <w:t xml:space="preserve">sockeye salmon in </w:t>
        </w:r>
      </w:ins>
      <w:ins w:id="801" w:author="Vanessa Fladmark" w:date="2020-06-02T09:58:00Z">
        <w:r w:rsidR="00B72FEC">
          <w:rPr>
            <w:rFonts w:eastAsia="Times New Roman" w:cstheme="minorHAnsi"/>
            <w:lang w:val="en-CA"/>
          </w:rPr>
          <w:t xml:space="preserve">June </w:t>
        </w:r>
      </w:ins>
      <w:ins w:id="802" w:author="Vanessa Fladmark" w:date="2020-06-02T09:56:00Z">
        <w:r w:rsidR="00B72FEC">
          <w:rPr>
            <w:rFonts w:eastAsia="Times New Roman" w:cstheme="minorHAnsi"/>
            <w:lang w:val="en-CA"/>
          </w:rPr>
          <w:t>2015 and this trend continued in 2016 for both pink and chum salmon</w:t>
        </w:r>
      </w:ins>
      <w:ins w:id="803" w:author="Vanessa Fladmark" w:date="2020-06-02T09:59:00Z">
        <w:r w:rsidR="00B72FEC">
          <w:rPr>
            <w:rFonts w:eastAsia="Times New Roman" w:cstheme="minorHAnsi"/>
            <w:lang w:val="en-CA"/>
          </w:rPr>
          <w:t>.</w:t>
        </w:r>
      </w:ins>
      <w:ins w:id="804" w:author="Vanessa Fladmark" w:date="2020-06-02T09:57:00Z">
        <w:r w:rsidR="00B72FEC">
          <w:rPr>
            <w:rFonts w:eastAsia="Times New Roman" w:cstheme="minorHAnsi"/>
            <w:lang w:val="en-CA"/>
          </w:rPr>
          <w:t xml:space="preserve"> </w:t>
        </w:r>
      </w:ins>
      <w:ins w:id="805" w:author="Vanessa Fladmark" w:date="2020-06-02T09:41:00Z">
        <w:r w:rsidR="00DC01E0">
          <w:rPr>
            <w:rFonts w:eastAsia="Times New Roman" w:cstheme="minorHAnsi"/>
            <w:lang w:val="en-CA"/>
          </w:rPr>
          <w:t xml:space="preserve"> </w:t>
        </w:r>
      </w:ins>
      <w:ins w:id="806" w:author="Vanessa Fladmark" w:date="2020-06-02T10:00:00Z">
        <w:r w:rsidR="00B72FEC">
          <w:rPr>
            <w:rFonts w:eastAsia="Times New Roman" w:cstheme="minorHAnsi"/>
            <w:lang w:val="en-CA"/>
          </w:rPr>
          <w:t xml:space="preserve">Juvenile pink and chum salmon switched trophic niches throughout the region according to </w:t>
        </w:r>
      </w:ins>
      <w:ins w:id="807" w:author="Vanessa Fladmark" w:date="2020-06-02T10:01:00Z">
        <w:r w:rsidR="00B72FEC">
          <w:rPr>
            <w:rFonts w:eastAsia="Times New Roman" w:cstheme="minorHAnsi"/>
            <w:lang w:val="en-CA"/>
          </w:rPr>
          <w:t xml:space="preserve">prey availability and species interactions, chum occupying a gelatinous niche and pink littoral. </w:t>
        </w:r>
      </w:ins>
    </w:p>
    <w:p w14:paraId="3C920939" w14:textId="77777777" w:rsidR="002606FB" w:rsidRPr="003C4653" w:rsidRDefault="002606FB" w:rsidP="00266C78">
      <w:pPr>
        <w:spacing w:line="480" w:lineRule="auto"/>
        <w:rPr>
          <w:rFonts w:eastAsia="Times New Roman" w:cstheme="minorHAnsi"/>
          <w:lang w:val="en-CA"/>
        </w:rPr>
      </w:pPr>
    </w:p>
    <w:p w14:paraId="0ED37EF9" w14:textId="5357BA7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808"/>
      <w:r w:rsidRPr="003C4653">
        <w:rPr>
          <w:rFonts w:eastAsia="Times New Roman" w:cstheme="minorHAnsi"/>
          <w:color w:val="000000"/>
          <w:lang w:val="en-CA"/>
        </w:rPr>
        <w:t>Juvenile</w:t>
      </w:r>
      <w:commentRangeEnd w:id="808"/>
      <w:r w:rsidR="00001741">
        <w:rPr>
          <w:rStyle w:val="CommentReference"/>
        </w:rPr>
        <w:commentReference w:id="808"/>
      </w:r>
      <w:r w:rsidRPr="003C4653">
        <w:rPr>
          <w:rFonts w:eastAsia="Times New Roman" w:cstheme="minorHAnsi"/>
          <w:color w:val="000000"/>
          <w:lang w:val="en-CA"/>
        </w:rPr>
        <w:t xml:space="preserve"> pink and chum salmon have similar diets when </w:t>
      </w:r>
      <w:del w:id="809" w:author="Brian" w:date="2020-05-10T14:01:00Z">
        <w:r w:rsidRPr="003C4653" w:rsidDel="00001741">
          <w:rPr>
            <w:rFonts w:eastAsia="Times New Roman" w:cstheme="minorHAnsi"/>
            <w:color w:val="000000"/>
            <w:lang w:val="en-CA"/>
          </w:rPr>
          <w:delText>feeding intensity</w:delText>
        </w:r>
      </w:del>
      <w:ins w:id="810" w:author="Brian" w:date="2020-05-10T14:01:00Z">
        <w:r w:rsidR="00001741">
          <w:rPr>
            <w:rFonts w:eastAsia="Times New Roman" w:cstheme="minorHAnsi"/>
            <w:color w:val="000000"/>
            <w:lang w:val="en-CA"/>
          </w:rPr>
          <w:t>prey availability</w:t>
        </w:r>
      </w:ins>
      <w:r w:rsidRPr="003C4653">
        <w:rPr>
          <w:rFonts w:eastAsia="Times New Roman" w:cstheme="minorHAnsi"/>
          <w:color w:val="000000"/>
          <w:lang w:val="en-CA"/>
        </w:rPr>
        <w:t xml:space="preserve"> is high but utilize different foraging strategies when </w:t>
      </w:r>
      <w:ins w:id="811" w:author="Brian" w:date="2020-05-10T14:01:00Z">
        <w:r w:rsidR="00001741">
          <w:rPr>
            <w:rFonts w:eastAsia="Times New Roman" w:cstheme="minorHAnsi"/>
            <w:color w:val="000000"/>
            <w:lang w:val="en-CA"/>
          </w:rPr>
          <w:t>prey availability</w:t>
        </w:r>
        <w:r w:rsidR="00001741" w:rsidRPr="003C4653">
          <w:rPr>
            <w:rFonts w:eastAsia="Times New Roman" w:cstheme="minorHAnsi"/>
            <w:color w:val="000000"/>
            <w:lang w:val="en-CA"/>
          </w:rPr>
          <w:t xml:space="preserve"> </w:t>
        </w:r>
      </w:ins>
      <w:del w:id="812" w:author="Brian" w:date="2020-05-10T14:01:00Z">
        <w:r w:rsidRPr="003C4653" w:rsidDel="00001741">
          <w:rPr>
            <w:rFonts w:eastAsia="Times New Roman" w:cstheme="minorHAnsi"/>
            <w:color w:val="000000"/>
            <w:lang w:val="en-CA"/>
          </w:rPr>
          <w:delText xml:space="preserve">feeding </w:delText>
        </w:r>
      </w:del>
      <w:r w:rsidRPr="003C4653">
        <w:rPr>
          <w:rFonts w:eastAsia="Times New Roman" w:cstheme="minorHAnsi"/>
          <w:color w:val="000000"/>
          <w:lang w:val="en-CA"/>
        </w:rPr>
        <w:t xml:space="preserve">is low, </w:t>
      </w:r>
      <w:ins w:id="813" w:author="evgeny" w:date="2020-05-18T12:34:00Z">
        <w:r w:rsidR="003D287D">
          <w:rPr>
            <w:rFonts w:eastAsia="Times New Roman" w:cstheme="minorHAnsi"/>
            <w:color w:val="000000"/>
            <w:lang w:val="en-CA"/>
          </w:rPr>
          <w:t xml:space="preserve">indicative of resource </w:t>
        </w:r>
      </w:ins>
      <w:del w:id="814" w:author="evgeny" w:date="2020-05-18T12:34:00Z">
        <w:r w:rsidRPr="003C4653" w:rsidDel="003D287D">
          <w:rPr>
            <w:rFonts w:eastAsia="Times New Roman" w:cstheme="minorHAnsi"/>
            <w:color w:val="000000"/>
            <w:lang w:val="en-CA"/>
          </w:rPr>
          <w:delText xml:space="preserve">dividing </w:delText>
        </w:r>
      </w:del>
      <w:ins w:id="815" w:author="evgeny" w:date="2020-05-18T12:34:00Z">
        <w:r w:rsidR="003D287D">
          <w:rPr>
            <w:rFonts w:eastAsia="Times New Roman" w:cstheme="minorHAnsi"/>
            <w:color w:val="000000"/>
            <w:lang w:val="en-CA"/>
          </w:rPr>
          <w:t>portioning</w:t>
        </w:r>
      </w:ins>
      <w:del w:id="816" w:author="evgeny" w:date="2020-05-18T12:35:00Z">
        <w:r w:rsidRPr="003C4653" w:rsidDel="003D287D">
          <w:rPr>
            <w:rFonts w:eastAsia="Times New Roman" w:cstheme="minorHAnsi"/>
            <w:color w:val="000000"/>
            <w:lang w:val="en-CA"/>
          </w:rPr>
          <w:delText>resources by trophic niche</w:delText>
        </w:r>
      </w:del>
      <w:r w:rsidRPr="003C4653">
        <w:rPr>
          <w:rFonts w:eastAsia="Times New Roman" w:cstheme="minorHAnsi"/>
          <w:color w:val="000000"/>
          <w:lang w:val="en-CA"/>
        </w:rPr>
        <w:t xml:space="preserve">. Throughout most of the study sites, chum salmon </w:t>
      </w:r>
      <w:del w:id="817" w:author="evgeny" w:date="2020-05-18T12:35:00Z">
        <w:r w:rsidRPr="003C4653" w:rsidDel="003D287D">
          <w:rPr>
            <w:rFonts w:eastAsia="Times New Roman" w:cstheme="minorHAnsi"/>
            <w:color w:val="000000"/>
            <w:lang w:val="en-CA"/>
          </w:rPr>
          <w:delText xml:space="preserve">filled </w:delText>
        </w:r>
      </w:del>
      <w:ins w:id="818" w:author="evgeny" w:date="2020-05-18T12:35:00Z">
        <w:r w:rsidR="003D287D">
          <w:rPr>
            <w:rFonts w:eastAsia="Times New Roman" w:cstheme="minorHAnsi"/>
            <w:color w:val="000000"/>
            <w:lang w:val="en-CA"/>
          </w:rPr>
          <w:t>occupied (or “can be characterized as”)</w:t>
        </w:r>
        <w:r w:rsidR="003D287D" w:rsidRPr="003C4653">
          <w:rPr>
            <w:rFonts w:eastAsia="Times New Roman" w:cstheme="minorHAnsi"/>
            <w:color w:val="000000"/>
            <w:lang w:val="en-CA"/>
          </w:rPr>
          <w:t xml:space="preserve"> </w:t>
        </w:r>
      </w:ins>
      <w:r w:rsidRPr="003C4653">
        <w:rPr>
          <w:rFonts w:eastAsia="Times New Roman" w:cstheme="minorHAnsi"/>
          <w:color w:val="000000"/>
          <w:lang w:val="en-CA"/>
        </w:rPr>
        <w:t xml:space="preserve">the gelatinous </w:t>
      </w:r>
      <w:del w:id="819" w:author="Brian" w:date="2020-05-10T14:01:00Z">
        <w:r w:rsidRPr="003C4653" w:rsidDel="00001741">
          <w:rPr>
            <w:rFonts w:eastAsia="Times New Roman" w:cstheme="minorHAnsi"/>
            <w:color w:val="000000"/>
            <w:lang w:val="en-CA"/>
          </w:rPr>
          <w:delText xml:space="preserve">prey </w:delText>
        </w:r>
      </w:del>
      <w:ins w:id="820" w:author="Brian" w:date="2020-05-10T14:01:00Z">
        <w:r w:rsidR="00001741">
          <w:rPr>
            <w:rFonts w:eastAsia="Times New Roman" w:cstheme="minorHAnsi"/>
            <w:color w:val="000000"/>
            <w:lang w:val="en-CA"/>
          </w:rPr>
          <w:t>predator</w:t>
        </w:r>
        <w:r w:rsidR="00001741" w:rsidRPr="003C4653">
          <w:rPr>
            <w:rFonts w:eastAsia="Times New Roman" w:cstheme="minorHAnsi"/>
            <w:color w:val="000000"/>
            <w:lang w:val="en-CA"/>
          </w:rPr>
          <w:t xml:space="preserve"> </w:t>
        </w:r>
      </w:ins>
      <w:r w:rsidRPr="003C4653">
        <w:rPr>
          <w:rFonts w:eastAsia="Times New Roman" w:cstheme="minorHAnsi"/>
          <w:color w:val="000000"/>
          <w:lang w:val="en-CA"/>
        </w:rPr>
        <w:t xml:space="preserve">niche and </w:t>
      </w:r>
      <w:commentRangeStart w:id="821"/>
      <w:r w:rsidRPr="003C4653">
        <w:rPr>
          <w:rFonts w:eastAsia="Times New Roman" w:cstheme="minorHAnsi"/>
          <w:color w:val="000000"/>
          <w:lang w:val="en-CA"/>
        </w:rPr>
        <w:t xml:space="preserve">pink salmon were found </w:t>
      </w:r>
      <w:commentRangeStart w:id="822"/>
      <w:r w:rsidRPr="003C4653">
        <w:rPr>
          <w:rFonts w:eastAsia="Times New Roman" w:cstheme="minorHAnsi"/>
          <w:color w:val="000000"/>
          <w:lang w:val="en-CA"/>
        </w:rPr>
        <w:t>foraging</w:t>
      </w:r>
      <w:ins w:id="823" w:author="Vanessa Fladmark" w:date="2020-06-01T10:44:00Z">
        <w:r w:rsidR="00810FDA">
          <w:rPr>
            <w:rFonts w:eastAsia="Times New Roman" w:cstheme="minorHAnsi"/>
            <w:color w:val="000000"/>
            <w:lang w:val="en-CA"/>
          </w:rPr>
          <w:t xml:space="preserve"> in the littoral niche</w:t>
        </w:r>
      </w:ins>
      <w:r w:rsidRPr="003C4653">
        <w:rPr>
          <w:rFonts w:eastAsia="Times New Roman" w:cstheme="minorHAnsi"/>
          <w:color w:val="000000"/>
          <w:lang w:val="en-CA"/>
        </w:rPr>
        <w:t xml:space="preserve"> on nearshore insects, harpacticoids, caprellids and gammarids</w:t>
      </w:r>
      <w:commentRangeEnd w:id="822"/>
      <w:r w:rsidR="00001741">
        <w:rPr>
          <w:rStyle w:val="CommentReference"/>
        </w:rPr>
        <w:commentReference w:id="822"/>
      </w:r>
      <w:r w:rsidRPr="003C4653">
        <w:rPr>
          <w:rFonts w:eastAsia="Times New Roman" w:cstheme="minorHAnsi"/>
          <w:color w:val="000000"/>
          <w:lang w:val="en-CA"/>
        </w:rPr>
        <w:t xml:space="preserve">. </w:t>
      </w:r>
      <w:commentRangeEnd w:id="821"/>
      <w:r w:rsidR="003D287D">
        <w:rPr>
          <w:rStyle w:val="CommentReference"/>
        </w:rPr>
        <w:commentReference w:id="821"/>
      </w:r>
      <w:commentRangeStart w:id="824"/>
      <w:r w:rsidRPr="003C4653">
        <w:rPr>
          <w:rFonts w:eastAsia="Times New Roman" w:cstheme="minorHAnsi"/>
          <w:color w:val="000000"/>
          <w:lang w:val="en-CA"/>
        </w:rPr>
        <w:t>T</w:t>
      </w:r>
      <w:del w:id="825" w:author="Vanessa Fladmark" w:date="2020-06-01T10:45:00Z">
        <w:r w:rsidRPr="003C4653" w:rsidDel="00810FDA">
          <w:rPr>
            <w:rFonts w:eastAsia="Times New Roman" w:cstheme="minorHAnsi"/>
            <w:color w:val="000000"/>
            <w:lang w:val="en-CA"/>
          </w:rPr>
          <w:delText>he reliance on t</w:delText>
        </w:r>
      </w:del>
      <w:r w:rsidRPr="003C4653">
        <w:rPr>
          <w:rFonts w:eastAsia="Times New Roman" w:cstheme="minorHAnsi"/>
          <w:color w:val="000000"/>
          <w:lang w:val="en-CA"/>
        </w:rPr>
        <w:t>hese niche strategies shifted with the foraging intensity</w:t>
      </w:r>
      <w:commentRangeEnd w:id="824"/>
      <w:r w:rsidR="00001741">
        <w:rPr>
          <w:rStyle w:val="CommentReference"/>
        </w:rPr>
        <w:commentReference w:id="824"/>
      </w:r>
      <w:r w:rsidRPr="003C4653">
        <w:rPr>
          <w:rFonts w:eastAsia="Times New Roman" w:cstheme="minorHAnsi"/>
          <w:color w:val="000000"/>
          <w:lang w:val="en-CA"/>
        </w:rPr>
        <w:t>,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xml:space="preserve">% body weight stomach fullness, both species fed very similarly. Therefore, </w:t>
      </w:r>
      <w:ins w:id="826" w:author="Brian" w:date="2020-05-10T14:07:00Z">
        <w:r w:rsidR="00001741">
          <w:rPr>
            <w:rFonts w:eastAsia="Times New Roman" w:cstheme="minorHAnsi"/>
            <w:color w:val="000000"/>
            <w:lang w:val="en-CA"/>
          </w:rPr>
          <w:t xml:space="preserve">pink and chum </w:t>
        </w:r>
      </w:ins>
      <w:r w:rsidRPr="003C4653">
        <w:rPr>
          <w:rFonts w:eastAsia="Times New Roman" w:cstheme="minorHAnsi"/>
          <w:color w:val="000000"/>
          <w:lang w:val="en-CA"/>
        </w:rPr>
        <w:t xml:space="preserve">salmon </w:t>
      </w:r>
      <w:ins w:id="827" w:author="Brian" w:date="2020-05-10T14:07:00Z">
        <w:r w:rsidR="00001741">
          <w:rPr>
            <w:rFonts w:eastAsia="Times New Roman" w:cstheme="minorHAnsi"/>
            <w:color w:val="000000"/>
            <w:lang w:val="en-CA"/>
          </w:rPr>
          <w:t xml:space="preserve">were observed to </w:t>
        </w:r>
      </w:ins>
      <w:del w:id="828" w:author="Brian" w:date="2020-05-10T14:07:00Z">
        <w:r w:rsidRPr="003C4653" w:rsidDel="00001741">
          <w:rPr>
            <w:rFonts w:eastAsia="Times New Roman" w:cstheme="minorHAnsi"/>
            <w:color w:val="000000"/>
            <w:lang w:val="en-CA"/>
          </w:rPr>
          <w:delText xml:space="preserve">will </w:delText>
        </w:r>
      </w:del>
      <w:ins w:id="829" w:author="Brian" w:date="2020-05-10T14:08:00Z">
        <w:r w:rsidR="00DF030F">
          <w:rPr>
            <w:rFonts w:eastAsia="Times New Roman" w:cstheme="minorHAnsi"/>
            <w:color w:val="000000"/>
            <w:lang w:val="en-CA"/>
          </w:rPr>
          <w:t xml:space="preserve">both </w:t>
        </w:r>
      </w:ins>
      <w:r w:rsidRPr="003C4653">
        <w:rPr>
          <w:rFonts w:eastAsia="Times New Roman" w:cstheme="minorHAnsi"/>
          <w:color w:val="000000"/>
          <w:lang w:val="en-CA"/>
        </w:rPr>
        <w:t xml:space="preserve">consume higher quality prey such as euphausiids and large calanoids when available </w:t>
      </w:r>
      <w:ins w:id="830" w:author="Brian" w:date="2020-05-10T14:08:00Z">
        <w:r w:rsidR="00DF030F">
          <w:rPr>
            <w:rFonts w:eastAsia="Times New Roman" w:cstheme="minorHAnsi"/>
            <w:color w:val="000000"/>
            <w:lang w:val="en-CA"/>
          </w:rPr>
          <w:t xml:space="preserve">but to </w:t>
        </w:r>
      </w:ins>
      <w:del w:id="831" w:author="Brian" w:date="2020-05-10T14:08:00Z">
        <w:r w:rsidRPr="003C4653" w:rsidDel="00DF030F">
          <w:rPr>
            <w:rFonts w:eastAsia="Times New Roman" w:cstheme="minorHAnsi"/>
            <w:color w:val="000000"/>
            <w:lang w:val="en-CA"/>
          </w:rPr>
          <w:delText xml:space="preserve">and will otherwise </w:delText>
        </w:r>
      </w:del>
      <w:r w:rsidRPr="003C4653">
        <w:rPr>
          <w:rFonts w:eastAsia="Times New Roman" w:cstheme="minorHAnsi"/>
          <w:color w:val="000000"/>
          <w:lang w:val="en-CA"/>
        </w:rPr>
        <w:t xml:space="preserve">divide up the resource space </w:t>
      </w:r>
      <w:ins w:id="832" w:author="Brian" w:date="2020-05-10T14:08:00Z">
        <w:r w:rsidR="00DF030F">
          <w:rPr>
            <w:rFonts w:eastAsia="Times New Roman" w:cstheme="minorHAnsi"/>
            <w:color w:val="000000"/>
            <w:lang w:val="en-CA"/>
          </w:rPr>
          <w:t xml:space="preserve">when prey was limited. This </w:t>
        </w:r>
      </w:ins>
      <w:ins w:id="833" w:author="Brian" w:date="2020-05-10T14:09:00Z">
        <w:r w:rsidR="00DF030F">
          <w:rPr>
            <w:rFonts w:eastAsia="Times New Roman" w:cstheme="minorHAnsi"/>
            <w:color w:val="000000"/>
            <w:lang w:val="en-CA"/>
          </w:rPr>
          <w:t>strategy</w:t>
        </w:r>
      </w:ins>
      <w:ins w:id="834" w:author="Brian" w:date="2020-05-10T14:08:00Z">
        <w:r w:rsidR="00DF030F">
          <w:rPr>
            <w:rFonts w:eastAsia="Times New Roman" w:cstheme="minorHAnsi"/>
            <w:color w:val="000000"/>
            <w:lang w:val="en-CA"/>
          </w:rPr>
          <w:t xml:space="preserve"> </w:t>
        </w:r>
      </w:ins>
      <w:ins w:id="835" w:author="Brian" w:date="2020-05-10T14:09:00Z">
        <w:r w:rsidR="00DF030F">
          <w:rPr>
            <w:rFonts w:eastAsia="Times New Roman" w:cstheme="minorHAnsi"/>
            <w:color w:val="000000"/>
            <w:lang w:val="en-CA"/>
          </w:rPr>
          <w:t xml:space="preserve">would be expected to </w:t>
        </w:r>
      </w:ins>
      <w:del w:id="836" w:author="Brian" w:date="2020-05-10T14:09:00Z">
        <w:r w:rsidRPr="003C4653" w:rsidDel="00DF030F">
          <w:rPr>
            <w:rFonts w:eastAsia="Times New Roman" w:cstheme="minorHAnsi"/>
            <w:color w:val="000000"/>
            <w:lang w:val="en-CA"/>
          </w:rPr>
          <w:delText xml:space="preserve">to </w:delText>
        </w:r>
      </w:del>
      <w:r w:rsidRPr="003C4653">
        <w:rPr>
          <w:rFonts w:eastAsia="Times New Roman" w:cstheme="minorHAnsi"/>
          <w:color w:val="000000"/>
          <w:lang w:val="en-CA"/>
        </w:rPr>
        <w:t>limit potential competition. </w:t>
      </w:r>
    </w:p>
    <w:p w14:paraId="62BAD4CC" w14:textId="77777777" w:rsidR="00372150" w:rsidRPr="003C4653" w:rsidRDefault="00372150" w:rsidP="00266C78">
      <w:pPr>
        <w:spacing w:line="480" w:lineRule="auto"/>
        <w:rPr>
          <w:rFonts w:eastAsia="Times New Roman" w:cstheme="minorHAnsi"/>
          <w:lang w:val="en-CA"/>
        </w:rPr>
      </w:pPr>
    </w:p>
    <w:p w14:paraId="34828BBF"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14:paraId="0F37FEF9" w14:textId="731AAF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w:t>
      </w:r>
      <w:ins w:id="837" w:author="Vanessa Fladmark" w:date="2020-06-01T10:50:00Z">
        <w:r w:rsidR="004B17CC">
          <w:rPr>
            <w:rFonts w:eastAsia="Times New Roman" w:cstheme="minorHAnsi"/>
            <w:color w:val="000000"/>
            <w:lang w:val="en-CA"/>
          </w:rPr>
          <w:t xml:space="preserve">patchy </w:t>
        </w:r>
      </w:ins>
      <w:commentRangeStart w:id="838"/>
      <w:del w:id="839" w:author="Vanessa Fladmark" w:date="2020-06-01T10:46:00Z">
        <w:r w:rsidRPr="003C4653" w:rsidDel="00810FDA">
          <w:rPr>
            <w:rFonts w:eastAsia="Times New Roman" w:cstheme="minorHAnsi"/>
            <w:color w:val="000000"/>
            <w:lang w:val="en-CA"/>
          </w:rPr>
          <w:delText>semi-decent</w:delText>
        </w:r>
        <w:commentRangeEnd w:id="838"/>
        <w:r w:rsidR="00001741" w:rsidDel="00810FDA">
          <w:rPr>
            <w:rStyle w:val="CommentReference"/>
          </w:rPr>
          <w:commentReference w:id="838"/>
        </w:r>
        <w:r w:rsidRPr="003C4653" w:rsidDel="00810FDA">
          <w:rPr>
            <w:rFonts w:eastAsia="Times New Roman" w:cstheme="minorHAnsi"/>
            <w:color w:val="000000"/>
            <w:lang w:val="en-CA"/>
          </w:rPr>
          <w:delText xml:space="preserve"> </w:delText>
        </w:r>
      </w:del>
      <w:r w:rsidRPr="003C4653">
        <w:rPr>
          <w:rFonts w:eastAsia="Times New Roman" w:cstheme="minorHAnsi"/>
          <w:color w:val="000000"/>
          <w:lang w:val="en-CA"/>
        </w:rPr>
        <w:t>feeding conditions, with</w:t>
      </w:r>
      <w:ins w:id="840" w:author="Vanessa Fladmark" w:date="2020-06-01T10:56:00Z">
        <w:r w:rsidR="004B17CC">
          <w:rPr>
            <w:rFonts w:eastAsia="Times New Roman" w:cstheme="minorHAnsi"/>
            <w:color w:val="000000"/>
            <w:lang w:val="en-CA"/>
          </w:rPr>
          <w:t xml:space="preserve"> empty stomachs or</w:t>
        </w:r>
      </w:ins>
      <w:r w:rsidRPr="003C4653">
        <w:rPr>
          <w:rFonts w:eastAsia="Times New Roman" w:cstheme="minorHAnsi"/>
          <w:color w:val="000000"/>
          <w:lang w:val="en-CA"/>
        </w:rPr>
        <w:t xml:space="preserve"> decapod larvae prey </w:t>
      </w:r>
      <w:del w:id="841" w:author="Vanessa Fladmark" w:date="2020-06-01T10:56:00Z">
        <w:r w:rsidRPr="003C4653" w:rsidDel="004B17CC">
          <w:rPr>
            <w:rFonts w:eastAsia="Times New Roman" w:cstheme="minorHAnsi"/>
            <w:color w:val="000000"/>
            <w:lang w:val="en-CA"/>
          </w:rPr>
          <w:delText xml:space="preserve">present </w:delText>
        </w:r>
      </w:del>
      <w:r w:rsidRPr="003C4653">
        <w:rPr>
          <w:rFonts w:eastAsia="Times New Roman" w:cstheme="minorHAnsi"/>
          <w:color w:val="000000"/>
          <w:lang w:val="en-CA"/>
        </w:rPr>
        <w:t xml:space="preserve">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842"/>
      <w:r w:rsidRPr="003C4653">
        <w:rPr>
          <w:rFonts w:eastAsia="Times New Roman" w:cstheme="minorHAnsi"/>
          <w:color w:val="000000"/>
          <w:lang w:val="en-CA"/>
        </w:rPr>
        <w:t>Thus, salmon species feeding strategies will either be beneficial or detrimental depending on prey availability, and how these relationships could shift over time requires further research.</w:t>
      </w:r>
      <w:commentRangeEnd w:id="842"/>
      <w:r w:rsidR="00AC0B65">
        <w:rPr>
          <w:rStyle w:val="CommentReference"/>
        </w:rPr>
        <w:commentReference w:id="842"/>
      </w:r>
    </w:p>
    <w:p w14:paraId="723D4F1A" w14:textId="77777777" w:rsidR="00372150" w:rsidRPr="003C4653" w:rsidRDefault="00372150" w:rsidP="00266C78">
      <w:pPr>
        <w:spacing w:line="480" w:lineRule="auto"/>
        <w:rPr>
          <w:rFonts w:eastAsia="Times New Roman" w:cstheme="minorHAnsi"/>
          <w:lang w:val="en-CA"/>
        </w:rPr>
      </w:pPr>
    </w:p>
    <w:p w14:paraId="35107E93" w14:textId="24B179E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While Discovery Islands has more of an environmental gradient, </w:t>
      </w:r>
      <w:commentRangeStart w:id="843"/>
      <w:r w:rsidRPr="003C4653">
        <w:rPr>
          <w:rFonts w:eastAsia="Times New Roman" w:cstheme="minorHAnsi"/>
          <w:color w:val="000000"/>
          <w:lang w:val="en-CA"/>
        </w:rPr>
        <w:t xml:space="preserve">Johnstone Strait </w:t>
      </w:r>
      <w:ins w:id="844" w:author="Vanessa Fladmark" w:date="2020-06-02T10:05:00Z">
        <w:r w:rsidR="001215CF">
          <w:rPr>
            <w:rFonts w:eastAsia="Times New Roman" w:cstheme="minorHAnsi"/>
            <w:color w:val="000000"/>
            <w:lang w:val="en-CA"/>
          </w:rPr>
          <w:t>may be</w:t>
        </w:r>
      </w:ins>
      <w:del w:id="845" w:author="Vanessa Fladmark" w:date="2020-06-02T10:05:00Z">
        <w:r w:rsidRPr="003C4653" w:rsidDel="001215CF">
          <w:rPr>
            <w:rFonts w:eastAsia="Times New Roman" w:cstheme="minorHAnsi"/>
            <w:color w:val="000000"/>
            <w:lang w:val="en-CA"/>
          </w:rPr>
          <w:delText>is</w:delText>
        </w:r>
      </w:del>
      <w:r w:rsidRPr="003C4653">
        <w:rPr>
          <w:rFonts w:eastAsia="Times New Roman" w:cstheme="minorHAnsi"/>
          <w:color w:val="000000"/>
          <w:lang w:val="en-CA"/>
        </w:rPr>
        <w:t xml:space="preserve">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w:t>
      </w:r>
      <w:commentRangeEnd w:id="843"/>
      <w:r w:rsidR="00DF030F">
        <w:rPr>
          <w:rStyle w:val="CommentReference"/>
        </w:rPr>
        <w:commentReference w:id="843"/>
      </w:r>
      <w:r w:rsidRPr="003C4653">
        <w:rPr>
          <w:rFonts w:eastAsia="Times New Roman" w:cstheme="minorHAnsi"/>
          <w:color w:val="000000"/>
          <w:lang w:val="en-CA"/>
        </w:rPr>
        <w:t xml:space="preserve">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w:t>
      </w:r>
      <w:ins w:id="846" w:author="evgeny" w:date="2020-05-18T12:41:00Z">
        <w:r w:rsidR="00722B46">
          <w:rPr>
            <w:rFonts w:eastAsia="Times New Roman" w:cstheme="minorHAnsi"/>
            <w:color w:val="000000"/>
            <w:lang w:val="en-CA"/>
          </w:rPr>
          <w:t xml:space="preserve">packed with </w:t>
        </w:r>
      </w:ins>
      <w:del w:id="847" w:author="evgeny" w:date="2020-05-18T12:41:00Z">
        <w:r w:rsidRPr="003C4653" w:rsidDel="00722B46">
          <w:rPr>
            <w:rFonts w:eastAsia="Times New Roman" w:cstheme="minorHAnsi"/>
            <w:color w:val="000000"/>
            <w:lang w:val="en-CA"/>
          </w:rPr>
          <w:delText>that are literally bursting full of</w:delText>
        </w:r>
      </w:del>
      <w:r w:rsidRPr="003C4653">
        <w:rPr>
          <w:rFonts w:eastAsia="Times New Roman" w:cstheme="minorHAnsi"/>
          <w:color w:val="000000"/>
          <w:lang w:val="en-CA"/>
        </w:rPr>
        <w:t xml:space="preserve"> diverse</w:t>
      </w:r>
      <w:ins w:id="848" w:author="evgeny" w:date="2020-05-18T12:41:00Z">
        <w:r w:rsidR="00722B46">
          <w:rPr>
            <w:rFonts w:eastAsia="Times New Roman" w:cstheme="minorHAnsi"/>
            <w:color w:val="000000"/>
            <w:lang w:val="en-CA"/>
          </w:rPr>
          <w:t xml:space="preserve"> prey including </w:t>
        </w:r>
      </w:ins>
      <w:r w:rsidRPr="003C4653">
        <w:rPr>
          <w:rFonts w:eastAsia="Times New Roman" w:cstheme="minorHAnsi"/>
          <w:color w:val="000000"/>
          <w:lang w:val="en-CA"/>
        </w:rPr>
        <w:t xml:space="preserve"> calanoids, euphausiids and chaetognaths. This region therefore shows the relationship between diet similarity and foraging intensity, and how as conditions improve, species can begin to safely occupy the same trophic niche.</w:t>
      </w:r>
    </w:p>
    <w:p w14:paraId="54D4970E" w14:textId="77777777" w:rsidR="00372150" w:rsidRPr="003C4653" w:rsidRDefault="00372150" w:rsidP="00266C78">
      <w:pPr>
        <w:spacing w:line="480" w:lineRule="auto"/>
        <w:rPr>
          <w:rFonts w:eastAsia="Times New Roman" w:cstheme="minorHAnsi"/>
          <w:lang w:val="en-CA"/>
        </w:rPr>
      </w:pPr>
    </w:p>
    <w:p w14:paraId="7AB3E320" w14:textId="341A6503" w:rsidR="00372150" w:rsidRDefault="00372150" w:rsidP="00266C78">
      <w:pPr>
        <w:spacing w:line="480" w:lineRule="auto"/>
        <w:rPr>
          <w:ins w:id="849" w:author="Vanessa Fladmark" w:date="2020-06-02T10:49:00Z"/>
          <w:rFonts w:eastAsia="Times New Roman" w:cstheme="minorHAnsi"/>
          <w:color w:val="000000"/>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Sibert, 1979)","plainTextFormattedCitation":"(Chebanova et al., 2018; Godin, 1981; Sibert, 1979)","previouslyFormattedCitation":"(Chebanova et al., 2018; Godin, 1981; Sibert, 197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Chebanova et al., 2018; Godin, 1981; Sibert, 197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286A8E" w:rsidRPr="00286A8E">
        <w:rPr>
          <w:rFonts w:eastAsia="Times New Roman" w:cstheme="minorHAnsi"/>
          <w:noProof/>
          <w:color w:val="000000"/>
          <w:lang w:val="en-CA"/>
        </w:rPr>
        <w:t>(Daly et al.,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14:paraId="73A1F456" w14:textId="272775B0" w:rsidR="003D5843" w:rsidRDefault="003D5843" w:rsidP="00266C78">
      <w:pPr>
        <w:spacing w:line="480" w:lineRule="auto"/>
        <w:rPr>
          <w:ins w:id="850" w:author="Vanessa Fladmark" w:date="2020-06-02T10:49:00Z"/>
          <w:rFonts w:eastAsia="Times New Roman" w:cstheme="minorHAnsi"/>
          <w:color w:val="000000"/>
          <w:lang w:val="en-CA"/>
        </w:rPr>
      </w:pPr>
    </w:p>
    <w:p w14:paraId="2FDAB0E3" w14:textId="627CFC0F" w:rsidR="003D5843" w:rsidRPr="003C4653" w:rsidRDefault="003D5843" w:rsidP="00266C78">
      <w:pPr>
        <w:spacing w:line="480" w:lineRule="auto"/>
        <w:rPr>
          <w:rFonts w:eastAsia="Times New Roman" w:cstheme="minorHAnsi"/>
          <w:lang w:val="en-CA"/>
        </w:rPr>
      </w:pPr>
      <w:ins w:id="851" w:author="Vanessa Fladmark" w:date="2020-06-02T10:49:00Z">
        <w:r>
          <w:rPr>
            <w:rFonts w:eastAsia="Times New Roman" w:cstheme="minorHAnsi"/>
            <w:color w:val="000000"/>
            <w:lang w:val="en-CA"/>
          </w:rPr>
          <w:tab/>
          <w:t xml:space="preserve">Microplastics were not the focus of this study but they were found in % of </w:t>
        </w:r>
      </w:ins>
      <w:ins w:id="852" w:author="Vanessa Fladmark" w:date="2020-06-02T10:50:00Z">
        <w:r>
          <w:rPr>
            <w:rFonts w:eastAsia="Times New Roman" w:cstheme="minorHAnsi"/>
            <w:color w:val="000000"/>
            <w:lang w:val="en-CA"/>
          </w:rPr>
          <w:t xml:space="preserve">juvenile salmon stomachs, and one macroplastic was found to be 40% weight of </w:t>
        </w:r>
      </w:ins>
      <w:ins w:id="853" w:author="Vanessa Fladmark" w:date="2020-06-02T10:53:00Z">
        <w:r w:rsidR="00040479">
          <w:rPr>
            <w:rFonts w:eastAsia="Times New Roman" w:cstheme="minorHAnsi"/>
            <w:color w:val="000000"/>
            <w:lang w:val="en-CA"/>
          </w:rPr>
          <w:t>a</w:t>
        </w:r>
      </w:ins>
      <w:ins w:id="854" w:author="Vanessa Fladmark" w:date="2020-06-02T10:50:00Z">
        <w:r>
          <w:rPr>
            <w:rFonts w:eastAsia="Times New Roman" w:cstheme="minorHAnsi"/>
            <w:color w:val="000000"/>
            <w:lang w:val="en-CA"/>
          </w:rPr>
          <w:t xml:space="preserve"> pink salmon</w:t>
        </w:r>
      </w:ins>
      <w:ins w:id="855" w:author="Vanessa Fladmark" w:date="2020-06-02T10:53:00Z">
        <w:r w:rsidR="00040479">
          <w:rPr>
            <w:rFonts w:eastAsia="Times New Roman" w:cstheme="minorHAnsi"/>
            <w:color w:val="000000"/>
            <w:lang w:val="en-CA"/>
          </w:rPr>
          <w:t xml:space="preserve"> stomach</w:t>
        </w:r>
      </w:ins>
      <w:ins w:id="856" w:author="Vanessa Fladmark" w:date="2020-06-02T10:50:00Z">
        <w:r>
          <w:rPr>
            <w:rFonts w:eastAsia="Times New Roman" w:cstheme="minorHAnsi"/>
            <w:color w:val="000000"/>
            <w:lang w:val="en-CA"/>
          </w:rPr>
          <w:t>.</w:t>
        </w:r>
      </w:ins>
      <w:ins w:id="857" w:author="Vanessa Fladmark" w:date="2020-06-02T10:52:00Z">
        <w:r w:rsidR="00040479">
          <w:rPr>
            <w:rFonts w:eastAsia="Times New Roman" w:cstheme="minorHAnsi"/>
            <w:color w:val="000000"/>
            <w:lang w:val="en-CA"/>
          </w:rPr>
          <w:t xml:space="preserve"> </w:t>
        </w:r>
      </w:ins>
      <w:ins w:id="858" w:author="Vanessa Fladmark" w:date="2020-06-02T10:53:00Z">
        <w:r w:rsidR="00040479">
          <w:rPr>
            <w:rFonts w:eastAsia="Times New Roman" w:cstheme="minorHAnsi"/>
            <w:color w:val="000000"/>
            <w:lang w:val="en-CA"/>
          </w:rPr>
          <w:t xml:space="preserve">That 6 mm macroplastic had the shape, color and texture of a broken straw piece and </w:t>
        </w:r>
      </w:ins>
      <w:ins w:id="859" w:author="Vanessa Fladmark" w:date="2020-06-02T10:54:00Z">
        <w:r w:rsidR="00040479">
          <w:rPr>
            <w:rFonts w:eastAsia="Times New Roman" w:cstheme="minorHAnsi"/>
            <w:color w:val="000000"/>
            <w:lang w:val="en-CA"/>
          </w:rPr>
          <w:t xml:space="preserve">appeared larger than the sphincter could potentially pass, which </w:t>
        </w:r>
      </w:ins>
      <w:ins w:id="860" w:author="Vanessa Fladmark" w:date="2020-06-02T10:55:00Z">
        <w:r w:rsidR="00040479">
          <w:rPr>
            <w:rFonts w:eastAsia="Times New Roman" w:cstheme="minorHAnsi"/>
            <w:color w:val="000000"/>
            <w:lang w:val="en-CA"/>
          </w:rPr>
          <w:t>would likely reduce survival for that fish.</w:t>
        </w:r>
      </w:ins>
      <w:ins w:id="861" w:author="Vanessa Fladmark" w:date="2020-06-02T10:50:00Z">
        <w:r>
          <w:rPr>
            <w:rFonts w:eastAsia="Times New Roman" w:cstheme="minorHAnsi"/>
            <w:color w:val="000000"/>
            <w:lang w:val="en-CA"/>
          </w:rPr>
          <w:t xml:space="preserve"> </w:t>
        </w:r>
        <w:r w:rsidR="00040479">
          <w:rPr>
            <w:rFonts w:eastAsia="Times New Roman" w:cstheme="minorHAnsi"/>
            <w:color w:val="000000"/>
            <w:lang w:val="en-CA"/>
          </w:rPr>
          <w:t>Impacts of plastics on salmon and occurrenc</w:t>
        </w:r>
      </w:ins>
      <w:ins w:id="862" w:author="Vanessa Fladmark" w:date="2020-06-02T10:51:00Z">
        <w:r w:rsidR="00040479">
          <w:rPr>
            <w:rFonts w:eastAsia="Times New Roman" w:cstheme="minorHAnsi"/>
            <w:color w:val="000000"/>
            <w:lang w:val="en-CA"/>
          </w:rPr>
          <w:t>e</w:t>
        </w:r>
      </w:ins>
      <w:ins w:id="863" w:author="Vanessa Fladmark" w:date="2020-06-02T10:50:00Z">
        <w:r w:rsidR="00040479">
          <w:rPr>
            <w:rFonts w:eastAsia="Times New Roman" w:cstheme="minorHAnsi"/>
            <w:color w:val="000000"/>
            <w:lang w:val="en-CA"/>
          </w:rPr>
          <w:t xml:space="preserve"> in empty stomachs </w:t>
        </w:r>
      </w:ins>
      <w:ins w:id="864" w:author="Vanessa Fladmark" w:date="2020-06-02T10:51:00Z">
        <w:r w:rsidR="00040479">
          <w:rPr>
            <w:rFonts w:eastAsia="Times New Roman" w:cstheme="minorHAnsi"/>
            <w:color w:val="000000"/>
            <w:lang w:val="en-CA"/>
          </w:rPr>
          <w:t xml:space="preserve">with potential for cumulative effects, has incredible potential </w:t>
        </w:r>
      </w:ins>
      <w:ins w:id="865" w:author="Vanessa Fladmark" w:date="2020-06-02T10:56:00Z">
        <w:r w:rsidR="00040479">
          <w:rPr>
            <w:rFonts w:eastAsia="Times New Roman" w:cstheme="minorHAnsi"/>
            <w:color w:val="000000"/>
            <w:lang w:val="en-CA"/>
          </w:rPr>
          <w:t>to start</w:t>
        </w:r>
      </w:ins>
      <w:ins w:id="866" w:author="Vanessa Fladmark" w:date="2020-06-02T10:51:00Z">
        <w:r w:rsidR="00040479">
          <w:rPr>
            <w:rFonts w:eastAsia="Times New Roman" w:cstheme="minorHAnsi"/>
            <w:color w:val="000000"/>
            <w:lang w:val="en-CA"/>
          </w:rPr>
          <w:t xml:space="preserve"> a new area of salmon hea</w:t>
        </w:r>
      </w:ins>
      <w:ins w:id="867" w:author="Vanessa Fladmark" w:date="2020-06-02T10:52:00Z">
        <w:r w:rsidR="00040479">
          <w:rPr>
            <w:rFonts w:eastAsia="Times New Roman" w:cstheme="minorHAnsi"/>
            <w:color w:val="000000"/>
            <w:lang w:val="en-CA"/>
          </w:rPr>
          <w:t>lth research and conservation.</w:t>
        </w:r>
      </w:ins>
    </w:p>
    <w:p w14:paraId="621D4A2B" w14:textId="77777777" w:rsidR="00372150" w:rsidRPr="003C4653" w:rsidRDefault="00372150" w:rsidP="00266C78">
      <w:pPr>
        <w:spacing w:line="480" w:lineRule="auto"/>
        <w:rPr>
          <w:rFonts w:eastAsia="Times New Roman" w:cstheme="minorHAnsi"/>
          <w:lang w:val="en-CA"/>
        </w:rPr>
      </w:pPr>
    </w:p>
    <w:p w14:paraId="18B34417" w14:textId="4C2CB8EF" w:rsidR="00372150" w:rsidRDefault="00372150" w:rsidP="00266C78">
      <w:pPr>
        <w:spacing w:line="480" w:lineRule="auto"/>
        <w:rPr>
          <w:ins w:id="868" w:author="Brian" w:date="2020-05-10T14:15:00Z"/>
          <w:rFonts w:eastAsia="Times New Roman" w:cstheme="minorHAnsi"/>
          <w:color w:val="000000"/>
          <w:lang w:val="en-CA"/>
        </w:rPr>
      </w:pPr>
      <w:r w:rsidRPr="003C4653">
        <w:rPr>
          <w:rFonts w:eastAsia="Times New Roman" w:cstheme="minorHAnsi"/>
          <w:color w:val="000000"/>
          <w:lang w:val="en-CA"/>
        </w:rPr>
        <w:tab/>
        <w:t>While this research study focused on a snapshot of juvenile salmon feeding in June 2016 in this area, trends can</w:t>
      </w:r>
      <w:ins w:id="869" w:author="Brian" w:date="2020-05-10T14:13:00Z">
        <w:r w:rsidR="00DF030F">
          <w:rPr>
            <w:rFonts w:eastAsia="Times New Roman" w:cstheme="minorHAnsi"/>
            <w:color w:val="000000"/>
            <w:lang w:val="en-CA"/>
          </w:rPr>
          <w:t>not</w:t>
        </w:r>
      </w:ins>
      <w:del w:id="870" w:author="Brian" w:date="2020-05-10T14:13:00Z">
        <w:r w:rsidRPr="003C4653" w:rsidDel="00DF030F">
          <w:rPr>
            <w:rFonts w:eastAsia="Times New Roman" w:cstheme="minorHAnsi"/>
            <w:color w:val="000000"/>
            <w:lang w:val="en-CA"/>
          </w:rPr>
          <w:delText>’t</w:delText>
        </w:r>
      </w:del>
      <w:r w:rsidRPr="003C4653">
        <w:rPr>
          <w:rFonts w:eastAsia="Times New Roman" w:cstheme="minorHAnsi"/>
          <w:color w:val="000000"/>
          <w:lang w:val="en-CA"/>
        </w:rPr>
        <w:t xml:space="preserve">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14:paraId="6ABF97CA" w14:textId="77777777" w:rsidR="00DF030F" w:rsidRPr="003C4653" w:rsidRDefault="00DF030F" w:rsidP="00266C78">
      <w:pPr>
        <w:spacing w:line="480" w:lineRule="auto"/>
        <w:rPr>
          <w:rFonts w:eastAsia="Times New Roman" w:cstheme="minorHAnsi"/>
          <w:lang w:val="en-CA"/>
        </w:rPr>
      </w:pPr>
    </w:p>
    <w:p w14:paraId="645D9475" w14:textId="77777777" w:rsidR="00DF030F" w:rsidRDefault="00DF030F" w:rsidP="00266C78">
      <w:pPr>
        <w:spacing w:line="480" w:lineRule="auto"/>
        <w:rPr>
          <w:moveTo w:id="871" w:author="Brian" w:date="2020-05-10T14:15:00Z"/>
          <w:rFonts w:eastAsia="Times New Roman" w:cstheme="minorHAnsi"/>
          <w:color w:val="000000"/>
          <w:lang w:val="en-CA"/>
        </w:rPr>
      </w:pPr>
      <w:moveToRangeStart w:id="872" w:author="Brian" w:date="2020-05-10T14:15:00Z" w:name="move40012553"/>
      <w:moveTo w:id="873" w:author="Brian" w:date="2020-05-10T14:15:00Z">
        <w:r w:rsidRPr="003C4653">
          <w:rPr>
            <w:rFonts w:eastAsia="Times New Roman" w:cstheme="minorHAnsi"/>
            <w:color w:val="000000"/>
            <w:lang w:val="en-CA"/>
          </w:rPr>
          <w:tab/>
        </w:r>
        <w:r>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areas, </w:t>
        </w:r>
        <w:r>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To>
    </w:p>
    <w:p w14:paraId="75154609" w14:textId="77777777" w:rsidR="00DF030F" w:rsidRDefault="00DF030F" w:rsidP="00266C78">
      <w:pPr>
        <w:spacing w:line="480" w:lineRule="auto"/>
        <w:rPr>
          <w:moveTo w:id="874" w:author="Brian" w:date="2020-05-10T14:15:00Z"/>
          <w:rFonts w:eastAsia="Times New Roman" w:cstheme="minorHAnsi"/>
          <w:color w:val="000000"/>
          <w:lang w:val="en-CA"/>
        </w:rPr>
      </w:pPr>
      <w:moveTo w:id="875" w:author="Brian" w:date="2020-05-10T14:15:00Z">
        <w:r>
          <w:rPr>
            <w:rFonts w:eastAsia="Times New Roman" w:cstheme="minorHAnsi"/>
            <w:color w:val="000000"/>
            <w:lang w:val="en-CA"/>
          </w:rPr>
          <w:t>The extended period of starvation 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moveTo>
    </w:p>
    <w:moveToRangeEnd w:id="872"/>
    <w:p w14:paraId="3047F27C" w14:textId="77777777" w:rsidR="00372150" w:rsidRPr="003C4653" w:rsidRDefault="00372150" w:rsidP="00266C78">
      <w:pPr>
        <w:spacing w:line="480" w:lineRule="auto"/>
        <w:rPr>
          <w:rFonts w:eastAsia="Times New Roman" w:cstheme="minorHAnsi"/>
          <w:lang w:val="en-CA"/>
        </w:rPr>
      </w:pPr>
    </w:p>
    <w:p w14:paraId="532E4780"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5 Conclusion</w:t>
      </w:r>
    </w:p>
    <w:p w14:paraId="3179EC24" w14:textId="77777777" w:rsidR="00372150" w:rsidRPr="003C4653" w:rsidRDefault="00372150" w:rsidP="00266C78">
      <w:pPr>
        <w:spacing w:line="480" w:lineRule="auto"/>
        <w:rPr>
          <w:rFonts w:eastAsia="Times New Roman" w:cstheme="minorHAnsi"/>
          <w:lang w:val="en-CA"/>
        </w:rPr>
      </w:pPr>
    </w:p>
    <w:p w14:paraId="2D64F779" w14:textId="52104B8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del w:id="876" w:author="Brian" w:date="2020-05-10T14:15:00Z">
        <w:r w:rsidRPr="003C4653" w:rsidDel="00DF030F">
          <w:rPr>
            <w:rFonts w:eastAsia="Times New Roman" w:cstheme="minorHAnsi"/>
            <w:color w:val="000000"/>
            <w:lang w:val="en-CA"/>
          </w:rPr>
          <w:delText>In conclusion, j</w:delText>
        </w:r>
      </w:del>
      <w:ins w:id="877" w:author="Brian" w:date="2020-05-10T14:15:00Z">
        <w:r w:rsidR="00DF030F">
          <w:rPr>
            <w:rFonts w:eastAsia="Times New Roman" w:cstheme="minorHAnsi"/>
            <w:color w:val="000000"/>
            <w:lang w:val="en-CA"/>
          </w:rPr>
          <w:t>J</w:t>
        </w:r>
      </w:ins>
      <w:r w:rsidRPr="003C4653">
        <w:rPr>
          <w:rFonts w:eastAsia="Times New Roman" w:cstheme="minorHAnsi"/>
          <w:color w:val="000000"/>
          <w:lang w:val="en-CA"/>
        </w:rPr>
        <w:t>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3C4653" w:rsidRDefault="00372150" w:rsidP="00266C78">
      <w:pPr>
        <w:spacing w:line="480" w:lineRule="auto"/>
        <w:rPr>
          <w:rFonts w:eastAsia="Times New Roman" w:cstheme="minorHAnsi"/>
          <w:lang w:val="en-CA"/>
        </w:rPr>
      </w:pPr>
    </w:p>
    <w:p w14:paraId="030B076B" w14:textId="6705965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14:paraId="592850DD" w14:textId="77777777" w:rsidR="00372150" w:rsidRPr="003C4653" w:rsidRDefault="00372150" w:rsidP="00266C78">
      <w:pPr>
        <w:spacing w:line="480" w:lineRule="auto"/>
        <w:rPr>
          <w:rFonts w:eastAsia="Times New Roman" w:cstheme="minorHAnsi"/>
          <w:lang w:val="en-CA"/>
        </w:rPr>
      </w:pPr>
    </w:p>
    <w:p w14:paraId="7AB30294" w14:textId="319B838F" w:rsidR="004D4459" w:rsidDel="00DF030F" w:rsidRDefault="00372150">
      <w:pPr>
        <w:spacing w:line="480" w:lineRule="auto"/>
        <w:rPr>
          <w:moveFrom w:id="878" w:author="Brian" w:date="2020-05-10T14:15:00Z"/>
          <w:rFonts w:eastAsia="Times New Roman" w:cstheme="minorHAnsi"/>
          <w:color w:val="000000"/>
          <w:lang w:val="en-CA"/>
        </w:rPr>
      </w:pPr>
      <w:moveFromRangeStart w:id="879" w:author="Brian" w:date="2020-05-10T14:15:00Z" w:name="move40012553"/>
      <w:moveFrom w:id="880" w:author="Brian" w:date="2020-05-10T14:15:00Z">
        <w:r w:rsidRPr="003C4653" w:rsidDel="00DF030F">
          <w:rPr>
            <w:rFonts w:eastAsia="Times New Roman" w:cstheme="minorHAnsi"/>
            <w:color w:val="000000"/>
            <w:lang w:val="en-CA"/>
          </w:rPr>
          <w:tab/>
        </w:r>
        <w:r w:rsidR="00514271" w:rsidDel="00DF030F">
          <w:rPr>
            <w:rFonts w:eastAsia="Times New Roman" w:cstheme="minorHAnsi"/>
            <w:color w:val="000000"/>
            <w:lang w:val="en-CA"/>
          </w:rPr>
          <w:t>J</w:t>
        </w:r>
        <w:r w:rsidRPr="003C4653" w:rsidDel="00DF030F">
          <w:rPr>
            <w:rFonts w:eastAsia="Times New Roman" w:cstheme="minorHAnsi"/>
            <w:color w:val="000000"/>
            <w:lang w:val="en-CA"/>
          </w:rPr>
          <w:t xml:space="preserve">uvenile pink and chum salmon interactions are an important component of </w:t>
        </w:r>
        <w:r w:rsidR="00514271" w:rsidDel="00DF030F">
          <w:rPr>
            <w:rFonts w:eastAsia="Times New Roman" w:cstheme="minorHAnsi"/>
            <w:color w:val="000000"/>
            <w:lang w:val="en-CA"/>
          </w:rPr>
          <w:t xml:space="preserve">seasonal </w:t>
        </w:r>
        <w:r w:rsidRPr="003C4653" w:rsidDel="00DF030F">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w:t>
        </w:r>
        <w:r w:rsidR="00426957" w:rsidRPr="003C4653" w:rsidDel="00DF030F">
          <w:rPr>
            <w:rFonts w:eastAsia="Times New Roman" w:cstheme="minorHAnsi"/>
            <w:color w:val="000000"/>
            <w:lang w:val="en-CA"/>
          </w:rPr>
          <w:t>areas,</w:t>
        </w:r>
        <w:r w:rsidRPr="003C4653" w:rsidDel="00DF030F">
          <w:rPr>
            <w:rFonts w:eastAsia="Times New Roman" w:cstheme="minorHAnsi"/>
            <w:color w:val="000000"/>
            <w:lang w:val="en-CA"/>
          </w:rPr>
          <w:t xml:space="preserve"> </w:t>
        </w:r>
        <w:r w:rsidR="00426957" w:rsidDel="00DF030F">
          <w:rPr>
            <w:rFonts w:eastAsia="Times New Roman" w:cstheme="minorHAnsi"/>
            <w:color w:val="000000"/>
            <w:lang w:val="en-CA"/>
          </w:rPr>
          <w:t>a given</w:t>
        </w:r>
        <w:r w:rsidRPr="003C4653" w:rsidDel="00DF030F">
          <w:rPr>
            <w:rFonts w:eastAsia="Times New Roman" w:cstheme="minorHAnsi"/>
            <w:color w:val="000000"/>
            <w:lang w:val="en-CA"/>
          </w:rPr>
          <w:t xml:space="preserve"> feeding strategy will benefit one species over the other.</w:t>
        </w:r>
        <w:r w:rsidR="004D4459" w:rsidDel="00DF030F">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From>
    </w:p>
    <w:p w14:paraId="4076E5DF" w14:textId="2D63AFD7" w:rsidR="004D4459" w:rsidDel="00DF030F" w:rsidRDefault="004D4459">
      <w:pPr>
        <w:spacing w:line="480" w:lineRule="auto"/>
        <w:rPr>
          <w:moveFrom w:id="881" w:author="Brian" w:date="2020-05-10T14:15:00Z"/>
          <w:rFonts w:eastAsia="Times New Roman" w:cstheme="minorHAnsi"/>
          <w:color w:val="000000"/>
          <w:lang w:val="en-CA"/>
        </w:rPr>
      </w:pPr>
      <w:moveFrom w:id="882" w:author="Brian" w:date="2020-05-10T14:15:00Z">
        <w:r w:rsidDel="00DF030F">
          <w:rPr>
            <w:rFonts w:eastAsia="Times New Roman" w:cstheme="minorHAnsi"/>
            <w:color w:val="000000"/>
            <w:lang w:val="en-CA"/>
          </w:rPr>
          <w:t xml:space="preserve">The extended period of starvation during early marine migration will </w:t>
        </w:r>
        <w:r w:rsidR="00514271" w:rsidDel="00DF030F">
          <w:rPr>
            <w:rFonts w:eastAsia="Times New Roman" w:cstheme="minorHAnsi"/>
            <w:color w:val="000000"/>
            <w:lang w:val="en-CA"/>
          </w:rPr>
          <w:t>most likely</w:t>
        </w:r>
        <w:r w:rsidDel="00DF030F">
          <w:rPr>
            <w:rFonts w:eastAsia="Times New Roman" w:cstheme="minorHAnsi"/>
            <w:color w:val="000000"/>
            <w:lang w:val="en-CA"/>
          </w:rPr>
          <w:t xml:space="preserve"> affect the growth of juvenile salmon and potential survival to adult recruitment in the subsequent years. </w:t>
        </w:r>
        <w:r w:rsidR="00901C7C" w:rsidDel="00DF030F">
          <w:rPr>
            <w:rFonts w:eastAsia="Times New Roman" w:cstheme="minorHAnsi"/>
            <w:color w:val="000000"/>
            <w:lang w:val="en-CA"/>
          </w:rPr>
          <w:t>Further research should be conducted on whether th</w:t>
        </w:r>
        <w:r w:rsidR="00E23601" w:rsidDel="00DF030F">
          <w:rPr>
            <w:rFonts w:eastAsia="Times New Roman" w:cstheme="minorHAnsi"/>
            <w:color w:val="000000"/>
            <w:lang w:val="en-CA"/>
          </w:rPr>
          <w:t>e extremes of high and low</w:t>
        </w:r>
        <w:r w:rsidR="00901C7C" w:rsidDel="00DF030F">
          <w:rPr>
            <w:rFonts w:eastAsia="Times New Roman" w:cstheme="minorHAnsi"/>
            <w:color w:val="000000"/>
            <w:lang w:val="en-CA"/>
          </w:rPr>
          <w:t xml:space="preserve"> stomach fullness</w:t>
        </w:r>
        <w:r w:rsidR="00E23601" w:rsidDel="00DF030F">
          <w:rPr>
            <w:rFonts w:eastAsia="Times New Roman" w:cstheme="minorHAnsi"/>
            <w:color w:val="000000"/>
            <w:lang w:val="en-CA"/>
          </w:rPr>
          <w:t xml:space="preserve"> of outmigrating salmon</w:t>
        </w:r>
        <w:r w:rsidR="00901C7C" w:rsidDel="00DF030F">
          <w:rPr>
            <w:rFonts w:eastAsia="Times New Roman" w:cstheme="minorHAnsi"/>
            <w:color w:val="000000"/>
            <w:lang w:val="en-CA"/>
          </w:rPr>
          <w:t xml:space="preserve"> persists over time</w:t>
        </w:r>
        <w:r w:rsidR="00E23601" w:rsidDel="00DF030F">
          <w:rPr>
            <w:rFonts w:eastAsia="Times New Roman" w:cstheme="minorHAnsi"/>
            <w:color w:val="000000"/>
            <w:lang w:val="en-CA"/>
          </w:rPr>
          <w:t xml:space="preserve"> and how their foraging strategies change.</w:t>
        </w:r>
      </w:moveFrom>
    </w:p>
    <w:moveFromRangeEnd w:id="879"/>
    <w:p w14:paraId="2C5D6A77" w14:textId="77777777" w:rsidR="00B010C1" w:rsidRPr="003C4653" w:rsidRDefault="00B010C1" w:rsidP="00266C78">
      <w:pPr>
        <w:spacing w:line="480" w:lineRule="auto"/>
        <w:rPr>
          <w:rFonts w:eastAsia="Times New Roman" w:cstheme="minorHAnsi"/>
          <w:color w:val="000000"/>
          <w:lang w:val="en-CA"/>
        </w:rPr>
      </w:pPr>
    </w:p>
    <w:p w14:paraId="16CA1187" w14:textId="77777777" w:rsidR="00B010C1" w:rsidRPr="003C4653" w:rsidRDefault="00B010C1" w:rsidP="00266C78">
      <w:pPr>
        <w:spacing w:line="480" w:lineRule="auto"/>
        <w:rPr>
          <w:rFonts w:eastAsia="Times New Roman" w:cstheme="minorHAnsi"/>
          <w:b/>
          <w:bCs/>
          <w:color w:val="000000"/>
          <w:lang w:val="en-CA"/>
        </w:rPr>
      </w:pPr>
      <w:commentRangeStart w:id="883"/>
      <w:r w:rsidRPr="003C4653">
        <w:rPr>
          <w:rFonts w:eastAsia="Times New Roman" w:cstheme="minorHAnsi"/>
          <w:b/>
          <w:bCs/>
          <w:color w:val="000000"/>
          <w:lang w:val="en-CA"/>
        </w:rPr>
        <w:t>References</w:t>
      </w:r>
      <w:commentRangeEnd w:id="883"/>
      <w:r w:rsidR="006F6A4C">
        <w:rPr>
          <w:rStyle w:val="CommentReference"/>
        </w:rPr>
        <w:commentReference w:id="883"/>
      </w:r>
    </w:p>
    <w:p w14:paraId="5A27298A" w14:textId="05ED52A0" w:rsidR="00830B94" w:rsidRPr="00830B94" w:rsidRDefault="003D1980" w:rsidP="00830B94">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830B94" w:rsidRPr="00830B94">
        <w:rPr>
          <w:rFonts w:ascii="Calibri" w:hAnsi="Calibri" w:cs="Calibri"/>
          <w:noProof/>
        </w:rPr>
        <w:t xml:space="preserve">Batten, S. D., Ruggerone, G. T., &amp; Ortiz, I. (2018). Pink Salmon induce a trophic cascade in plankton populations in the southern Bering Sea and around the Aleutian Islands. </w:t>
      </w:r>
      <w:r w:rsidR="00830B94" w:rsidRPr="00830B94">
        <w:rPr>
          <w:rFonts w:ascii="Calibri" w:hAnsi="Calibri" w:cs="Calibri"/>
          <w:i/>
          <w:iCs/>
          <w:noProof/>
        </w:rPr>
        <w:t>Fisheries Oceanography</w:t>
      </w:r>
      <w:r w:rsidR="00830B94" w:rsidRPr="00830B94">
        <w:rPr>
          <w:rFonts w:ascii="Calibri" w:hAnsi="Calibri" w:cs="Calibri"/>
          <w:noProof/>
        </w:rPr>
        <w:t xml:space="preserve">, </w:t>
      </w:r>
      <w:r w:rsidR="00830B94" w:rsidRPr="00830B94">
        <w:rPr>
          <w:rFonts w:ascii="Calibri" w:hAnsi="Calibri" w:cs="Calibri"/>
          <w:i/>
          <w:iCs/>
          <w:noProof/>
        </w:rPr>
        <w:t>27</w:t>
      </w:r>
      <w:r w:rsidR="00830B94" w:rsidRPr="00830B94">
        <w:rPr>
          <w:rFonts w:ascii="Calibri" w:hAnsi="Calibri" w:cs="Calibri"/>
          <w:noProof/>
        </w:rPr>
        <w:t>(6), 548–559. https://doi.org/10.1111/fog.12276</w:t>
      </w:r>
    </w:p>
    <w:p w14:paraId="2B7188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2017). What the past tells us about the future of Pacific salmon research. </w:t>
      </w:r>
      <w:r w:rsidRPr="00830B94">
        <w:rPr>
          <w:rFonts w:ascii="Calibri" w:hAnsi="Calibri" w:cs="Calibri"/>
          <w:i/>
          <w:iCs/>
          <w:noProof/>
        </w:rPr>
        <w:t>Fish and Fisheries</w:t>
      </w:r>
      <w:r w:rsidRPr="00830B94">
        <w:rPr>
          <w:rFonts w:ascii="Calibri" w:hAnsi="Calibri" w:cs="Calibri"/>
          <w:noProof/>
        </w:rPr>
        <w:t xml:space="preserve">, </w:t>
      </w:r>
      <w:r w:rsidRPr="00830B94">
        <w:rPr>
          <w:rFonts w:ascii="Calibri" w:hAnsi="Calibri" w:cs="Calibri"/>
          <w:i/>
          <w:iCs/>
          <w:noProof/>
        </w:rPr>
        <w:t>18</w:t>
      </w:r>
      <w:r w:rsidRPr="00830B94">
        <w:rPr>
          <w:rFonts w:ascii="Calibri" w:hAnsi="Calibri" w:cs="Calibri"/>
          <w:noProof/>
        </w:rPr>
        <w:t>(6), 1161–1175. https://doi.org/10.1111/faf.12231</w:t>
      </w:r>
    </w:p>
    <w:p w14:paraId="3D930E6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amp; Mahnken, C. (2001). A critical size and period hypothesis to explain natural regulation of salmon abundance and the linkage to climate and climate change. </w:t>
      </w:r>
      <w:r w:rsidRPr="00830B94">
        <w:rPr>
          <w:rFonts w:ascii="Calibri" w:hAnsi="Calibri" w:cs="Calibri"/>
          <w:i/>
          <w:iCs/>
          <w:noProof/>
        </w:rPr>
        <w:t>Progress in Oceanography</w:t>
      </w:r>
      <w:r w:rsidRPr="00830B94">
        <w:rPr>
          <w:rFonts w:ascii="Calibri" w:hAnsi="Calibri" w:cs="Calibri"/>
          <w:noProof/>
        </w:rPr>
        <w:t xml:space="preserve">, </w:t>
      </w:r>
      <w:r w:rsidRPr="00830B94">
        <w:rPr>
          <w:rFonts w:ascii="Calibri" w:hAnsi="Calibri" w:cs="Calibri"/>
          <w:i/>
          <w:iCs/>
          <w:noProof/>
        </w:rPr>
        <w:t>49</w:t>
      </w:r>
      <w:r w:rsidRPr="00830B94">
        <w:rPr>
          <w:rFonts w:ascii="Calibri" w:hAnsi="Calibri" w:cs="Calibri"/>
          <w:noProof/>
        </w:rPr>
        <w:t>(1–4), 423–437. https://doi.org/10.1016/S0079-6611(01)00034-9</w:t>
      </w:r>
    </w:p>
    <w:p w14:paraId="4D9C93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Pearsall, I. a, &amp; Healey, M. C. (2003). A history of the research on the early marine life of Pacific salmon off Canada’s Pacific coast. </w:t>
      </w:r>
      <w:r w:rsidRPr="00830B94">
        <w:rPr>
          <w:rFonts w:ascii="Calibri" w:hAnsi="Calibri" w:cs="Calibri"/>
          <w:i/>
          <w:iCs/>
          <w:noProof/>
        </w:rPr>
        <w:t>NPAFC Bulletin</w:t>
      </w:r>
      <w:r w:rsidRPr="00830B94">
        <w:rPr>
          <w:rFonts w:ascii="Calibri" w:hAnsi="Calibri" w:cs="Calibri"/>
          <w:noProof/>
        </w:rPr>
        <w:t xml:space="preserve">, </w:t>
      </w:r>
      <w:r w:rsidRPr="00830B94">
        <w:rPr>
          <w:rFonts w:ascii="Calibri" w:hAnsi="Calibri" w:cs="Calibri"/>
          <w:i/>
          <w:iCs/>
          <w:noProof/>
        </w:rPr>
        <w:t>3</w:t>
      </w:r>
      <w:r w:rsidRPr="00830B94">
        <w:rPr>
          <w:rFonts w:ascii="Calibri" w:hAnsi="Calibri" w:cs="Calibri"/>
          <w:noProof/>
        </w:rPr>
        <w:t>(3), 1–40.</w:t>
      </w:r>
    </w:p>
    <w:p w14:paraId="0AC17F4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Sweeting, R. M., Neville, C. M., &amp; Lange, K. L. (2010). Competitive Interactions Between Pink Salmon and Other Juvenile Pacific Salmon in the Strait of Georgia. </w:t>
      </w:r>
      <w:r w:rsidRPr="00830B94">
        <w:rPr>
          <w:rFonts w:ascii="Calibri" w:hAnsi="Calibri" w:cs="Calibri"/>
          <w:i/>
          <w:iCs/>
          <w:noProof/>
        </w:rPr>
        <w:t>NPAFC Doc. 1284</w:t>
      </w:r>
      <w:r w:rsidRPr="00830B94">
        <w:rPr>
          <w:rFonts w:ascii="Calibri" w:hAnsi="Calibri" w:cs="Calibri"/>
          <w:noProof/>
        </w:rPr>
        <w:t xml:space="preserve">, </w:t>
      </w:r>
      <w:r w:rsidRPr="00830B94">
        <w:rPr>
          <w:rFonts w:ascii="Calibri" w:hAnsi="Calibri" w:cs="Calibri"/>
          <w:i/>
          <w:iCs/>
          <w:noProof/>
        </w:rPr>
        <w:t>January</w:t>
      </w:r>
      <w:r w:rsidRPr="00830B94">
        <w:rPr>
          <w:rFonts w:ascii="Calibri" w:hAnsi="Calibri" w:cs="Calibri"/>
          <w:noProof/>
        </w:rPr>
        <w:t>.</w:t>
      </w:r>
    </w:p>
    <w:p w14:paraId="3C3CE42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1990). </w:t>
      </w:r>
      <w:r w:rsidRPr="00830B94">
        <w:rPr>
          <w:rFonts w:ascii="Calibri" w:hAnsi="Calibri" w:cs="Calibri"/>
          <w:i/>
          <w:iCs/>
          <w:noProof/>
        </w:rPr>
        <w:t>A synthesis of the food habits and feeding ecoloy of salmonids in marine waters of the North Pacific</w:t>
      </w:r>
      <w:r w:rsidRPr="00830B94">
        <w:rPr>
          <w:rFonts w:ascii="Calibri" w:hAnsi="Calibri" w:cs="Calibri"/>
          <w:noProof/>
        </w:rPr>
        <w:t xml:space="preserve">. </w:t>
      </w:r>
      <w:r w:rsidRPr="00830B94">
        <w:rPr>
          <w:rFonts w:ascii="Calibri" w:hAnsi="Calibri" w:cs="Calibri"/>
          <w:i/>
          <w:iCs/>
          <w:noProof/>
        </w:rPr>
        <w:t>(INPFC Doc.) FRI</w:t>
      </w:r>
      <w:r w:rsidRPr="00830B94">
        <w:rPr>
          <w:rFonts w:ascii="Calibri" w:hAnsi="Calibri" w:cs="Calibri"/>
          <w:noProof/>
        </w:rPr>
        <w:t>-</w:t>
      </w:r>
      <w:r w:rsidRPr="00830B94">
        <w:rPr>
          <w:rFonts w:ascii="Calibri" w:hAnsi="Calibri" w:cs="Calibri"/>
          <w:i/>
          <w:iCs/>
          <w:noProof/>
        </w:rPr>
        <w:t>UW</w:t>
      </w:r>
      <w:r w:rsidRPr="00830B94">
        <w:rPr>
          <w:rFonts w:ascii="Calibri" w:hAnsi="Calibri" w:cs="Calibri"/>
          <w:noProof/>
        </w:rPr>
        <w:t>-</w:t>
      </w:r>
      <w:r w:rsidRPr="00830B94">
        <w:rPr>
          <w:rFonts w:ascii="Calibri" w:hAnsi="Calibri" w:cs="Calibri"/>
          <w:i/>
          <w:iCs/>
          <w:noProof/>
        </w:rPr>
        <w:t>9016</w:t>
      </w:r>
      <w:r w:rsidRPr="00830B94">
        <w:rPr>
          <w:rFonts w:ascii="Calibri" w:hAnsi="Calibri" w:cs="Calibri"/>
          <w:noProof/>
        </w:rPr>
        <w:t>, 38 p. https://doi.org/FRI-UW-9016</w:t>
      </w:r>
    </w:p>
    <w:p w14:paraId="0709240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830B94">
        <w:rPr>
          <w:rFonts w:ascii="Calibri" w:hAnsi="Calibri" w:cs="Calibri"/>
          <w:i/>
          <w:iCs/>
          <w:noProof/>
        </w:rPr>
        <w:t>American Fisheries Society Symposium</w:t>
      </w:r>
      <w:r w:rsidRPr="00830B94">
        <w:rPr>
          <w:rFonts w:ascii="Calibri" w:hAnsi="Calibri" w:cs="Calibri"/>
          <w:noProof/>
        </w:rPr>
        <w:t xml:space="preserve">, </w:t>
      </w:r>
      <w:r w:rsidRPr="00830B94">
        <w:rPr>
          <w:rFonts w:ascii="Calibri" w:hAnsi="Calibri" w:cs="Calibri"/>
          <w:i/>
          <w:iCs/>
          <w:noProof/>
        </w:rPr>
        <w:t>57</w:t>
      </w:r>
      <w:r w:rsidRPr="00830B94">
        <w:rPr>
          <w:rFonts w:ascii="Calibri" w:hAnsi="Calibri" w:cs="Calibri"/>
          <w:noProof/>
        </w:rPr>
        <w:t>(February 2015), 183.</w:t>
      </w:r>
    </w:p>
    <w:p w14:paraId="04B6F59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ase, J. M., &amp; Leibold, M. A. (2003). Introduction: History, context, and purpose. In </w:t>
      </w:r>
      <w:r w:rsidRPr="00830B94">
        <w:rPr>
          <w:rFonts w:ascii="Calibri" w:hAnsi="Calibri" w:cs="Calibri"/>
          <w:i/>
          <w:iCs/>
          <w:noProof/>
        </w:rPr>
        <w:t>Ecological Niches: Linking Classical and Contemporary Approaches</w:t>
      </w:r>
      <w:r w:rsidRPr="00830B94">
        <w:rPr>
          <w:rFonts w:ascii="Calibri" w:hAnsi="Calibri" w:cs="Calibri"/>
          <w:noProof/>
        </w:rPr>
        <w:t xml:space="preserve"> (pp. 1–18).</w:t>
      </w:r>
    </w:p>
    <w:p w14:paraId="79F735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ebanova, V. V., Frenkel, S. E., &amp; Zelenikhina, G. S. (2018). Relation of feeding in juvenile chum salmon (Oncorhynchus keta) and pink salmon (o. gorbuscha) to abundance of zooplankton in coastal waters of the prostor bay (iturup island). </w:t>
      </w:r>
      <w:r w:rsidRPr="00830B94">
        <w:rPr>
          <w:rFonts w:ascii="Calibri" w:hAnsi="Calibri" w:cs="Calibri"/>
          <w:i/>
          <w:iCs/>
          <w:noProof/>
        </w:rPr>
        <w:t>Journal of Ichthyology</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5), 741–750. https://doi.org/10.1134/s0032945218050041</w:t>
      </w:r>
    </w:p>
    <w:p w14:paraId="1BCAA06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ipps, S. R., &amp; Garvey, J. E. (2006). Assessment of Food Habits and Feeding Patterns. </w:t>
      </w:r>
      <w:r w:rsidRPr="00830B94">
        <w:rPr>
          <w:rFonts w:ascii="Calibri" w:hAnsi="Calibri" w:cs="Calibri"/>
          <w:i/>
          <w:iCs/>
          <w:noProof/>
        </w:rPr>
        <w:t>American Fischery Society</w:t>
      </w:r>
      <w:r w:rsidRPr="00830B94">
        <w:rPr>
          <w:rFonts w:ascii="Calibri" w:hAnsi="Calibri" w:cs="Calibri"/>
          <w:noProof/>
        </w:rPr>
        <w:t xml:space="preserve">, </w:t>
      </w:r>
      <w:r w:rsidRPr="00830B94">
        <w:rPr>
          <w:rFonts w:ascii="Calibri" w:hAnsi="Calibri" w:cs="Calibri"/>
          <w:i/>
          <w:iCs/>
          <w:noProof/>
        </w:rPr>
        <w:t>May</w:t>
      </w:r>
      <w:r w:rsidRPr="00830B94">
        <w:rPr>
          <w:rFonts w:ascii="Calibri" w:hAnsi="Calibri" w:cs="Calibri"/>
          <w:noProof/>
        </w:rPr>
        <w:t>, 42.</w:t>
      </w:r>
    </w:p>
    <w:p w14:paraId="47791DA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aly, E. A., Moss, J. H., Fergusson, E., &amp; Debenham, C. (2019). Feeding ecology of salmon in eastern and central Gulf of Alaska. </w:t>
      </w:r>
      <w:r w:rsidRPr="00830B94">
        <w:rPr>
          <w:rFonts w:ascii="Calibri" w:hAnsi="Calibri" w:cs="Calibri"/>
          <w:i/>
          <w:iCs/>
          <w:noProof/>
        </w:rPr>
        <w:t>Deep-Sea Research Part II: Topical Studies in Oceanography</w:t>
      </w:r>
      <w:r w:rsidRPr="00830B94">
        <w:rPr>
          <w:rFonts w:ascii="Calibri" w:hAnsi="Calibri" w:cs="Calibri"/>
          <w:noProof/>
        </w:rPr>
        <w:t xml:space="preserve">, </w:t>
      </w:r>
      <w:r w:rsidRPr="00830B94">
        <w:rPr>
          <w:rFonts w:ascii="Calibri" w:hAnsi="Calibri" w:cs="Calibri"/>
          <w:i/>
          <w:iCs/>
          <w:noProof/>
        </w:rPr>
        <w:t>165</w:t>
      </w:r>
      <w:r w:rsidRPr="00830B94">
        <w:rPr>
          <w:rFonts w:ascii="Calibri" w:hAnsi="Calibri" w:cs="Calibri"/>
          <w:noProof/>
        </w:rPr>
        <w:t>(June), 329–339. https://doi.org/10.1016/j.dsr2.2019.06.006</w:t>
      </w:r>
    </w:p>
    <w:p w14:paraId="0C74A33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FO. (2020). </w:t>
      </w:r>
      <w:r w:rsidRPr="00830B94">
        <w:rPr>
          <w:rFonts w:ascii="Calibri" w:hAnsi="Calibri" w:cs="Calibri"/>
          <w:i/>
          <w:iCs/>
          <w:noProof/>
        </w:rPr>
        <w:t>Salmon Southern BC Integrated Fisheries Management Plan</w:t>
      </w:r>
      <w:r w:rsidRPr="00830B94">
        <w:rPr>
          <w:rFonts w:ascii="Calibri" w:hAnsi="Calibri" w:cs="Calibri"/>
          <w:noProof/>
        </w:rPr>
        <w:t>. http://www2.mar.dfo-mpo.gc.ca/fisheries/res/imp/2000grndfish.htm</w:t>
      </w:r>
    </w:p>
    <w:p w14:paraId="71A6F46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arner, K., &amp; Parfitt, B. (2006). First Nations, Salmon Fisheries and the Rising Importance of Conservation. In </w:t>
      </w:r>
      <w:r w:rsidRPr="00830B94">
        <w:rPr>
          <w:rFonts w:ascii="Calibri" w:hAnsi="Calibri" w:cs="Calibri"/>
          <w:i/>
          <w:iCs/>
          <w:noProof/>
        </w:rPr>
        <w:t>Report to the Pacific Fisheries Resource Conservation Council</w:t>
      </w:r>
      <w:r w:rsidRPr="00830B94">
        <w:rPr>
          <w:rFonts w:ascii="Calibri" w:hAnsi="Calibri" w:cs="Calibri"/>
          <w:noProof/>
        </w:rPr>
        <w:t>.</w:t>
      </w:r>
    </w:p>
    <w:p w14:paraId="2CFB422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ill, A. B. (2003). The dynamics of prey choice in fish: The importance of prey size and satiation. </w:t>
      </w:r>
      <w:r w:rsidRPr="00830B94">
        <w:rPr>
          <w:rFonts w:ascii="Calibri" w:hAnsi="Calibri" w:cs="Calibri"/>
          <w:i/>
          <w:iCs/>
          <w:noProof/>
        </w:rPr>
        <w:t>Journal of Fish Biology</w:t>
      </w:r>
      <w:r w:rsidRPr="00830B94">
        <w:rPr>
          <w:rFonts w:ascii="Calibri" w:hAnsi="Calibri" w:cs="Calibri"/>
          <w:noProof/>
        </w:rPr>
        <w:t xml:space="preserve">, </w:t>
      </w:r>
      <w:r w:rsidRPr="00830B94">
        <w:rPr>
          <w:rFonts w:ascii="Calibri" w:hAnsi="Calibri" w:cs="Calibri"/>
          <w:i/>
          <w:iCs/>
          <w:noProof/>
        </w:rPr>
        <w:t>63</w:t>
      </w:r>
      <w:r w:rsidRPr="00830B94">
        <w:rPr>
          <w:rFonts w:ascii="Calibri" w:hAnsi="Calibri" w:cs="Calibri"/>
          <w:noProof/>
        </w:rPr>
        <w:t>(SUPPL. A), 105–116. https://doi.org/10.1111/j.1095-8649.2003.00214.x</w:t>
      </w:r>
    </w:p>
    <w:p w14:paraId="3E259C1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odin, J. G. J. (1981). Daily patterns of feeding behavior, daily rations, and diets of juvenile pink salmon (oncorhynchus gorbuscha) in two marine bays of british columbia.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38</w:t>
      </w:r>
      <w:r w:rsidRPr="00830B94">
        <w:rPr>
          <w:rFonts w:ascii="Calibri" w:hAnsi="Calibri" w:cs="Calibri"/>
          <w:noProof/>
        </w:rPr>
        <w:t>(1), 10–15. https://doi.org/10.1139/f81-002</w:t>
      </w:r>
    </w:p>
    <w:p w14:paraId="43E335D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root, C., &amp; Margolis, L. (1991). </w:t>
      </w:r>
      <w:r w:rsidRPr="00830B94">
        <w:rPr>
          <w:rFonts w:ascii="Calibri" w:hAnsi="Calibri" w:cs="Calibri"/>
          <w:i/>
          <w:iCs/>
          <w:noProof/>
        </w:rPr>
        <w:t>Pacific salmon life histories</w:t>
      </w:r>
      <w:r w:rsidRPr="00830B94">
        <w:rPr>
          <w:rFonts w:ascii="Calibri" w:hAnsi="Calibri" w:cs="Calibri"/>
          <w:noProof/>
        </w:rPr>
        <w:t>. University of British Columbia Press.</w:t>
      </w:r>
    </w:p>
    <w:p w14:paraId="7E9463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ardin, G. (1960). The Competitive Exclusion Principle. </w:t>
      </w:r>
      <w:r w:rsidRPr="00830B94">
        <w:rPr>
          <w:rFonts w:ascii="Calibri" w:hAnsi="Calibri" w:cs="Calibri"/>
          <w:i/>
          <w:iCs/>
          <w:noProof/>
        </w:rPr>
        <w:t>Science</w:t>
      </w:r>
      <w:r w:rsidRPr="00830B94">
        <w:rPr>
          <w:rFonts w:ascii="Calibri" w:hAnsi="Calibri" w:cs="Calibri"/>
          <w:noProof/>
        </w:rPr>
        <w:t xml:space="preserve">, </w:t>
      </w:r>
      <w:r w:rsidRPr="00830B94">
        <w:rPr>
          <w:rFonts w:ascii="Calibri" w:hAnsi="Calibri" w:cs="Calibri"/>
          <w:i/>
          <w:iCs/>
          <w:noProof/>
        </w:rPr>
        <w:t>131</w:t>
      </w:r>
      <w:r w:rsidRPr="00830B94">
        <w:rPr>
          <w:rFonts w:ascii="Calibri" w:hAnsi="Calibri" w:cs="Calibri"/>
          <w:noProof/>
        </w:rPr>
        <w:t>, 1292–1297.</w:t>
      </w:r>
    </w:p>
    <w:p w14:paraId="1DBEBCA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ealey, M. C. (2009). Resilient salmon, resilient fisheries for British Columbia, Canada. </w:t>
      </w:r>
      <w:r w:rsidRPr="00830B94">
        <w:rPr>
          <w:rFonts w:ascii="Calibri" w:hAnsi="Calibri" w:cs="Calibri"/>
          <w:i/>
          <w:iCs/>
          <w:noProof/>
        </w:rPr>
        <w:t>Ecology and Society</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1). https://doi.org/10.5751/ES-02619-140102</w:t>
      </w:r>
    </w:p>
    <w:p w14:paraId="3958301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830B94">
        <w:rPr>
          <w:rFonts w:ascii="Calibri" w:hAnsi="Calibri" w:cs="Calibri"/>
          <w:i/>
          <w:iCs/>
          <w:noProof/>
        </w:rPr>
        <w:t>North Pacific Anadromous Fish Commission</w:t>
      </w:r>
      <w:r w:rsidRPr="00830B94">
        <w:rPr>
          <w:rFonts w:ascii="Calibri" w:hAnsi="Calibri" w:cs="Calibri"/>
          <w:noProof/>
        </w:rPr>
        <w:t>, 14.</w:t>
      </w:r>
    </w:p>
    <w:p w14:paraId="073A42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2019). </w:t>
      </w:r>
      <w:r w:rsidRPr="00830B94">
        <w:rPr>
          <w:rFonts w:ascii="Calibri" w:hAnsi="Calibri" w:cs="Calibri"/>
          <w:i/>
          <w:iCs/>
          <w:noProof/>
        </w:rPr>
        <w:t>Foraging Ecology of Juvenile Fraser River Sockeye Salmon Across Mixed and Stratified Regions of the Early Marine Migration</w:t>
      </w:r>
      <w:r w:rsidRPr="00830B94">
        <w:rPr>
          <w:rFonts w:ascii="Calibri" w:hAnsi="Calibri" w:cs="Calibri"/>
          <w:noProof/>
        </w:rPr>
        <w:t>. https://doi.org/10.1017/CBO9781107415324.004</w:t>
      </w:r>
    </w:p>
    <w:p w14:paraId="611D53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Pakhomov, E. A., Mahara, N., &amp; Hunt, B. P. V. (2020). Running the trophic gauntlet: Empirical support for reduced foraging success in juvenile salmon in tidally mixed coastal waters.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9</w:t>
      </w:r>
      <w:r w:rsidRPr="00830B94">
        <w:rPr>
          <w:rFonts w:ascii="Calibri" w:hAnsi="Calibri" w:cs="Calibri"/>
          <w:noProof/>
        </w:rPr>
        <w:t>(3), 0–2. https://doi.org/10.1111/fog.12471</w:t>
      </w:r>
    </w:p>
    <w:p w14:paraId="3D20B3D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enkins, E. (2011). </w:t>
      </w:r>
      <w:r w:rsidRPr="00830B94">
        <w:rPr>
          <w:rFonts w:ascii="Calibri" w:hAnsi="Calibri" w:cs="Calibri"/>
          <w:i/>
          <w:iCs/>
          <w:noProof/>
        </w:rPr>
        <w:t>Trophic niche and foodweb dynamics within and among juvenile salmon species in years of contrasting ocean conditions</w:t>
      </w:r>
      <w:r w:rsidRPr="00830B94">
        <w:rPr>
          <w:rFonts w:ascii="Calibri" w:hAnsi="Calibri" w:cs="Calibri"/>
          <w:noProof/>
        </w:rPr>
        <w:t>.</w:t>
      </w:r>
    </w:p>
    <w:p w14:paraId="2AA1548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ohnson, S. P., &amp; Schindler, D. E. (2009). Trophic ecology of Pacific salmon (Oncorhynchus spp.) in the ocean: A synthesis of stable isotope research. </w:t>
      </w:r>
      <w:r w:rsidRPr="00830B94">
        <w:rPr>
          <w:rFonts w:ascii="Calibri" w:hAnsi="Calibri" w:cs="Calibri"/>
          <w:i/>
          <w:iCs/>
          <w:noProof/>
        </w:rPr>
        <w:t>Ecological Research</w:t>
      </w:r>
      <w:r w:rsidRPr="00830B94">
        <w:rPr>
          <w:rFonts w:ascii="Calibri" w:hAnsi="Calibri" w:cs="Calibri"/>
          <w:noProof/>
        </w:rPr>
        <w:t xml:space="preserve">, </w:t>
      </w:r>
      <w:r w:rsidRPr="00830B94">
        <w:rPr>
          <w:rFonts w:ascii="Calibri" w:hAnsi="Calibri" w:cs="Calibri"/>
          <w:i/>
          <w:iCs/>
          <w:noProof/>
        </w:rPr>
        <w:t>24</w:t>
      </w:r>
      <w:r w:rsidRPr="00830B94">
        <w:rPr>
          <w:rFonts w:ascii="Calibri" w:hAnsi="Calibri" w:cs="Calibri"/>
          <w:noProof/>
        </w:rPr>
        <w:t>(4), 855–863. https://doi.org/10.1007/s11284-008-0559-0</w:t>
      </w:r>
    </w:p>
    <w:p w14:paraId="0A352CDE"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hangaonkar, T., Long, W., &amp; Xu, W. (2017). Assessment of circulation and inter-basin transport in the Salish Sea including Johnstone Strait and Discovery Islands pathways. </w:t>
      </w:r>
      <w:r w:rsidRPr="00830B94">
        <w:rPr>
          <w:rFonts w:ascii="Calibri" w:hAnsi="Calibri" w:cs="Calibri"/>
          <w:i/>
          <w:iCs/>
          <w:noProof/>
        </w:rPr>
        <w:t>Ocean Modelling</w:t>
      </w:r>
      <w:r w:rsidRPr="00830B94">
        <w:rPr>
          <w:rFonts w:ascii="Calibri" w:hAnsi="Calibri" w:cs="Calibri"/>
          <w:noProof/>
        </w:rPr>
        <w:t xml:space="preserve">, </w:t>
      </w:r>
      <w:r w:rsidRPr="00830B94">
        <w:rPr>
          <w:rFonts w:ascii="Calibri" w:hAnsi="Calibri" w:cs="Calibri"/>
          <w:i/>
          <w:iCs/>
          <w:noProof/>
        </w:rPr>
        <w:t>109</w:t>
      </w:r>
      <w:r w:rsidRPr="00830B94">
        <w:rPr>
          <w:rFonts w:ascii="Calibri" w:hAnsi="Calibri" w:cs="Calibri"/>
          <w:noProof/>
        </w:rPr>
        <w:t>, 11–32. https://doi.org/10.1016/j.ocemod.2016.11.004</w:t>
      </w:r>
    </w:p>
    <w:p w14:paraId="3507085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rebs, C. J. (2013). Niche measures and resource preferences. In </w:t>
      </w:r>
      <w:r w:rsidRPr="00830B94">
        <w:rPr>
          <w:rFonts w:ascii="Calibri" w:hAnsi="Calibri" w:cs="Calibri"/>
          <w:i/>
          <w:iCs/>
          <w:noProof/>
        </w:rPr>
        <w:t>Ecological Methodology</w:t>
      </w:r>
      <w:r w:rsidRPr="00830B94">
        <w:rPr>
          <w:rFonts w:ascii="Calibri" w:hAnsi="Calibri" w:cs="Calibri"/>
          <w:noProof/>
        </w:rPr>
        <w:t xml:space="preserve"> (pp. 597–651).</w:t>
      </w:r>
    </w:p>
    <w:p w14:paraId="69D85E6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Levings, C. D. (2016). </w:t>
      </w:r>
      <w:r w:rsidRPr="00830B94">
        <w:rPr>
          <w:rFonts w:ascii="Calibri" w:hAnsi="Calibri" w:cs="Calibri"/>
          <w:i/>
          <w:iCs/>
          <w:noProof/>
        </w:rPr>
        <w:t>Ecology of salmonids in estuaries around the world: adaptations, habitats, and conservation</w:t>
      </w:r>
      <w:r w:rsidRPr="00830B94">
        <w:rPr>
          <w:rFonts w:ascii="Calibri" w:hAnsi="Calibri" w:cs="Calibri"/>
          <w:noProof/>
        </w:rPr>
        <w:t>. University of British Columbia Press.</w:t>
      </w:r>
    </w:p>
    <w:p w14:paraId="2CA988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ckas, D. L., Thomson, R. E., &amp; Galbraith, M. (2001). Changes in the zooplankton community of the British Columbia continental margin, 1985-1999, and their covariation with oceanographic conditions.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4), 685–702. https://search.proquest.com/docview/219273927?pq-origsite=summon&amp;accountid=14656</w:t>
      </w:r>
    </w:p>
    <w:p w14:paraId="7EE596F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hara, N. (2018). </w:t>
      </w:r>
      <w:r w:rsidRPr="00830B94">
        <w:rPr>
          <w:rFonts w:ascii="Calibri" w:hAnsi="Calibri" w:cs="Calibri"/>
          <w:i/>
          <w:iCs/>
          <w:noProof/>
        </w:rPr>
        <w:t>Zooplankton Community Composition Across a Range of Productivity Regimes in Coastal British Columbia</w:t>
      </w:r>
      <w:r w:rsidRPr="00830B94">
        <w:rPr>
          <w:rFonts w:ascii="Calibri" w:hAnsi="Calibri" w:cs="Calibri"/>
          <w:noProof/>
        </w:rPr>
        <w:t>.</w:t>
      </w:r>
    </w:p>
    <w:p w14:paraId="48DDA2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lick, M. J., &amp; Cox, S. P. (2016). Regional-scale declines in productivity of pink and chum salmon stocks in western North Americ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1</w:t>
      </w:r>
      <w:r w:rsidRPr="00830B94">
        <w:rPr>
          <w:rFonts w:ascii="Calibri" w:hAnsi="Calibri" w:cs="Calibri"/>
          <w:noProof/>
        </w:rPr>
        <w:t>(1), 1–23. https://doi.org/10.1371/journal.pone.0146009</w:t>
      </w:r>
    </w:p>
    <w:p w14:paraId="79AE077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2), 1–24. https://doi.org/10.1371/journal.pone.0211473</w:t>
      </w:r>
    </w:p>
    <w:p w14:paraId="246068F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kinnell, S., Curchitser, E., Groot, K., Kaeriyama, M., &amp; Trudel, M. (2014). Oceanic and atmospheric extremes motivate a new hypothesis for variable marine survival of Fraser River sockeye salmon.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3</w:t>
      </w:r>
      <w:r w:rsidRPr="00830B94">
        <w:rPr>
          <w:rFonts w:ascii="Calibri" w:hAnsi="Calibri" w:cs="Calibri"/>
          <w:noProof/>
        </w:rPr>
        <w:t>(4), 322–341. https://doi.org/10.1111/fog.12063</w:t>
      </w:r>
    </w:p>
    <w:p w14:paraId="21A6DF2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queen, D., &amp; Ware, D. (2006). </w:t>
      </w:r>
      <w:r w:rsidRPr="00830B94">
        <w:rPr>
          <w:rFonts w:ascii="Calibri" w:hAnsi="Calibri" w:cs="Calibri"/>
          <w:i/>
          <w:iCs/>
          <w:noProof/>
        </w:rPr>
        <w:t>Handbook of Physical, Chemical, Phytoplankton, and Zooplankton Data from Hecate Strait, Dixon Entrance, Goose Island Bank and Queen Charlotte Sound</w:t>
      </w:r>
      <w:r w:rsidRPr="00830B94">
        <w:rPr>
          <w:rFonts w:ascii="Calibri" w:hAnsi="Calibri" w:cs="Calibri"/>
          <w:noProof/>
        </w:rPr>
        <w:t>. 133. http://skeenasalmonprogram.ca/libraryfiles/lib_236.pdf</w:t>
      </w:r>
    </w:p>
    <w:p w14:paraId="19CBFA2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earson, W. H., Deriso, R. B., Elston, R. A., Hook, S. E., Parker, K. R., &amp; Anderson, J. W. (2012). Hypotheses concerning the decline and poor recovery of Pacific herring in Prince William Sound, Alaska.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22</w:t>
      </w:r>
      <w:r w:rsidRPr="00830B94">
        <w:rPr>
          <w:rFonts w:ascii="Calibri" w:hAnsi="Calibri" w:cs="Calibri"/>
          <w:noProof/>
        </w:rPr>
        <w:t>(1), 95–135. https://doi.org/10.1007/s11160-011-9225-7</w:t>
      </w:r>
    </w:p>
    <w:p w14:paraId="414908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ocheville, A. (2015). The ecological niche: History and recent controversies. In </w:t>
      </w:r>
      <w:r w:rsidRPr="00830B94">
        <w:rPr>
          <w:rFonts w:ascii="Calibri" w:hAnsi="Calibri" w:cs="Calibri"/>
          <w:i/>
          <w:iCs/>
          <w:noProof/>
        </w:rPr>
        <w:t>Handbook of Evolutionary Thinking in the Sciences</w:t>
      </w:r>
      <w:r w:rsidRPr="00830B94">
        <w:rPr>
          <w:rFonts w:ascii="Calibri" w:hAnsi="Calibri" w:cs="Calibri"/>
          <w:noProof/>
        </w:rPr>
        <w:t xml:space="preserve"> (Issue January). https://doi.org/10.1007/978-94-017-9014-7_26</w:t>
      </w:r>
    </w:p>
    <w:p w14:paraId="29C5EE8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Quinn, T. P. (2018). </w:t>
      </w:r>
      <w:r w:rsidRPr="00830B94">
        <w:rPr>
          <w:rFonts w:ascii="Calibri" w:hAnsi="Calibri" w:cs="Calibri"/>
          <w:i/>
          <w:iCs/>
          <w:noProof/>
        </w:rPr>
        <w:t>The behaviour and ecology of Pacific salmon and trout</w:t>
      </w:r>
      <w:r w:rsidRPr="00830B94">
        <w:rPr>
          <w:rFonts w:ascii="Calibri" w:hAnsi="Calibri" w:cs="Calibri"/>
          <w:noProof/>
        </w:rPr>
        <w:t xml:space="preserve"> (Second). University of Washington Press.</w:t>
      </w:r>
    </w:p>
    <w:p w14:paraId="295C7FC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Irvine, J. R. (2018). Numbers and Biomass of Natural- and Hatchery-Origin Pink Salmon, Chum Salmon, and Sockeye Salmon in the North Pacific Ocean, 1925–2015. </w:t>
      </w:r>
      <w:r w:rsidRPr="00830B94">
        <w:rPr>
          <w:rFonts w:ascii="Calibri" w:hAnsi="Calibri" w:cs="Calibri"/>
          <w:i/>
          <w:iCs/>
          <w:noProof/>
        </w:rPr>
        <w:t>Marine and Coastal Fisheries</w:t>
      </w:r>
      <w:r w:rsidRPr="00830B94">
        <w:rPr>
          <w:rFonts w:ascii="Calibri" w:hAnsi="Calibri" w:cs="Calibri"/>
          <w:noProof/>
        </w:rPr>
        <w:t xml:space="preserve">, </w:t>
      </w:r>
      <w:r w:rsidRPr="00830B94">
        <w:rPr>
          <w:rFonts w:ascii="Calibri" w:hAnsi="Calibri" w:cs="Calibri"/>
          <w:i/>
          <w:iCs/>
          <w:noProof/>
        </w:rPr>
        <w:t>10</w:t>
      </w:r>
      <w:r w:rsidRPr="00830B94">
        <w:rPr>
          <w:rFonts w:ascii="Calibri" w:hAnsi="Calibri" w:cs="Calibri"/>
          <w:noProof/>
        </w:rPr>
        <w:t>(2), 152–168. https://doi.org/10.1002/mcf2.10023</w:t>
      </w:r>
    </w:p>
    <w:p w14:paraId="5C9F64E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Nielsen, J. L. (2004). Evidence for competitive dominance of Pink salmon (Oncorhynchus gorbuscha) over other Salmonids in the North Pacific Ocean.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3), 371–390. https://doi.org/10.1007/s11160-004-6927-0</w:t>
      </w:r>
    </w:p>
    <w:p w14:paraId="69EF3A8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Springer, A. M., Shaul, L. D., &amp; van Vliet, G. B. (2019). Unprecedented biennial pattern of birth and mortality in an endangered apex predator, the southern resident killer whale, in the eastern North Pacific Ocean. </w:t>
      </w:r>
      <w:r w:rsidRPr="00830B94">
        <w:rPr>
          <w:rFonts w:ascii="Calibri" w:hAnsi="Calibri" w:cs="Calibri"/>
          <w:i/>
          <w:iCs/>
          <w:noProof/>
        </w:rPr>
        <w:t>Marine Ecology Progress Series</w:t>
      </w:r>
      <w:r w:rsidRPr="00830B94">
        <w:rPr>
          <w:rFonts w:ascii="Calibri" w:hAnsi="Calibri" w:cs="Calibri"/>
          <w:noProof/>
        </w:rPr>
        <w:t xml:space="preserve">, </w:t>
      </w:r>
      <w:r w:rsidRPr="00830B94">
        <w:rPr>
          <w:rFonts w:ascii="Calibri" w:hAnsi="Calibri" w:cs="Calibri"/>
          <w:i/>
          <w:iCs/>
          <w:noProof/>
        </w:rPr>
        <w:t>608</w:t>
      </w:r>
      <w:r w:rsidRPr="00830B94">
        <w:rPr>
          <w:rFonts w:ascii="Calibri" w:hAnsi="Calibri" w:cs="Calibri"/>
          <w:noProof/>
        </w:rPr>
        <w:t>(1), 291–296. https://doi.org/10.3354/meps12835</w:t>
      </w:r>
    </w:p>
    <w:p w14:paraId="19A4240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ibert, J. R. (1979). Detritus and Juvenile Salmon Production in the Nanaimo Estuary: II. Meiofauna Available as Food to Juvenile Chum Salmon (Oncorhynchus keta). </w:t>
      </w:r>
      <w:r w:rsidRPr="00830B94">
        <w:rPr>
          <w:rFonts w:ascii="Calibri" w:hAnsi="Calibri" w:cs="Calibri"/>
          <w:i/>
          <w:iCs/>
          <w:noProof/>
        </w:rPr>
        <w:t>Journal of the Fisheries Research Board of Canada</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5), 497–503. https://doi.org/10.1139/f79-073</w:t>
      </w:r>
    </w:p>
    <w:p w14:paraId="49061C9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pringer, A. M., Van Vliet, G. B., Bool, N., Crowley, M., Fullagar, P., Lea, M. A., Monash, R., Price, C., Vertigan, C., &amp; Woehler, E. J. (2018). Transhemispheric ecosystem disservices of pink salmon in a Pacific Ocean macrosystem. </w:t>
      </w:r>
      <w:r w:rsidRPr="00830B94">
        <w:rPr>
          <w:rFonts w:ascii="Calibri" w:hAnsi="Calibri" w:cs="Calibri"/>
          <w:i/>
          <w:iCs/>
          <w:noProof/>
        </w:rPr>
        <w:t>Proceedings of the National Academy of Sciences of the United States of America</w:t>
      </w:r>
      <w:r w:rsidRPr="00830B94">
        <w:rPr>
          <w:rFonts w:ascii="Calibri" w:hAnsi="Calibri" w:cs="Calibri"/>
          <w:noProof/>
        </w:rPr>
        <w:t xml:space="preserve">, </w:t>
      </w:r>
      <w:r w:rsidRPr="00830B94">
        <w:rPr>
          <w:rFonts w:ascii="Calibri" w:hAnsi="Calibri" w:cs="Calibri"/>
          <w:i/>
          <w:iCs/>
          <w:noProof/>
        </w:rPr>
        <w:t>115</w:t>
      </w:r>
      <w:r w:rsidRPr="00830B94">
        <w:rPr>
          <w:rFonts w:ascii="Calibri" w:hAnsi="Calibri" w:cs="Calibri"/>
          <w:noProof/>
        </w:rPr>
        <w:t>(22), E5038–E5045. https://doi.org/10.1073/pnas.1720577115</w:t>
      </w:r>
    </w:p>
    <w:p w14:paraId="0A83D21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5</w:t>
      </w:r>
      <w:r w:rsidRPr="00830B94">
        <w:rPr>
          <w:rFonts w:ascii="Calibri" w:hAnsi="Calibri" w:cs="Calibri"/>
          <w:noProof/>
        </w:rPr>
        <w:t>(2), 89–99. https://doi.org/10.1111/j.1365-2419.1996.tb00108.x</w:t>
      </w:r>
    </w:p>
    <w:p w14:paraId="7E1F21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ingartner, T., Eisner, L., Eckert, G. L., &amp; Danielson, S. (2009). Southeast Alaska: Oceanographic habitats and linkages. </w:t>
      </w:r>
      <w:r w:rsidRPr="00830B94">
        <w:rPr>
          <w:rFonts w:ascii="Calibri" w:hAnsi="Calibri" w:cs="Calibri"/>
          <w:i/>
          <w:iCs/>
          <w:noProof/>
        </w:rPr>
        <w:t>Journal of Biogeography</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3), 387–400. https://doi.org/10.1111/j.1365-2699.2008.01994.x</w:t>
      </w:r>
    </w:p>
    <w:p w14:paraId="0B53575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lch, D. W. (1997). Anatomical specialization in the gut of Pacific salmon (Oncorhynchus): Evidence for oceanic limits to salmon production? </w:t>
      </w:r>
      <w:r w:rsidRPr="00830B94">
        <w:rPr>
          <w:rFonts w:ascii="Calibri" w:hAnsi="Calibri" w:cs="Calibri"/>
          <w:i/>
          <w:iCs/>
          <w:noProof/>
        </w:rPr>
        <w:t>Canadian Journal of Zoology</w:t>
      </w:r>
      <w:r w:rsidRPr="00830B94">
        <w:rPr>
          <w:rFonts w:ascii="Calibri" w:hAnsi="Calibri" w:cs="Calibri"/>
          <w:noProof/>
        </w:rPr>
        <w:t xml:space="preserve">, </w:t>
      </w:r>
      <w:r w:rsidRPr="00830B94">
        <w:rPr>
          <w:rFonts w:ascii="Calibri" w:hAnsi="Calibri" w:cs="Calibri"/>
          <w:i/>
          <w:iCs/>
          <w:noProof/>
        </w:rPr>
        <w:t>75</w:t>
      </w:r>
      <w:r w:rsidRPr="00830B94">
        <w:rPr>
          <w:rFonts w:ascii="Calibri" w:hAnsi="Calibri" w:cs="Calibri"/>
          <w:noProof/>
        </w:rPr>
        <w:t>(6), 936–942. https://doi.org/10.1139/z97-112</w:t>
      </w:r>
    </w:p>
    <w:p w14:paraId="1749F2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yllie de Echeverria, V. R., &amp; Thornton, T. F. (2019). Using traditional ecological knowledge to understand and adapt to climate and biodiversity change on the Pacific coast of North America. </w:t>
      </w:r>
      <w:r w:rsidRPr="00830B94">
        <w:rPr>
          <w:rFonts w:ascii="Calibri" w:hAnsi="Calibri" w:cs="Calibri"/>
          <w:i/>
          <w:iCs/>
          <w:noProof/>
        </w:rPr>
        <w:t>Ambio</w:t>
      </w:r>
      <w:r w:rsidRPr="00830B94">
        <w:rPr>
          <w:rFonts w:ascii="Calibri" w:hAnsi="Calibri" w:cs="Calibri"/>
          <w:noProof/>
        </w:rPr>
        <w:t xml:space="preserve">, </w:t>
      </w:r>
      <w:r w:rsidRPr="00830B94">
        <w:rPr>
          <w:rFonts w:ascii="Calibri" w:hAnsi="Calibri" w:cs="Calibri"/>
          <w:i/>
          <w:iCs/>
          <w:noProof/>
        </w:rPr>
        <w:t>48</w:t>
      </w:r>
      <w:r w:rsidRPr="00830B94">
        <w:rPr>
          <w:rFonts w:ascii="Calibri" w:hAnsi="Calibri" w:cs="Calibri"/>
          <w:noProof/>
        </w:rPr>
        <w:t>(12), 1447–1469. https://doi.org/10.1007/s13280-019-01218-6</w:t>
      </w:r>
    </w:p>
    <w:p w14:paraId="50F4B1C7" w14:textId="0AE81EAC" w:rsidR="00B010C1" w:rsidRPr="003C4653" w:rsidRDefault="003D1980" w:rsidP="00830B94">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p>
    <w:p w14:paraId="5654EFD7" w14:textId="77777777" w:rsidR="00B010C1" w:rsidRDefault="00FA0237" w:rsidP="00266C78">
      <w:pPr>
        <w:spacing w:line="480" w:lineRule="auto"/>
        <w:rPr>
          <w:rFonts w:eastAsia="Times New Roman" w:cstheme="minorHAnsi"/>
          <w:b/>
          <w:bCs/>
          <w:lang w:val="en-CA"/>
        </w:rPr>
      </w:pPr>
      <w:r w:rsidRPr="00FA0237">
        <w:rPr>
          <w:rFonts w:eastAsia="Times New Roman" w:cstheme="minorHAnsi"/>
          <w:b/>
          <w:bCs/>
          <w:lang w:val="en-CA"/>
        </w:rPr>
        <w:t>Figures</w:t>
      </w:r>
    </w:p>
    <w:p w14:paraId="1381EF10" w14:textId="77777777" w:rsidR="00595870" w:rsidRDefault="00595870" w:rsidP="00266C78">
      <w:pPr>
        <w:spacing w:line="480" w:lineRule="auto"/>
        <w:rPr>
          <w:rFonts w:eastAsia="Times New Roman" w:cstheme="minorHAnsi"/>
          <w:b/>
          <w:bCs/>
          <w:lang w:val="en-CA"/>
        </w:rPr>
      </w:pPr>
    </w:p>
    <w:p w14:paraId="7ABCF820" w14:textId="77777777" w:rsidR="00FA0237" w:rsidRDefault="007D0D96" w:rsidP="00266C78">
      <w:pPr>
        <w:spacing w:line="480" w:lineRule="auto"/>
        <w:rPr>
          <w:rFonts w:eastAsia="Times New Roman" w:cstheme="minorHAnsi"/>
          <w:b/>
          <w:bCs/>
          <w:lang w:val="en-CA"/>
        </w:rPr>
      </w:pPr>
      <w:r>
        <w:rPr>
          <w:rFonts w:eastAsia="Times New Roman" w:cstheme="minorHAnsi"/>
          <w:b/>
          <w:bCs/>
          <w:noProof/>
          <w:lang w:val="en-CA" w:eastAsia="en-CA"/>
        </w:rPr>
        <w:drawing>
          <wp:inline distT="0" distB="0" distL="0" distR="0" wp14:anchorId="2C29536C" wp14:editId="48722CC7">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E87D01F" w14:textId="77777777" w:rsidR="00677CC7" w:rsidRDefault="00677CC7" w:rsidP="00266C78">
      <w:pPr>
        <w:spacing w:line="480" w:lineRule="auto"/>
        <w:rPr>
          <w:rFonts w:eastAsia="Times New Roman" w:cstheme="minorHAnsi"/>
          <w:b/>
          <w:bCs/>
          <w:lang w:val="en-CA"/>
        </w:rPr>
      </w:pPr>
    </w:p>
    <w:p w14:paraId="7B480FB2" w14:textId="77777777" w:rsidR="007D0D96" w:rsidRPr="00FA0237" w:rsidRDefault="007D0D96" w:rsidP="00266C78">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14:paraId="168F2916" w14:textId="77777777" w:rsidR="00FA0237" w:rsidRDefault="00FA0237" w:rsidP="00266C78">
      <w:pPr>
        <w:spacing w:line="480" w:lineRule="auto"/>
        <w:rPr>
          <w:rFonts w:eastAsia="Times New Roman" w:cstheme="minorHAnsi"/>
          <w:lang w:val="en-CA"/>
        </w:rPr>
      </w:pPr>
    </w:p>
    <w:p w14:paraId="0D27E991" w14:textId="77777777" w:rsidR="00FA0237" w:rsidRDefault="00EC5DAE"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F2CA043" wp14:editId="4E0D1F9A">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F381879" w14:textId="77777777" w:rsidR="00FA0237" w:rsidRDefault="00FA0237" w:rsidP="00266C78">
      <w:pPr>
        <w:spacing w:line="480" w:lineRule="auto"/>
        <w:rPr>
          <w:rFonts w:eastAsia="Times New Roman" w:cstheme="minorHAnsi"/>
          <w:lang w:val="en-CA"/>
        </w:rPr>
      </w:pPr>
    </w:p>
    <w:p w14:paraId="360FA7A9" w14:textId="77777777" w:rsidR="00477EF3" w:rsidRDefault="00477EF3" w:rsidP="00266C78">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14:paraId="119FBFBC" w14:textId="77777777" w:rsidR="00677CC7" w:rsidRDefault="00677CC7" w:rsidP="00266C78">
      <w:pPr>
        <w:spacing w:line="480" w:lineRule="auto"/>
        <w:rPr>
          <w:rFonts w:eastAsia="Times New Roman" w:cstheme="minorHAnsi"/>
          <w:lang w:val="en-CA"/>
        </w:rPr>
      </w:pPr>
    </w:p>
    <w:p w14:paraId="388B51C2" w14:textId="77777777" w:rsidR="00FA0237" w:rsidRDefault="00FA0237" w:rsidP="00266C78">
      <w:pPr>
        <w:spacing w:line="480" w:lineRule="auto"/>
        <w:rPr>
          <w:rFonts w:eastAsia="Times New Roman" w:cstheme="minorHAnsi"/>
          <w:lang w:val="en-CA"/>
        </w:rPr>
      </w:pPr>
    </w:p>
    <w:p w14:paraId="53CC5DBC" w14:textId="180E314F" w:rsidR="00FA0237" w:rsidRDefault="00FA0237" w:rsidP="00266C78">
      <w:pPr>
        <w:spacing w:line="480" w:lineRule="auto"/>
        <w:rPr>
          <w:rFonts w:eastAsia="Times New Roman" w:cstheme="minorHAnsi"/>
          <w:lang w:val="en-CA"/>
        </w:rPr>
      </w:pPr>
    </w:p>
    <w:p w14:paraId="6234E277" w14:textId="16EFA60A" w:rsidR="00595870" w:rsidRDefault="003D4064"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02C19B56" wp14:editId="1C999001">
            <wp:extent cx="5943600" cy="51327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xa_comp_spatial.png"/>
                    <pic:cNvPicPr/>
                  </pic:nvPicPr>
                  <pic:blipFill>
                    <a:blip r:embed="rId13"/>
                    <a:stretch>
                      <a:fillRect/>
                    </a:stretch>
                  </pic:blipFill>
                  <pic:spPr>
                    <a:xfrm>
                      <a:off x="0" y="0"/>
                      <a:ext cx="5943600" cy="5132705"/>
                    </a:xfrm>
                    <a:prstGeom prst="rect">
                      <a:avLst/>
                    </a:prstGeom>
                  </pic:spPr>
                </pic:pic>
              </a:graphicData>
            </a:graphic>
          </wp:inline>
        </w:drawing>
      </w:r>
    </w:p>
    <w:p w14:paraId="21E0E206" w14:textId="77777777" w:rsidR="00FA0237" w:rsidRDefault="00677CC7" w:rsidP="00266C78">
      <w:pPr>
        <w:spacing w:line="480" w:lineRule="auto"/>
        <w:rPr>
          <w:rFonts w:eastAsia="Times New Roman" w:cstheme="minorHAnsi"/>
          <w:lang w:val="en-CA"/>
        </w:rPr>
      </w:pPr>
      <w:r w:rsidRPr="00A357F0">
        <w:rPr>
          <w:rFonts w:eastAsia="Times New Roman" w:cstheme="minorHAnsi"/>
          <w:b/>
          <w:bCs/>
          <w:lang w:val="en-CA"/>
        </w:rPr>
        <w:t>Figure 3:</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14:paraId="4B4BBE25" w14:textId="77777777" w:rsidR="00FA0237" w:rsidRDefault="00595870"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8B6EAB6" wp14:editId="7C57234D">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3CA7399" w14:textId="77777777" w:rsidR="00A357F0" w:rsidRDefault="00A357F0" w:rsidP="00266C78">
      <w:pPr>
        <w:spacing w:line="480" w:lineRule="auto"/>
        <w:rPr>
          <w:rFonts w:eastAsia="Times New Roman" w:cstheme="minorHAnsi"/>
          <w:lang w:val="en-CA"/>
        </w:rPr>
      </w:pPr>
    </w:p>
    <w:p w14:paraId="78C18C78" w14:textId="77777777" w:rsidR="00A357F0" w:rsidRDefault="00A357F0" w:rsidP="00266C78">
      <w:pPr>
        <w:spacing w:line="480" w:lineRule="auto"/>
        <w:rPr>
          <w:rFonts w:eastAsia="Times New Roman" w:cstheme="minorHAnsi"/>
          <w:lang w:val="en-CA"/>
        </w:rPr>
      </w:pPr>
      <w:r>
        <w:rPr>
          <w:rFonts w:eastAsia="Times New Roman" w:cstheme="minorHAnsi"/>
          <w:lang w:val="en-CA"/>
        </w:rPr>
        <w:t>Figure 4: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commentRangeStart w:id="884"/>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 xml:space="preserve">percent similarity </w:t>
      </w:r>
      <w:commentRangeEnd w:id="884"/>
      <w:r w:rsidR="00916329">
        <w:rPr>
          <w:rStyle w:val="CommentReference"/>
        </w:rPr>
        <w:commentReference w:id="884"/>
      </w:r>
      <w:r w:rsidR="003C25AC">
        <w:rPr>
          <w:rFonts w:eastAsia="Times New Roman" w:cstheme="minorHAnsi"/>
          <w:lang w:val="en-CA"/>
        </w:rPr>
        <w:t>or diet overlap index between pink and chum salmon, the sites are listed in the same order on the x-axis as they appear on the map.</w:t>
      </w:r>
    </w:p>
    <w:p w14:paraId="3436DA45" w14:textId="77777777" w:rsidR="00FA0237" w:rsidRDefault="00FA0237" w:rsidP="00266C78">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eastAsia="en-CA"/>
        </w:rPr>
        <w:drawing>
          <wp:inline distT="0" distB="0" distL="0" distR="0" wp14:anchorId="35F24359" wp14:editId="2A0E8945">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7605A84" w14:textId="77777777" w:rsidR="00FA0237" w:rsidRDefault="003C25AC" w:rsidP="00266C78">
      <w:pPr>
        <w:spacing w:line="480" w:lineRule="auto"/>
        <w:rPr>
          <w:rFonts w:eastAsia="Times New Roman" w:cstheme="minorHAnsi"/>
          <w:lang w:val="en-CA"/>
        </w:rPr>
      </w:pPr>
      <w:r w:rsidRPr="00174E5C">
        <w:rPr>
          <w:rFonts w:eastAsia="Times New Roman" w:cstheme="minorHAnsi"/>
          <w:b/>
          <w:bCs/>
          <w:lang w:val="en-CA"/>
        </w:rPr>
        <w:t>Figure 5:</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14:paraId="067D3E71" w14:textId="77777777" w:rsidR="00FA0237" w:rsidRDefault="008D286A"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0AB4F10A" wp14:editId="5A8FBF5C">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0DD12947" w14:textId="77777777" w:rsidR="00D90EF2" w:rsidRPr="003C4653" w:rsidRDefault="00D90EF2" w:rsidP="00266C78">
      <w:pPr>
        <w:spacing w:line="480" w:lineRule="auto"/>
        <w:rPr>
          <w:rFonts w:eastAsia="Times New Roman" w:cstheme="minorHAnsi"/>
          <w:lang w:val="en-CA"/>
        </w:rPr>
      </w:pPr>
      <w:r w:rsidRPr="00BE1091">
        <w:rPr>
          <w:rFonts w:eastAsia="Times New Roman" w:cstheme="minorHAnsi"/>
          <w:b/>
          <w:bCs/>
          <w:lang w:val="en-CA"/>
        </w:rPr>
        <w:t>Figure 6:</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as NMDS, </w:t>
      </w:r>
      <w:r w:rsidR="008D286A">
        <w:rPr>
          <w:rFonts w:eastAsia="Times New Roman" w:cstheme="minorHAnsi"/>
          <w:lang w:val="en-CA"/>
        </w:rPr>
        <w:t>this graph is still in progress to visually differentiate species and make it more readable, I’m</w:t>
      </w:r>
      <w:r w:rsidR="00DF7973">
        <w:rPr>
          <w:rFonts w:eastAsia="Times New Roman" w:cstheme="minorHAnsi"/>
          <w:lang w:val="en-CA"/>
        </w:rPr>
        <w:t xml:space="preserve"> still updating it all *</w:t>
      </w:r>
      <w:r w:rsidR="008D286A">
        <w:rPr>
          <w:rFonts w:eastAsia="Times New Roman" w:cstheme="minorHAnsi"/>
          <w:lang w:val="en-CA"/>
        </w:rPr>
        <w:t>).</w:t>
      </w:r>
    </w:p>
    <w:sectPr w:rsidR="00D90EF2" w:rsidRPr="003C4653" w:rsidSect="003721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evgeny" w:date="2020-05-18T12:11:00Z" w:initials="e">
    <w:p w14:paraId="02BAE0C8" w14:textId="1CE9108F" w:rsidR="003D5843" w:rsidRDefault="003D5843">
      <w:pPr>
        <w:pStyle w:val="CommentText"/>
      </w:pPr>
      <w:r>
        <w:rPr>
          <w:rStyle w:val="CommentReference"/>
        </w:rPr>
        <w:annotationRef/>
      </w:r>
      <w:r>
        <w:t>I like the flavor of this intro.</w:t>
      </w:r>
    </w:p>
  </w:comment>
  <w:comment w:id="5" w:author="Brian" w:date="2020-05-05T23:47:00Z" w:initials="%">
    <w:p w14:paraId="23AAEBF4" w14:textId="77777777" w:rsidR="003D5843" w:rsidRDefault="003D5843">
      <w:pPr>
        <w:pStyle w:val="CommentText"/>
      </w:pPr>
      <w:r>
        <w:rPr>
          <w:rStyle w:val="CommentReference"/>
        </w:rPr>
        <w:annotationRef/>
      </w:r>
      <w:r>
        <w:t>Do you mean that they can grow quickly because they have migrated to productive habitat?</w:t>
      </w:r>
    </w:p>
  </w:comment>
  <w:comment w:id="34" w:author="Brian" w:date="2020-05-10T14:03:00Z" w:initials="%">
    <w:p w14:paraId="6C95B737" w14:textId="32174748" w:rsidR="003D5843" w:rsidRDefault="003D5843">
      <w:pPr>
        <w:pStyle w:val="CommentText"/>
      </w:pPr>
      <w:r>
        <w:rPr>
          <w:rStyle w:val="CommentReference"/>
        </w:rPr>
        <w:annotationRef/>
      </w:r>
      <w:r>
        <w:t xml:space="preserve">Consider providing a clear definition of what this means. This is an </w:t>
      </w:r>
      <w:proofErr w:type="gramStart"/>
      <w:r>
        <w:t>important topics</w:t>
      </w:r>
      <w:proofErr w:type="gramEnd"/>
      <w:r>
        <w:t xml:space="preserve"> that you come back to in your discussion. </w:t>
      </w:r>
    </w:p>
  </w:comment>
  <w:comment w:id="48" w:author="Brian" w:date="2020-05-05T23:53:00Z" w:initials="%">
    <w:p w14:paraId="6F2ABA1E" w14:textId="77777777" w:rsidR="003D5843" w:rsidRDefault="003D5843">
      <w:pPr>
        <w:pStyle w:val="CommentText"/>
      </w:pPr>
      <w:r>
        <w:rPr>
          <w:rStyle w:val="CommentReference"/>
        </w:rPr>
        <w:annotationRef/>
      </w:r>
      <w:r>
        <w:t>Add references</w:t>
      </w:r>
    </w:p>
  </w:comment>
  <w:comment w:id="60" w:author="Brian" w:date="2020-05-05T23:55:00Z" w:initials="%">
    <w:p w14:paraId="5532FFDE" w14:textId="77777777" w:rsidR="003D5843" w:rsidRDefault="003D5843">
      <w:pPr>
        <w:pStyle w:val="CommentText"/>
      </w:pPr>
      <w:r>
        <w:rPr>
          <w:rStyle w:val="CommentReference"/>
        </w:rPr>
        <w:annotationRef/>
      </w:r>
      <w:r>
        <w:t xml:space="preserve">It is likely that competition has favored the development of this trophic specialization. It is difficult to prove though, </w:t>
      </w:r>
      <w:proofErr w:type="gramStart"/>
      <w:r>
        <w:t>Do</w:t>
      </w:r>
      <w:proofErr w:type="gramEnd"/>
      <w:r>
        <w:t xml:space="preserve"> you have a reference for this? </w:t>
      </w:r>
    </w:p>
  </w:comment>
  <w:comment w:id="62" w:author="Brian" w:date="2020-05-06T09:24:00Z" w:initials="%">
    <w:p w14:paraId="643D8FC2" w14:textId="2A1A2996" w:rsidR="003D5843" w:rsidRDefault="003D5843">
      <w:pPr>
        <w:pStyle w:val="CommentText"/>
      </w:pPr>
      <w:r>
        <w:rPr>
          <w:rStyle w:val="CommentReference"/>
        </w:rPr>
        <w:annotationRef/>
      </w:r>
      <w:r>
        <w:t xml:space="preserve">It would be good to compare both of these species to sockeye. This will help to set up your aims and the relevance of your work given that work has already been done on sockeye in this region. </w:t>
      </w:r>
    </w:p>
  </w:comment>
  <w:comment w:id="63" w:author="evgeny" w:date="2020-05-18T12:18:00Z" w:initials="e">
    <w:p w14:paraId="3ADFB57F" w14:textId="2EC6F35F" w:rsidR="003D5843" w:rsidRDefault="003D5843">
      <w:pPr>
        <w:pStyle w:val="CommentText"/>
      </w:pPr>
      <w:r>
        <w:rPr>
          <w:rStyle w:val="CommentReference"/>
        </w:rPr>
        <w:annotationRef/>
      </w:r>
      <w:r>
        <w:t>I would remove this highlighted sentence.</w:t>
      </w:r>
    </w:p>
  </w:comment>
  <w:comment w:id="67" w:author="Brian" w:date="2020-05-06T00:00:00Z" w:initials="%">
    <w:p w14:paraId="6C1FB716" w14:textId="51DF0CFA" w:rsidR="003D5843" w:rsidRDefault="003D5843">
      <w:pPr>
        <w:pStyle w:val="CommentText"/>
      </w:pPr>
      <w:r>
        <w:rPr>
          <w:rStyle w:val="CommentReference"/>
        </w:rPr>
        <w:annotationRef/>
      </w:r>
      <w:r>
        <w:t xml:space="preserve">Are the majority of these fish from the Fraser River? I assume so for pinks. What about chum. I am not sure what the abundance of Fraser Chum is relative to the sum total of small systems. </w:t>
      </w:r>
    </w:p>
  </w:comment>
  <w:comment w:id="77" w:author="Brian" w:date="2020-05-06T08:50:00Z" w:initials="%">
    <w:p w14:paraId="50A3DFA4" w14:textId="1D9C8E81" w:rsidR="003D5843" w:rsidRDefault="003D5843">
      <w:pPr>
        <w:pStyle w:val="CommentText"/>
      </w:pPr>
      <w:r>
        <w:rPr>
          <w:rStyle w:val="CommentReference"/>
        </w:rPr>
        <w:annotationRef/>
      </w:r>
      <w:r>
        <w:t xml:space="preserve">Freshwater influence is greater in the </w:t>
      </w:r>
      <w:proofErr w:type="spellStart"/>
      <w:r>
        <w:t>SoG</w:t>
      </w:r>
      <w:proofErr w:type="spellEnd"/>
      <w:r>
        <w:t xml:space="preserve">. The Fraser is an important source and because of the low mixing, the </w:t>
      </w:r>
      <w:proofErr w:type="gramStart"/>
      <w:r>
        <w:t>low density</w:t>
      </w:r>
      <w:proofErr w:type="gramEnd"/>
      <w:r>
        <w:t xml:space="preserve"> fresh layer sits in the surface and allows heat retention and hence stratification. </w:t>
      </w:r>
    </w:p>
  </w:comment>
  <w:comment w:id="84" w:author="Brian" w:date="2020-05-06T08:54:00Z" w:initials="%">
    <w:p w14:paraId="408F86C6" w14:textId="10178F67" w:rsidR="003D5843" w:rsidRDefault="003D5843">
      <w:pPr>
        <w:pStyle w:val="CommentText"/>
      </w:pPr>
      <w:r>
        <w:rPr>
          <w:rStyle w:val="CommentReference"/>
        </w:rPr>
        <w:annotationRef/>
      </w:r>
      <w:r>
        <w:t xml:space="preserve">Do the DI and JS need to be separated or can we group them as both tidally mixed and food limited? Sam’s paper shows the latter. </w:t>
      </w:r>
    </w:p>
  </w:comment>
  <w:comment w:id="140" w:author="Brian" w:date="2020-05-06T09:20:00Z" w:initials="%">
    <w:p w14:paraId="2817C526" w14:textId="28A5C8FB" w:rsidR="003D5843" w:rsidRDefault="003D5843">
      <w:pPr>
        <w:pStyle w:val="CommentText"/>
      </w:pPr>
      <w:r>
        <w:rPr>
          <w:rStyle w:val="CommentReference"/>
        </w:rPr>
        <w:annotationRef/>
      </w:r>
      <w:r>
        <w:t xml:space="preserve">This is a good and important para. It would be good to expand on the comparability of the DIJS to other areas – can you think of any other examples? </w:t>
      </w:r>
    </w:p>
  </w:comment>
  <w:comment w:id="143" w:author="Brian" w:date="2020-05-06T09:19:00Z" w:initials="%">
    <w:p w14:paraId="63E4AC3C" w14:textId="6AFDDD18" w:rsidR="003D5843" w:rsidRDefault="003D5843">
      <w:pPr>
        <w:pStyle w:val="CommentText"/>
      </w:pPr>
      <w:r>
        <w:rPr>
          <w:rStyle w:val="CommentReference"/>
        </w:rPr>
        <w:annotationRef/>
      </w:r>
      <w:r>
        <w:t>Or “representative of”</w:t>
      </w:r>
    </w:p>
  </w:comment>
  <w:comment w:id="161" w:author="Brian" w:date="2020-05-06T09:19:00Z" w:initials="%">
    <w:p w14:paraId="339B5A96" w14:textId="6E80F284" w:rsidR="003D5843" w:rsidRDefault="003D5843">
      <w:pPr>
        <w:pStyle w:val="CommentText"/>
      </w:pPr>
      <w:r>
        <w:rPr>
          <w:rStyle w:val="CommentReference"/>
        </w:rPr>
        <w:annotationRef/>
      </w:r>
      <w:r>
        <w:t xml:space="preserve">These occur in the southern Dis before one </w:t>
      </w:r>
      <w:proofErr w:type="gramStart"/>
      <w:r>
        <w:t>passes</w:t>
      </w:r>
      <w:proofErr w:type="gramEnd"/>
      <w:r>
        <w:t xml:space="preserve"> over the sills into Discovery Passage and </w:t>
      </w:r>
      <w:proofErr w:type="spellStart"/>
      <w:r>
        <w:t>Okisollo</w:t>
      </w:r>
      <w:proofErr w:type="spellEnd"/>
      <w:r>
        <w:t xml:space="preserve"> Channel. </w:t>
      </w:r>
    </w:p>
  </w:comment>
  <w:comment w:id="162" w:author="Brian" w:date="2020-05-06T09:21:00Z" w:initials="%">
    <w:p w14:paraId="7B1BFD60" w14:textId="40AB1782" w:rsidR="003D5843" w:rsidRDefault="003D5843">
      <w:pPr>
        <w:pStyle w:val="CommentText"/>
      </w:pPr>
      <w:r>
        <w:rPr>
          <w:rStyle w:val="CommentReference"/>
        </w:rPr>
        <w:annotationRef/>
      </w:r>
      <w:r>
        <w:t xml:space="preserve">It would be good to emphasize again why these areas might be important from a foraging perspective. Given that work has already been done on sockeye, what are the expectations for what chum and pink might experience? Given what we know about how they forage and what they forage on, will they face the same challenges as sockeye or not?  </w:t>
      </w:r>
    </w:p>
  </w:comment>
  <w:comment w:id="185" w:author="Brian" w:date="2020-05-06T09:33:00Z" w:initials="%">
    <w:p w14:paraId="562C1305" w14:textId="383E241D" w:rsidR="003D5843" w:rsidRDefault="003D5843">
      <w:pPr>
        <w:pStyle w:val="CommentText"/>
      </w:pPr>
      <w:r>
        <w:rPr>
          <w:rStyle w:val="CommentReference"/>
        </w:rPr>
        <w:annotationRef/>
      </w:r>
      <w:r>
        <w:t>Can you be more specific about what this means?</w:t>
      </w:r>
    </w:p>
  </w:comment>
  <w:comment w:id="192" w:author="Brian" w:date="2020-05-06T09:34:00Z" w:initials="%">
    <w:p w14:paraId="42FC2F4C" w14:textId="6CAC8CB2" w:rsidR="003D5843" w:rsidRDefault="003D5843">
      <w:pPr>
        <w:pStyle w:val="CommentText"/>
      </w:pPr>
      <w:r>
        <w:rPr>
          <w:rStyle w:val="CommentReference"/>
        </w:rPr>
        <w:annotationRef/>
      </w:r>
      <w:r>
        <w:t xml:space="preserve">This should probably be separated as a second </w:t>
      </w:r>
      <w:proofErr w:type="gramStart"/>
      <w:r>
        <w:t>aim,</w:t>
      </w:r>
      <w:proofErr w:type="gramEnd"/>
      <w:r>
        <w:t xml:space="preserve"> I think also addressing the very interesting question that your raise about how competition or niche overlap might vary across regions with different foraging conditions. </w:t>
      </w:r>
    </w:p>
  </w:comment>
  <w:comment w:id="203" w:author="Brian" w:date="2020-05-10T14:25:00Z" w:initials="%">
    <w:p w14:paraId="4D42BF71" w14:textId="182BFA92" w:rsidR="003D5843" w:rsidRDefault="003D5843">
      <w:pPr>
        <w:pStyle w:val="CommentText"/>
      </w:pPr>
      <w:r>
        <w:rPr>
          <w:rStyle w:val="CommentReference"/>
        </w:rPr>
        <w:annotationRef/>
      </w:r>
      <w:r>
        <w:t>These are strongly related to “quantify the diets”</w:t>
      </w:r>
    </w:p>
  </w:comment>
  <w:comment w:id="210" w:author="Brian" w:date="2020-05-06T09:35:00Z" w:initials="%">
    <w:p w14:paraId="314BECFF" w14:textId="2AE25D76" w:rsidR="003D5843" w:rsidRDefault="003D5843">
      <w:pPr>
        <w:pStyle w:val="CommentText"/>
      </w:pPr>
      <w:r>
        <w:rPr>
          <w:rStyle w:val="CommentReference"/>
        </w:rPr>
        <w:annotationRef/>
      </w:r>
      <w:r>
        <w:t xml:space="preserve">I think you can be more specific here about what implications you are talking about – how fish will respond to different foraging conditions. Whether that will lead to more or less competition / foraging success / failure. </w:t>
      </w:r>
    </w:p>
  </w:comment>
  <w:comment w:id="211" w:author="evgeny" w:date="2020-05-18T12:28:00Z" w:initials="e">
    <w:p w14:paraId="3770F1D9" w14:textId="21AAAD8F" w:rsidR="003D5843" w:rsidRDefault="003D5843">
      <w:pPr>
        <w:pStyle w:val="CommentText"/>
      </w:pPr>
      <w:r>
        <w:rPr>
          <w:rStyle w:val="CommentReference"/>
        </w:rPr>
        <w:annotationRef/>
      </w:r>
      <w:r>
        <w:t>Perhaps, it is not needed here.</w:t>
      </w:r>
    </w:p>
  </w:comment>
  <w:comment w:id="271" w:author="Brian" w:date="2020-05-09T17:57:00Z" w:initials="%">
    <w:p w14:paraId="046E3034" w14:textId="40F701E3" w:rsidR="003D5843" w:rsidRDefault="003D5843">
      <w:pPr>
        <w:pStyle w:val="CommentText"/>
      </w:pPr>
      <w:r>
        <w:rPr>
          <w:rStyle w:val="CommentReference"/>
        </w:rPr>
        <w:annotationRef/>
      </w:r>
      <w:r>
        <w:t>For the methods it is important to provide a detailed description of every aspect of the study.</w:t>
      </w:r>
    </w:p>
    <w:p w14:paraId="3E9B4A16" w14:textId="43D106ED" w:rsidR="003D5843" w:rsidRDefault="003D5843">
      <w:pPr>
        <w:pStyle w:val="CommentText"/>
      </w:pPr>
      <w:proofErr w:type="gramStart"/>
      <w:r>
        <w:t>Basically</w:t>
      </w:r>
      <w:proofErr w:type="gramEnd"/>
      <w:r>
        <w:t xml:space="preserve"> this is a recipe for someone to understand exactly what you did and how it could be repeated. </w:t>
      </w:r>
    </w:p>
  </w:comment>
  <w:comment w:id="294" w:author="evgeny" w:date="2020-05-18T12:29:00Z" w:initials="e">
    <w:p w14:paraId="3D886BEF" w14:textId="47DC6DF0" w:rsidR="003D5843" w:rsidRDefault="003D5843">
      <w:pPr>
        <w:pStyle w:val="CommentText"/>
      </w:pPr>
      <w:r>
        <w:rPr>
          <w:rStyle w:val="CommentReference"/>
        </w:rPr>
        <w:annotationRef/>
      </w:r>
      <w:r>
        <w:t>It would be good to cite here the program description published as NPAFC document.</w:t>
      </w:r>
    </w:p>
  </w:comment>
  <w:comment w:id="278" w:author="Brian" w:date="2020-05-10T10:06:00Z" w:initials="%">
    <w:p w14:paraId="1810D433" w14:textId="2C3973DC" w:rsidR="003D5843" w:rsidRDefault="003D5843">
      <w:pPr>
        <w:pStyle w:val="CommentText"/>
      </w:pPr>
      <w:r>
        <w:rPr>
          <w:rStyle w:val="CommentReference"/>
        </w:rPr>
        <w:annotationRef/>
      </w:r>
      <w:r>
        <w:t xml:space="preserve">IN this case it is important to separate what the JSP does vs what aspect of it you used for this study. </w:t>
      </w:r>
    </w:p>
  </w:comment>
  <w:comment w:id="318" w:author="Brian" w:date="2020-05-10T07:25:00Z" w:initials="%">
    <w:p w14:paraId="09A3BFF2" w14:textId="77777777" w:rsidR="003D5843" w:rsidRDefault="003D5843">
      <w:pPr>
        <w:pStyle w:val="CommentText"/>
      </w:pPr>
      <w:r>
        <w:rPr>
          <w:rStyle w:val="CommentReference"/>
        </w:rPr>
        <w:annotationRef/>
      </w:r>
      <w:r>
        <w:t xml:space="preserve">There is more detail needed here: </w:t>
      </w:r>
    </w:p>
    <w:p w14:paraId="35D32F22" w14:textId="77777777" w:rsidR="003D5843" w:rsidRDefault="003D5843">
      <w:pPr>
        <w:pStyle w:val="CommentText"/>
      </w:pPr>
    </w:p>
    <w:p w14:paraId="0D190985" w14:textId="72CEEAC8" w:rsidR="003D5843" w:rsidRDefault="003D5843">
      <w:pPr>
        <w:pStyle w:val="CommentText"/>
      </w:pPr>
      <w:r>
        <w:t xml:space="preserve">Where was sampling conducted?  (include reference to map). </w:t>
      </w:r>
    </w:p>
    <w:p w14:paraId="2C14E174" w14:textId="77777777" w:rsidR="003D5843" w:rsidRDefault="003D5843">
      <w:pPr>
        <w:pStyle w:val="CommentText"/>
      </w:pPr>
      <w:r>
        <w:t>How many stations were sampled?</w:t>
      </w:r>
    </w:p>
    <w:p w14:paraId="78CA64CE" w14:textId="624D8EE3" w:rsidR="003D5843" w:rsidRDefault="003D5843">
      <w:pPr>
        <w:pStyle w:val="CommentText"/>
      </w:pPr>
      <w:r>
        <w:t xml:space="preserve">What was the sampling frequency? </w:t>
      </w:r>
    </w:p>
    <w:p w14:paraId="546F7DAB" w14:textId="0AEA9B3B" w:rsidR="003D5843" w:rsidRDefault="003D5843">
      <w:pPr>
        <w:pStyle w:val="CommentText"/>
      </w:pPr>
      <w:r>
        <w:t xml:space="preserve">What regions do you associate each station with? </w:t>
      </w:r>
    </w:p>
    <w:p w14:paraId="6551CB99" w14:textId="67BE8C23" w:rsidR="003D5843" w:rsidRDefault="003D5843">
      <w:pPr>
        <w:pStyle w:val="CommentText"/>
      </w:pPr>
      <w:r>
        <w:t xml:space="preserve">What were the sampling dates? (this can go </w:t>
      </w:r>
      <w:proofErr w:type="gramStart"/>
      <w:r>
        <w:t>in  table</w:t>
      </w:r>
      <w:proofErr w:type="gramEnd"/>
      <w:r>
        <w:t xml:space="preserve"> with other relevant information including the number of fish actually analyzed at each site) </w:t>
      </w:r>
    </w:p>
    <w:p w14:paraId="1DE01908" w14:textId="1412FFDF" w:rsidR="003D5843" w:rsidRDefault="003D5843">
      <w:pPr>
        <w:pStyle w:val="CommentText"/>
      </w:pPr>
    </w:p>
    <w:p w14:paraId="37EEC9BB" w14:textId="5A4E8753" w:rsidR="003D5843" w:rsidRDefault="003D5843">
      <w:pPr>
        <w:pStyle w:val="CommentText"/>
      </w:pPr>
      <w:r>
        <w:t xml:space="preserve">Why were these dates selected? </w:t>
      </w:r>
    </w:p>
    <w:p w14:paraId="34A840FE" w14:textId="77777777" w:rsidR="003D5843" w:rsidRDefault="003D5843">
      <w:pPr>
        <w:pStyle w:val="CommentText"/>
      </w:pPr>
    </w:p>
    <w:p w14:paraId="08C36D07" w14:textId="77777777" w:rsidR="003D5843" w:rsidRDefault="003D5843">
      <w:pPr>
        <w:pStyle w:val="CommentText"/>
      </w:pPr>
      <w:r>
        <w:t xml:space="preserve">Systematically explain each sample / data type collected. </w:t>
      </w:r>
    </w:p>
    <w:p w14:paraId="2FD4819D" w14:textId="77777777" w:rsidR="003D5843" w:rsidRDefault="003D5843">
      <w:pPr>
        <w:pStyle w:val="CommentText"/>
      </w:pPr>
    </w:p>
    <w:p w14:paraId="415EA76D" w14:textId="13228EFF" w:rsidR="003D5843" w:rsidRDefault="003D5843">
      <w:pPr>
        <w:pStyle w:val="CommentText"/>
      </w:pPr>
      <w:r>
        <w:t xml:space="preserve">Give the seine net dimensions but you can refer to Hunt et al 2018 for detailed methods. </w:t>
      </w:r>
    </w:p>
    <w:p w14:paraId="1902B8B4" w14:textId="77777777" w:rsidR="003D5843" w:rsidRDefault="003D5843">
      <w:pPr>
        <w:pStyle w:val="CommentText"/>
      </w:pPr>
    </w:p>
    <w:p w14:paraId="7324DC53" w14:textId="77777777" w:rsidR="003D5843" w:rsidRDefault="003D5843">
      <w:pPr>
        <w:pStyle w:val="CommentText"/>
      </w:pPr>
      <w:r>
        <w:t xml:space="preserve">Size of zooplankton net and how it was deployed. </w:t>
      </w:r>
    </w:p>
    <w:p w14:paraId="783E8FE0" w14:textId="77777777" w:rsidR="003D5843" w:rsidRDefault="003D5843">
      <w:pPr>
        <w:pStyle w:val="CommentText"/>
      </w:pPr>
    </w:p>
    <w:p w14:paraId="203AB076" w14:textId="77777777" w:rsidR="003D5843" w:rsidRDefault="003D5843">
      <w:pPr>
        <w:pStyle w:val="CommentText"/>
      </w:pPr>
      <w:r>
        <w:t>What were the YSI and CTD used? How were they deployed? Where was data collected (surface / water column).</w:t>
      </w:r>
    </w:p>
    <w:p w14:paraId="6BDBB2CF" w14:textId="77777777" w:rsidR="003D5843" w:rsidRDefault="003D5843">
      <w:pPr>
        <w:pStyle w:val="CommentText"/>
      </w:pPr>
    </w:p>
    <w:p w14:paraId="13FD5EE9" w14:textId="4A75FE00" w:rsidR="003D5843" w:rsidRDefault="003D5843">
      <w:pPr>
        <w:pStyle w:val="CommentText"/>
      </w:pPr>
      <w:r>
        <w:t>How were fish preserved on the boat and stored in the lab?</w:t>
      </w:r>
    </w:p>
  </w:comment>
  <w:comment w:id="430" w:author="Brian" w:date="2020-05-10T07:52:00Z" w:initials="%">
    <w:p w14:paraId="19969ACE" w14:textId="5835956D" w:rsidR="003D5843" w:rsidRDefault="003D5843">
      <w:pPr>
        <w:pStyle w:val="CommentText"/>
      </w:pPr>
      <w:r>
        <w:rPr>
          <w:rStyle w:val="CommentReference"/>
        </w:rPr>
        <w:annotationRef/>
      </w:r>
      <w:r>
        <w:t xml:space="preserve">Suggest </w:t>
      </w:r>
      <w:proofErr w:type="gramStart"/>
      <w:r>
        <w:t>to separate</w:t>
      </w:r>
      <w:proofErr w:type="gramEnd"/>
      <w:r>
        <w:t xml:space="preserve"> the fish and zoo processing text. </w:t>
      </w:r>
    </w:p>
  </w:comment>
  <w:comment w:id="452" w:author="Brian" w:date="2020-05-10T07:53:00Z" w:initials="%">
    <w:p w14:paraId="4A78DA3C" w14:textId="5E8E6C0C" w:rsidR="003D5843" w:rsidRDefault="003D5843">
      <w:pPr>
        <w:pStyle w:val="CommentText"/>
      </w:pPr>
      <w:r>
        <w:rPr>
          <w:rStyle w:val="CommentReference"/>
        </w:rPr>
        <w:annotationRef/>
      </w:r>
      <w:r>
        <w:t xml:space="preserve">What type of water? </w:t>
      </w:r>
    </w:p>
  </w:comment>
  <w:comment w:id="466" w:author="Brian" w:date="2020-05-10T07:55:00Z" w:initials="%">
    <w:p w14:paraId="212A3075" w14:textId="7188FDAD" w:rsidR="003D5843" w:rsidRDefault="003D5843">
      <w:pPr>
        <w:pStyle w:val="CommentText"/>
      </w:pPr>
      <w:r>
        <w:rPr>
          <w:rStyle w:val="CommentReference"/>
        </w:rPr>
        <w:annotationRef/>
      </w:r>
      <w:r>
        <w:t>State that this was wet weight. Indicate what it was weighed on and the measurement resolution</w:t>
      </w:r>
    </w:p>
  </w:comment>
  <w:comment w:id="483" w:author="Brian" w:date="2020-05-10T10:28:00Z" w:initials="%">
    <w:p w14:paraId="2B9A9EC9" w14:textId="13B62FF0" w:rsidR="003D5843" w:rsidRDefault="003D5843">
      <w:pPr>
        <w:pStyle w:val="CommentText"/>
      </w:pPr>
      <w:r>
        <w:rPr>
          <w:rStyle w:val="CommentReference"/>
        </w:rPr>
        <w:annotationRef/>
      </w:r>
      <w:r>
        <w:t xml:space="preserve">Define what you mean by gelatinous and other – the two general categories. </w:t>
      </w:r>
    </w:p>
  </w:comment>
  <w:comment w:id="484" w:author="Brian" w:date="2020-05-10T08:02:00Z" w:initials="%">
    <w:p w14:paraId="2D45311A" w14:textId="184E2C66" w:rsidR="003D5843" w:rsidRDefault="003D5843">
      <w:pPr>
        <w:pStyle w:val="CommentText"/>
      </w:pPr>
      <w:r>
        <w:rPr>
          <w:rStyle w:val="CommentReference"/>
        </w:rPr>
        <w:annotationRef/>
      </w:r>
      <w:r>
        <w:t xml:space="preserve">Clearly outline the digestive states used.  </w:t>
      </w:r>
    </w:p>
  </w:comment>
  <w:comment w:id="524" w:author="Brian" w:date="2020-05-10T08:05:00Z" w:initials="%">
    <w:p w14:paraId="0517EC10" w14:textId="2147EDAE" w:rsidR="003D5843" w:rsidRDefault="003D5843">
      <w:pPr>
        <w:pStyle w:val="CommentText"/>
      </w:pPr>
      <w:r>
        <w:rPr>
          <w:rStyle w:val="CommentReference"/>
        </w:rPr>
        <w:annotationRef/>
      </w:r>
      <w:r>
        <w:t>Was this done on a species by species basis?</w:t>
      </w:r>
    </w:p>
  </w:comment>
  <w:comment w:id="527" w:author="Brian" w:date="2020-05-10T08:06:00Z" w:initials="%">
    <w:p w14:paraId="5F75FEDB" w14:textId="53BD7989" w:rsidR="003D5843" w:rsidRDefault="003D5843">
      <w:pPr>
        <w:pStyle w:val="CommentText"/>
      </w:pPr>
      <w:r>
        <w:rPr>
          <w:rStyle w:val="CommentReference"/>
        </w:rPr>
        <w:annotationRef/>
      </w:r>
      <w:r>
        <w:t xml:space="preserve">You can leave this out. </w:t>
      </w:r>
    </w:p>
  </w:comment>
  <w:comment w:id="561" w:author="Brian" w:date="2020-05-10T08:13:00Z" w:initials="%">
    <w:p w14:paraId="6B0EFA4D" w14:textId="6FC29E4F" w:rsidR="003D5843" w:rsidRDefault="003D5843">
      <w:pPr>
        <w:pStyle w:val="CommentText"/>
      </w:pPr>
      <w:r>
        <w:rPr>
          <w:rStyle w:val="CommentReference"/>
        </w:rPr>
        <w:annotationRef/>
      </w:r>
      <w:r>
        <w:t>Indicate which size fractions.</w:t>
      </w:r>
    </w:p>
  </w:comment>
  <w:comment w:id="565" w:author="Brian" w:date="2020-05-10T08:16:00Z" w:initials="%">
    <w:p w14:paraId="184030FE" w14:textId="73086BA5" w:rsidR="003D5843" w:rsidRDefault="003D5843">
      <w:pPr>
        <w:pStyle w:val="CommentText"/>
      </w:pPr>
      <w:r>
        <w:rPr>
          <w:rStyle w:val="CommentReference"/>
        </w:rPr>
        <w:annotationRef/>
      </w:r>
      <w:r>
        <w:t xml:space="preserve">Give units. </w:t>
      </w:r>
    </w:p>
  </w:comment>
  <w:comment w:id="664" w:author="Brian" w:date="2020-05-10T13:55:00Z" w:initials="%">
    <w:p w14:paraId="1BF75ECC" w14:textId="086E6246" w:rsidR="003D5843" w:rsidRDefault="003D5843">
      <w:pPr>
        <w:pStyle w:val="CommentText"/>
      </w:pPr>
      <w:r>
        <w:rPr>
          <w:rStyle w:val="CommentReference"/>
        </w:rPr>
        <w:annotationRef/>
      </w:r>
      <w:r>
        <w:t xml:space="preserve">Feeding intensity suggests a measure of feeding rate. I am not convinced that we can use this for GFI.  </w:t>
      </w:r>
    </w:p>
  </w:comment>
  <w:comment w:id="715" w:author="Brian" w:date="2020-05-10T10:44:00Z" w:initials="%">
    <w:p w14:paraId="4FE2F33B" w14:textId="48BF2FC5" w:rsidR="003D5843" w:rsidRDefault="003D5843">
      <w:pPr>
        <w:pStyle w:val="CommentText"/>
      </w:pPr>
      <w:r>
        <w:rPr>
          <w:rStyle w:val="CommentReference"/>
        </w:rPr>
        <w:annotationRef/>
      </w:r>
      <w:r>
        <w:t>Why 60%?</w:t>
      </w:r>
    </w:p>
  </w:comment>
  <w:comment w:id="641" w:author="Brian" w:date="2020-05-10T10:07:00Z" w:initials="%">
    <w:p w14:paraId="048A83BE" w14:textId="77777777" w:rsidR="003D5843" w:rsidRDefault="003D5843">
      <w:pPr>
        <w:pStyle w:val="CommentText"/>
      </w:pPr>
      <w:r>
        <w:rPr>
          <w:rStyle w:val="CommentReference"/>
        </w:rPr>
        <w:annotationRef/>
      </w:r>
      <w:r>
        <w:t xml:space="preserve">It might help to show the equations for each index. </w:t>
      </w:r>
    </w:p>
    <w:p w14:paraId="331E97AD" w14:textId="64C2DFF5" w:rsidR="003D5843" w:rsidRDefault="003D5843">
      <w:pPr>
        <w:pStyle w:val="CommentText"/>
      </w:pPr>
      <w:r>
        <w:t xml:space="preserve">This will allow the reader to see exactly what went into each metric and how they compare. </w:t>
      </w:r>
    </w:p>
  </w:comment>
  <w:comment w:id="722" w:author="Brian" w:date="2020-05-10T10:18:00Z" w:initials="%">
    <w:p w14:paraId="7DA2B925" w14:textId="17C59B26" w:rsidR="003D5843" w:rsidRDefault="003D5843">
      <w:pPr>
        <w:pStyle w:val="CommentText"/>
      </w:pPr>
      <w:r>
        <w:rPr>
          <w:rStyle w:val="CommentReference"/>
        </w:rPr>
        <w:annotationRef/>
      </w:r>
      <w:r>
        <w:t>This is a loaded term. How would one define oceanic – is it based on properties or location relative to the coast?</w:t>
      </w:r>
    </w:p>
    <w:p w14:paraId="12DDB4F5" w14:textId="5E73DEAA" w:rsidR="003D5843" w:rsidRDefault="003D5843">
      <w:pPr>
        <w:pStyle w:val="CommentText"/>
      </w:pPr>
    </w:p>
    <w:p w14:paraId="1E31FA6C" w14:textId="3D3E1AAC" w:rsidR="003D5843" w:rsidRDefault="003D5843">
      <w:pPr>
        <w:pStyle w:val="CommentText"/>
      </w:pPr>
      <w:r>
        <w:t xml:space="preserve">Johnstone Strait and other locations in the Dis are saltier and colder because of deep mixing. This does not necessarily make them more oceanic. </w:t>
      </w:r>
    </w:p>
  </w:comment>
  <w:comment w:id="721" w:author="Brian" w:date="2020-05-10T10:12:00Z" w:initials="%">
    <w:p w14:paraId="43B9A348" w14:textId="77777777" w:rsidR="003D5843" w:rsidRDefault="003D5843">
      <w:pPr>
        <w:pStyle w:val="CommentText"/>
      </w:pPr>
      <w:r>
        <w:rPr>
          <w:rStyle w:val="CommentReference"/>
        </w:rPr>
        <w:annotationRef/>
      </w:r>
      <w:r>
        <w:t xml:space="preserve">Are you preferring to previous studies? If </w:t>
      </w:r>
      <w:proofErr w:type="gramStart"/>
      <w:r>
        <w:t>so</w:t>
      </w:r>
      <w:proofErr w:type="gramEnd"/>
      <w:r>
        <w:t xml:space="preserve"> this does not belong in the results The results should focus on your data and analyses. </w:t>
      </w:r>
    </w:p>
    <w:p w14:paraId="7C0FBB2B" w14:textId="77777777" w:rsidR="003D5843" w:rsidRDefault="003D5843">
      <w:pPr>
        <w:pStyle w:val="CommentText"/>
      </w:pPr>
    </w:p>
    <w:p w14:paraId="23169D49" w14:textId="53594A33" w:rsidR="003D5843" w:rsidRDefault="003D5843">
      <w:pPr>
        <w:pStyle w:val="CommentText"/>
      </w:pPr>
      <w:r>
        <w:t xml:space="preserve">That being said, after going through your </w:t>
      </w:r>
      <w:proofErr w:type="spellStart"/>
      <w:r>
        <w:t>oceanog</w:t>
      </w:r>
      <w:proofErr w:type="spellEnd"/>
      <w:r>
        <w:t xml:space="preserve"> results you can make a general overview statement about your data and how it compares to previous work. </w:t>
      </w:r>
    </w:p>
  </w:comment>
  <w:comment w:id="725" w:author="Brian" w:date="2020-05-10T10:15:00Z" w:initials="%">
    <w:p w14:paraId="22276A20" w14:textId="77777777" w:rsidR="003D5843" w:rsidRDefault="003D5843">
      <w:pPr>
        <w:pStyle w:val="CommentText"/>
      </w:pPr>
      <w:r>
        <w:rPr>
          <w:rStyle w:val="CommentReference"/>
        </w:rPr>
        <w:annotationRef/>
      </w:r>
      <w:r>
        <w:t xml:space="preserve">Your data only speak to the moment (time and place when they were collected). </w:t>
      </w:r>
    </w:p>
    <w:p w14:paraId="0CCCEDD7" w14:textId="77777777" w:rsidR="003D5843" w:rsidRDefault="003D5843">
      <w:pPr>
        <w:pStyle w:val="CommentText"/>
      </w:pPr>
    </w:p>
    <w:p w14:paraId="77FCB1A4" w14:textId="77777777" w:rsidR="003D5843" w:rsidRDefault="003D5843">
      <w:pPr>
        <w:pStyle w:val="CommentText"/>
      </w:pPr>
      <w:r>
        <w:t>Use past tense throughout when referring to your data.</w:t>
      </w:r>
    </w:p>
    <w:p w14:paraId="5FC55E3F" w14:textId="77777777" w:rsidR="003D5843" w:rsidRDefault="003D5843">
      <w:pPr>
        <w:pStyle w:val="CommentText"/>
      </w:pPr>
    </w:p>
    <w:p w14:paraId="0E684E8C" w14:textId="3986BB3B" w:rsidR="003D5843" w:rsidRDefault="003D5843">
      <w:pPr>
        <w:pStyle w:val="CommentText"/>
      </w:pPr>
      <w:r>
        <w:t xml:space="preserve">When one is presenting an overview of </w:t>
      </w:r>
      <w:proofErr w:type="gramStart"/>
      <w:r>
        <w:t>ones</w:t>
      </w:r>
      <w:proofErr w:type="gramEnd"/>
      <w:r>
        <w:t xml:space="preserve"> work, and one has sufficient data, it is possible to make generalizations </w:t>
      </w:r>
    </w:p>
  </w:comment>
  <w:comment w:id="728" w:author="Brian" w:date="2020-05-10T10:17:00Z" w:initials="%">
    <w:p w14:paraId="16E08F94" w14:textId="01E3077B" w:rsidR="003D5843" w:rsidRDefault="003D5843">
      <w:pPr>
        <w:pStyle w:val="CommentText"/>
      </w:pPr>
      <w:r>
        <w:rPr>
          <w:rStyle w:val="CommentReference"/>
        </w:rPr>
        <w:annotationRef/>
      </w:r>
      <w:r>
        <w:t>Past tense throughout</w:t>
      </w:r>
    </w:p>
  </w:comment>
  <w:comment w:id="731" w:author="Brian" w:date="2020-05-10T10:21:00Z" w:initials="%">
    <w:p w14:paraId="12921A7E" w14:textId="1F65A4D8" w:rsidR="003D5843" w:rsidRDefault="003D5843">
      <w:pPr>
        <w:pStyle w:val="CommentText"/>
      </w:pPr>
      <w:r>
        <w:rPr>
          <w:rStyle w:val="CommentReference"/>
        </w:rPr>
        <w:annotationRef/>
      </w:r>
      <w:r>
        <w:t xml:space="preserve">I think you need to show a figure here, since you refer to the zooplankton component in the methods. It is not sufficient to make a statement in the results without evidence. </w:t>
      </w:r>
    </w:p>
    <w:p w14:paraId="1971BA54" w14:textId="3B05E369" w:rsidR="003D5843" w:rsidRDefault="003D5843">
      <w:pPr>
        <w:pStyle w:val="CommentText"/>
      </w:pPr>
    </w:p>
    <w:p w14:paraId="6BF20424" w14:textId="2E8B286D" w:rsidR="003D5843" w:rsidRDefault="003D5843">
      <w:pPr>
        <w:pStyle w:val="CommentText"/>
      </w:pPr>
      <w:r>
        <w:t xml:space="preserve">What about the distribution of “prey sized” zooplankton? </w:t>
      </w:r>
    </w:p>
  </w:comment>
  <w:comment w:id="732" w:author="Brian" w:date="2020-05-10T10:35:00Z" w:initials="%">
    <w:p w14:paraId="659B8F18" w14:textId="2A1BF4ED" w:rsidR="003D5843" w:rsidRDefault="003D5843">
      <w:pPr>
        <w:pStyle w:val="CommentText"/>
      </w:pPr>
      <w:r>
        <w:rPr>
          <w:rStyle w:val="CommentReference"/>
        </w:rPr>
        <w:annotationRef/>
      </w:r>
      <w:r>
        <w:t xml:space="preserve">Please include a table with the number of fish that you caught at each station in this study. You can include the sampling dates. </w:t>
      </w:r>
    </w:p>
  </w:comment>
  <w:comment w:id="733" w:author="Brian" w:date="2020-05-10T10:23:00Z" w:initials="%">
    <w:p w14:paraId="203D5C41" w14:textId="77777777" w:rsidR="003D5843" w:rsidRDefault="003D5843">
      <w:pPr>
        <w:pStyle w:val="CommentText"/>
      </w:pPr>
      <w:r>
        <w:rPr>
          <w:rStyle w:val="CommentReference"/>
        </w:rPr>
        <w:annotationRef/>
      </w:r>
      <w:r>
        <w:t>The Dis and JS and not homogenous regions, so you need to provide a bit more detail on how prey were distributed relative to stations and / or sub-regions.</w:t>
      </w:r>
    </w:p>
    <w:p w14:paraId="0D047442" w14:textId="77777777" w:rsidR="003D5843" w:rsidRDefault="003D5843">
      <w:pPr>
        <w:pStyle w:val="CommentText"/>
      </w:pPr>
    </w:p>
    <w:p w14:paraId="5BBC6D03" w14:textId="6D7AE9BB" w:rsidR="003D5843" w:rsidRDefault="003D5843">
      <w:pPr>
        <w:pStyle w:val="CommentText"/>
      </w:pPr>
      <w:r>
        <w:t xml:space="preserve">For example, here it is not clear that you mean euphausiids were associated with one station north of the Dis – JS2. Is this still JS? Technically it is north of </w:t>
      </w:r>
      <w:proofErr w:type="gramStart"/>
      <w:r>
        <w:t>JS, and</w:t>
      </w:r>
      <w:proofErr w:type="gramEnd"/>
      <w:r>
        <w:t xml:space="preserve"> is actually unique in the excessive mixing that goes on there (more so than JS proper). It is a real hotspot. </w:t>
      </w:r>
    </w:p>
    <w:p w14:paraId="127A214B" w14:textId="77777777" w:rsidR="003D5843" w:rsidRDefault="003D5843">
      <w:pPr>
        <w:pStyle w:val="CommentText"/>
      </w:pPr>
    </w:p>
    <w:p w14:paraId="0DFC8A05" w14:textId="1A672B7D" w:rsidR="003D5843" w:rsidRDefault="003D5843">
      <w:pPr>
        <w:pStyle w:val="CommentText"/>
      </w:pPr>
      <w:r>
        <w:t xml:space="preserve">When describing the results for Figure 3 it would help </w:t>
      </w:r>
      <w:proofErr w:type="spellStart"/>
      <w:r>
        <w:t>t</w:t>
      </w:r>
      <w:proofErr w:type="spellEnd"/>
      <w:r>
        <w:t xml:space="preserve"> cite the % values in the text. </w:t>
      </w:r>
    </w:p>
  </w:comment>
  <w:comment w:id="750" w:author="Brian" w:date="2020-05-10T10:31:00Z" w:initials="%">
    <w:p w14:paraId="02FC0CFE" w14:textId="319818B0" w:rsidR="003D5843" w:rsidRDefault="003D5843">
      <w:pPr>
        <w:pStyle w:val="CommentText"/>
      </w:pPr>
      <w:r>
        <w:rPr>
          <w:rStyle w:val="CommentReference"/>
        </w:rPr>
        <w:annotationRef/>
      </w:r>
      <w:r>
        <w:t xml:space="preserve">For these general statements you could cite some summary states (%) for the study area. E.g., Pink salmon had a mean calanoid contribution of ~ 50%.  </w:t>
      </w:r>
    </w:p>
  </w:comment>
  <w:comment w:id="754" w:author="Brian" w:date="2020-05-10T10:33:00Z" w:initials="%">
    <w:p w14:paraId="32F7D7A1" w14:textId="41E95344" w:rsidR="003D5843" w:rsidRDefault="003D5843">
      <w:pPr>
        <w:pStyle w:val="CommentText"/>
      </w:pPr>
      <w:r>
        <w:rPr>
          <w:rStyle w:val="CommentReference"/>
        </w:rPr>
        <w:annotationRef/>
      </w:r>
      <w:r>
        <w:t xml:space="preserve">I might be good to use Gut Fullness here rather than feeding intensity. </w:t>
      </w:r>
    </w:p>
    <w:p w14:paraId="410402B1" w14:textId="51E828E6" w:rsidR="003D5843" w:rsidRDefault="003D5843">
      <w:pPr>
        <w:pStyle w:val="CommentText"/>
      </w:pPr>
    </w:p>
    <w:p w14:paraId="5275EF46" w14:textId="5011BD9E" w:rsidR="003D5843" w:rsidRDefault="003D5843">
      <w:pPr>
        <w:pStyle w:val="CommentText"/>
      </w:pPr>
      <w:r>
        <w:t xml:space="preserve">Have you thought about including a table for your three indices values by species and station? </w:t>
      </w:r>
    </w:p>
    <w:p w14:paraId="53A4357B" w14:textId="75F720CE" w:rsidR="003D5843" w:rsidRDefault="003D5843">
      <w:pPr>
        <w:pStyle w:val="CommentText"/>
      </w:pPr>
      <w:r>
        <w:t xml:space="preserve">You can also show the number of empty stomachs. </w:t>
      </w:r>
    </w:p>
    <w:p w14:paraId="24B27513" w14:textId="6D4225A7" w:rsidR="003D5843" w:rsidRDefault="003D5843">
      <w:pPr>
        <w:pStyle w:val="CommentText"/>
      </w:pPr>
    </w:p>
    <w:p w14:paraId="1DAB6A03" w14:textId="050ADFE3" w:rsidR="003D5843" w:rsidRDefault="003D5843">
      <w:pPr>
        <w:pStyle w:val="CommentText"/>
      </w:pPr>
      <w:r>
        <w:t xml:space="preserve">It is always good to have actual numbers presented. </w:t>
      </w:r>
    </w:p>
  </w:comment>
  <w:comment w:id="757" w:author="Brian" w:date="2020-05-10T10:38:00Z" w:initials="%">
    <w:p w14:paraId="11AA5B37" w14:textId="70F8CCD8" w:rsidR="003D5843" w:rsidRDefault="003D5843">
      <w:pPr>
        <w:pStyle w:val="CommentText"/>
      </w:pPr>
      <w:r>
        <w:rPr>
          <w:rStyle w:val="CommentReference"/>
        </w:rPr>
        <w:annotationRef/>
      </w:r>
      <w:r>
        <w:t xml:space="preserve">Make sure that the reader </w:t>
      </w:r>
      <w:proofErr w:type="gramStart"/>
      <w:r>
        <w:t>know</w:t>
      </w:r>
      <w:proofErr w:type="gramEnd"/>
      <w:r>
        <w:t xml:space="preserve"> what these are? </w:t>
      </w:r>
    </w:p>
  </w:comment>
  <w:comment w:id="773" w:author="Brian" w:date="2020-05-10T10:42:00Z" w:initials="%">
    <w:p w14:paraId="0D3BC775" w14:textId="7D1369C6" w:rsidR="003D5843" w:rsidRDefault="003D5843">
      <w:pPr>
        <w:pStyle w:val="CommentText"/>
      </w:pPr>
      <w:r>
        <w:rPr>
          <w:rStyle w:val="CommentReference"/>
        </w:rPr>
        <w:annotationRef/>
      </w:r>
      <w:r>
        <w:t xml:space="preserve">Include numbers in a table – you can report on them as % in the text if you wish </w:t>
      </w:r>
    </w:p>
  </w:comment>
  <w:comment w:id="775" w:author="Brian" w:date="2020-05-10T13:43:00Z" w:initials="%">
    <w:p w14:paraId="3F693719" w14:textId="7F62196F" w:rsidR="003D5843" w:rsidRDefault="003D5843">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3D5843" w:rsidRDefault="003D5843">
      <w:pPr>
        <w:pStyle w:val="CommentText"/>
      </w:pPr>
    </w:p>
    <w:p w14:paraId="04AC1170" w14:textId="77777777" w:rsidR="003D5843" w:rsidRDefault="003D5843">
      <w:pPr>
        <w:pStyle w:val="CommentText"/>
      </w:pPr>
      <w:r>
        <w:t xml:space="preserve">There are two important factors: </w:t>
      </w:r>
    </w:p>
    <w:p w14:paraId="155D17B1" w14:textId="2A3AD07D" w:rsidR="003D5843" w:rsidRDefault="003D5843" w:rsidP="00893A55">
      <w:pPr>
        <w:pStyle w:val="CommentText"/>
        <w:numPr>
          <w:ilvl w:val="0"/>
          <w:numId w:val="1"/>
        </w:numPr>
      </w:pPr>
      <w:r>
        <w:t xml:space="preserve"> Space</w:t>
      </w:r>
    </w:p>
    <w:p w14:paraId="20B9AF1D" w14:textId="3B1B87F0" w:rsidR="003D5843" w:rsidRDefault="003D5843" w:rsidP="00893A55">
      <w:pPr>
        <w:pStyle w:val="CommentText"/>
        <w:numPr>
          <w:ilvl w:val="0"/>
          <w:numId w:val="1"/>
        </w:numPr>
      </w:pPr>
      <w:r>
        <w:t xml:space="preserve"> Species </w:t>
      </w:r>
    </w:p>
    <w:p w14:paraId="79D2003C" w14:textId="2D5D1E22" w:rsidR="003D5843" w:rsidRDefault="003D5843">
      <w:pPr>
        <w:pStyle w:val="CommentText"/>
      </w:pPr>
    </w:p>
    <w:p w14:paraId="6859C635" w14:textId="025D34B5" w:rsidR="003D5843" w:rsidRDefault="003D5843">
      <w:pPr>
        <w:pStyle w:val="CommentText"/>
      </w:pPr>
      <w:r>
        <w:t xml:space="preserve">Both approaches show a clear separation between regions. </w:t>
      </w:r>
    </w:p>
    <w:p w14:paraId="4CBBAEB0" w14:textId="66019A24" w:rsidR="003D5843" w:rsidRDefault="003D5843">
      <w:pPr>
        <w:pStyle w:val="CommentText"/>
      </w:pPr>
      <w:r>
        <w:t xml:space="preserve">Both also show higher overlap between species in the Dis that JS. </w:t>
      </w:r>
    </w:p>
    <w:p w14:paraId="6DA0F022" w14:textId="6D2B0A7E" w:rsidR="003D5843" w:rsidRDefault="003D5843">
      <w:pPr>
        <w:pStyle w:val="CommentText"/>
      </w:pPr>
      <w:r>
        <w:t xml:space="preserve">It is interesting that at JS2 there is higher overlap than the other JS stations. IN the cluster analysis pink and chum separate out together at JS2. </w:t>
      </w:r>
    </w:p>
    <w:p w14:paraId="107313B8" w14:textId="723F9096" w:rsidR="003D5843" w:rsidRDefault="003D5843">
      <w:pPr>
        <w:pStyle w:val="CommentText"/>
      </w:pPr>
      <w:r>
        <w:t xml:space="preserve">One could use a SIMPROF test to identify significant clusters. </w:t>
      </w:r>
    </w:p>
    <w:p w14:paraId="52CFF312" w14:textId="46866DC2" w:rsidR="003D5843" w:rsidRDefault="003D5843">
      <w:pPr>
        <w:pStyle w:val="CommentText"/>
      </w:pPr>
      <w:r>
        <w:t xml:space="preserve">A SIMPER analysis would identify which prey groups contribute to separations. This would add to the information in Figure 1.  </w:t>
      </w:r>
    </w:p>
    <w:p w14:paraId="2E2D7BA7" w14:textId="21ED8DC9" w:rsidR="003D5843" w:rsidRDefault="003D5843">
      <w:pPr>
        <w:pStyle w:val="CommentText"/>
      </w:pPr>
    </w:p>
    <w:p w14:paraId="316522E0" w14:textId="4C4BD527" w:rsidR="003D5843" w:rsidRDefault="003D5843">
      <w:pPr>
        <w:pStyle w:val="CommentText"/>
      </w:pPr>
      <w:r>
        <w:t xml:space="preserve">It is interesting that in the Dis the dissimilarity within stations appears higher than JS (looking at the cluster), and it is only really D07 chum that separate out clearly.  </w:t>
      </w:r>
    </w:p>
  </w:comment>
  <w:comment w:id="808" w:author="Brian" w:date="2020-05-10T13:59:00Z" w:initials="%">
    <w:p w14:paraId="2AAB0AEF" w14:textId="6AEAE560" w:rsidR="003D5843" w:rsidRDefault="003D5843">
      <w:pPr>
        <w:pStyle w:val="CommentText"/>
      </w:pPr>
      <w:r>
        <w:rPr>
          <w:rStyle w:val="CommentReference"/>
        </w:rPr>
        <w:annotationRef/>
      </w:r>
      <w:r>
        <w:t>You could start with a short re-cap: This study examined…</w:t>
      </w:r>
    </w:p>
    <w:p w14:paraId="506E92CE" w14:textId="4FBFBF6F" w:rsidR="003D5843" w:rsidRDefault="003D5843">
      <w:pPr>
        <w:pStyle w:val="CommentText"/>
      </w:pPr>
      <w:r>
        <w:t xml:space="preserve">You can then layout the key points (messages) at a high level. The discussion to follow can tackle each of these sequentially.  </w:t>
      </w:r>
    </w:p>
    <w:p w14:paraId="0A1FE683" w14:textId="04DAD342" w:rsidR="003D5843" w:rsidRDefault="003D5843">
      <w:pPr>
        <w:pStyle w:val="CommentText"/>
      </w:pPr>
    </w:p>
    <w:p w14:paraId="59E75022" w14:textId="16F25EC6" w:rsidR="003D5843" w:rsidRDefault="003D5843">
      <w:pPr>
        <w:pStyle w:val="CommentText"/>
      </w:pPr>
      <w:r>
        <w:t xml:space="preserve">It would be god to provide a </w:t>
      </w:r>
      <w:proofErr w:type="gramStart"/>
      <w:r>
        <w:t>high level</w:t>
      </w:r>
      <w:proofErr w:type="gramEnd"/>
      <w:r>
        <w:t xml:space="preserve"> overview of the study area in the context of the Trophic Gauntlet that captures the prior work that has been done and comparing with your own results.  </w:t>
      </w:r>
    </w:p>
  </w:comment>
  <w:comment w:id="822" w:author="Brian" w:date="2020-05-10T14:04:00Z" w:initials="%">
    <w:p w14:paraId="42166BD9" w14:textId="16BB1775" w:rsidR="003D5843" w:rsidRDefault="003D5843">
      <w:pPr>
        <w:pStyle w:val="CommentText"/>
      </w:pPr>
      <w:r>
        <w:rPr>
          <w:rStyle w:val="CommentReference"/>
        </w:rPr>
        <w:annotationRef/>
      </w:r>
      <w:r>
        <w:t xml:space="preserve">How will you define this niche (as opposed to gelatinous predator niche)? </w:t>
      </w:r>
    </w:p>
  </w:comment>
  <w:comment w:id="821" w:author="evgeny" w:date="2020-05-18T12:36:00Z" w:initials="e">
    <w:p w14:paraId="54931D69" w14:textId="54D66DDC" w:rsidR="003D5843" w:rsidRDefault="003D5843">
      <w:pPr>
        <w:pStyle w:val="CommentText"/>
      </w:pPr>
      <w:r>
        <w:rPr>
          <w:rStyle w:val="CommentReference"/>
        </w:rPr>
        <w:annotationRef/>
      </w:r>
      <w:r>
        <w:t>It is a good observation and it seems that pink juveniles were closer to the shore, thus taking advantage of coastal resources.</w:t>
      </w:r>
    </w:p>
  </w:comment>
  <w:comment w:id="824" w:author="Brian" w:date="2020-05-10T14:05:00Z" w:initials="%">
    <w:p w14:paraId="743CE9F4" w14:textId="77777777" w:rsidR="003D5843" w:rsidRDefault="003D5843">
      <w:pPr>
        <w:pStyle w:val="CommentText"/>
      </w:pPr>
      <w:r>
        <w:rPr>
          <w:rStyle w:val="CommentReference"/>
        </w:rPr>
        <w:annotationRef/>
      </w:r>
      <w:r>
        <w:t>Do they rely on a niche or are they just genetically pre-disposed to have a certain niche?</w:t>
      </w:r>
    </w:p>
    <w:p w14:paraId="660E0330" w14:textId="77777777" w:rsidR="003D5843" w:rsidRDefault="003D5843">
      <w:pPr>
        <w:pStyle w:val="CommentText"/>
      </w:pPr>
    </w:p>
    <w:p w14:paraId="16935D1D" w14:textId="77777777" w:rsidR="003D5843" w:rsidRDefault="003D5843">
      <w:pPr>
        <w:pStyle w:val="CommentText"/>
      </w:pPr>
      <w:r>
        <w:t>Are you saying that they have a niche, but that they both show flexibility?</w:t>
      </w:r>
    </w:p>
    <w:p w14:paraId="643AB988" w14:textId="77777777" w:rsidR="003D5843" w:rsidRDefault="003D5843">
      <w:pPr>
        <w:pStyle w:val="CommentText"/>
      </w:pPr>
    </w:p>
    <w:p w14:paraId="227F8F1D" w14:textId="2F61AD17" w:rsidR="003D5843" w:rsidRDefault="003D5843">
      <w:pPr>
        <w:pStyle w:val="CommentText"/>
      </w:pPr>
      <w:r>
        <w:t xml:space="preserve">Are there any papers that deal with this – “niche shifting” in response to foraging conditions.  That could be an interesting concept to pursue. </w:t>
      </w:r>
    </w:p>
  </w:comment>
  <w:comment w:id="838" w:author="Brian" w:date="2020-05-10T13:57:00Z" w:initials="%">
    <w:p w14:paraId="48E65669" w14:textId="3778A6FD" w:rsidR="003D5843" w:rsidRDefault="003D5843">
      <w:pPr>
        <w:pStyle w:val="CommentText"/>
      </w:pPr>
      <w:r>
        <w:rPr>
          <w:rStyle w:val="CommentReference"/>
        </w:rPr>
        <w:annotationRef/>
      </w:r>
      <w:r>
        <w:t xml:space="preserve">This is too subjective a term. </w:t>
      </w:r>
    </w:p>
  </w:comment>
  <w:comment w:id="842" w:author="evgeny" w:date="2020-05-18T12:38:00Z" w:initials="e">
    <w:p w14:paraId="4F1938D8" w14:textId="3C8E435B" w:rsidR="003D5843" w:rsidRDefault="003D5843">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843" w:author="Brian" w:date="2020-05-10T14:10:00Z" w:initials="%">
    <w:p w14:paraId="1D000F9C" w14:textId="5087B23F" w:rsidR="003D5843" w:rsidRDefault="003D5843">
      <w:pPr>
        <w:pStyle w:val="CommentText"/>
      </w:pPr>
      <w:r>
        <w:rPr>
          <w:rStyle w:val="CommentReference"/>
        </w:rPr>
        <w:annotationRef/>
      </w:r>
      <w:r>
        <w:t xml:space="preserve">This is an interesting idea. I am more cautious about this given that the sample size is low. I would have more confidence if we saw the same pattern over and over again.  </w:t>
      </w:r>
    </w:p>
    <w:p w14:paraId="00CDFE05" w14:textId="5894AB28" w:rsidR="003D5843" w:rsidRDefault="003D5843">
      <w:pPr>
        <w:pStyle w:val="CommentText"/>
      </w:pPr>
      <w:r>
        <w:t xml:space="preserve">There could be quite a lot of patchiness within JS, and </w:t>
      </w:r>
      <w:proofErr w:type="gramStart"/>
      <w:r>
        <w:t>site specific</w:t>
      </w:r>
      <w:proofErr w:type="gramEnd"/>
      <w:r>
        <w:t xml:space="preserve"> characteristics that are important (including time of day sampled). </w:t>
      </w:r>
    </w:p>
  </w:comment>
  <w:comment w:id="883" w:author="Brian" w:date="2020-05-10T10:39:00Z" w:initials="%">
    <w:p w14:paraId="13D76385" w14:textId="0384DDB9" w:rsidR="003D5843" w:rsidRDefault="003D5843">
      <w:pPr>
        <w:pStyle w:val="CommentText"/>
      </w:pPr>
      <w:r>
        <w:rPr>
          <w:rStyle w:val="CommentReference"/>
        </w:rPr>
        <w:annotationRef/>
      </w:r>
      <w:r>
        <w:t xml:space="preserve">First and middle names as initials. This probably just relates to the reference style you have chosen. </w:t>
      </w:r>
    </w:p>
  </w:comment>
  <w:comment w:id="884" w:author="Brian" w:date="2020-05-10T10:45:00Z" w:initials="%">
    <w:p w14:paraId="6998679D" w14:textId="69AC2239" w:rsidR="003D5843" w:rsidRDefault="003D5843">
      <w:pPr>
        <w:pStyle w:val="CommentText"/>
      </w:pPr>
      <w:r>
        <w:rPr>
          <w:rStyle w:val="CommentReference"/>
        </w:rPr>
        <w:annotationRef/>
      </w:r>
      <w:r>
        <w:t xml:space="preserve">You could indicate the 60% level on the fi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AE0C8" w15:done="0"/>
  <w15:commentEx w15:paraId="23AAEBF4" w15:done="0"/>
  <w15:commentEx w15:paraId="6C95B737" w15:done="0"/>
  <w15:commentEx w15:paraId="6F2ABA1E" w15:done="0"/>
  <w15:commentEx w15:paraId="5532FFDE" w15:done="0"/>
  <w15:commentEx w15:paraId="643D8FC2" w15:done="0"/>
  <w15:commentEx w15:paraId="3ADFB57F" w15:paraIdParent="643D8FC2" w15:done="0"/>
  <w15:commentEx w15:paraId="6C1FB716" w15:done="0"/>
  <w15:commentEx w15:paraId="50A3DFA4" w15:done="0"/>
  <w15:commentEx w15:paraId="408F86C6" w15:done="0"/>
  <w15:commentEx w15:paraId="2817C526" w15:done="0"/>
  <w15:commentEx w15:paraId="63E4AC3C" w15:done="0"/>
  <w15:commentEx w15:paraId="339B5A96" w15:done="0"/>
  <w15:commentEx w15:paraId="7B1BFD60" w15:done="0"/>
  <w15:commentEx w15:paraId="562C1305" w15:done="0"/>
  <w15:commentEx w15:paraId="42FC2F4C" w15:done="0"/>
  <w15:commentEx w15:paraId="4D42BF71" w15:done="0"/>
  <w15:commentEx w15:paraId="314BECFF" w15:done="0"/>
  <w15:commentEx w15:paraId="3770F1D9" w15:done="0"/>
  <w15:commentEx w15:paraId="3E9B4A16" w15:done="0"/>
  <w15:commentEx w15:paraId="3D886BEF" w15:done="0"/>
  <w15:commentEx w15:paraId="1810D433" w15:done="0"/>
  <w15:commentEx w15:paraId="13FD5EE9" w15:done="0"/>
  <w15:commentEx w15:paraId="19969ACE" w15:done="0"/>
  <w15:commentEx w15:paraId="4A78DA3C" w15:done="0"/>
  <w15:commentEx w15:paraId="212A3075" w15:done="0"/>
  <w15:commentEx w15:paraId="2B9A9EC9" w15:done="0"/>
  <w15:commentEx w15:paraId="2D45311A" w15:done="0"/>
  <w15:commentEx w15:paraId="0517EC10" w15:done="0"/>
  <w15:commentEx w15:paraId="5F75FEDB" w15:done="0"/>
  <w15:commentEx w15:paraId="6B0EFA4D" w15:done="0"/>
  <w15:commentEx w15:paraId="184030FE" w15:done="0"/>
  <w15:commentEx w15:paraId="1BF75ECC" w15:done="0"/>
  <w15:commentEx w15:paraId="4FE2F33B" w15:done="0"/>
  <w15:commentEx w15:paraId="331E97AD" w15:done="0"/>
  <w15:commentEx w15:paraId="1E31FA6C" w15:done="0"/>
  <w15:commentEx w15:paraId="23169D49" w15:done="0"/>
  <w15:commentEx w15:paraId="0E684E8C" w15:done="0"/>
  <w15:commentEx w15:paraId="16E08F94" w15:done="0"/>
  <w15:commentEx w15:paraId="6BF20424" w15:done="0"/>
  <w15:commentEx w15:paraId="659B8F18" w15:done="0"/>
  <w15:commentEx w15:paraId="0DFC8A05" w15:done="0"/>
  <w15:commentEx w15:paraId="02FC0CFE" w15:done="0"/>
  <w15:commentEx w15:paraId="1DAB6A03" w15:done="0"/>
  <w15:commentEx w15:paraId="11AA5B37" w15:done="0"/>
  <w15:commentEx w15:paraId="0D3BC775" w15:done="0"/>
  <w15:commentEx w15:paraId="316522E0" w15:done="0"/>
  <w15:commentEx w15:paraId="59E75022" w15:done="0"/>
  <w15:commentEx w15:paraId="42166BD9" w15:done="0"/>
  <w15:commentEx w15:paraId="54931D69" w15:done="0"/>
  <w15:commentEx w15:paraId="227F8F1D" w15:done="0"/>
  <w15:commentEx w15:paraId="48E65669" w15:done="0"/>
  <w15:commentEx w15:paraId="4F1938D8" w15:done="0"/>
  <w15:commentEx w15:paraId="00CDFE05" w15:done="0"/>
  <w15:commentEx w15:paraId="13D76385" w15:done="0"/>
  <w15:commentEx w15:paraId="699867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AE0C8" w16cid:durableId="226D070C"/>
  <w16cid:commentId w16cid:paraId="23AAEBF4" w16cid:durableId="226D070D"/>
  <w16cid:commentId w16cid:paraId="6C95B737" w16cid:durableId="226D070E"/>
  <w16cid:commentId w16cid:paraId="6F2ABA1E" w16cid:durableId="226D070F"/>
  <w16cid:commentId w16cid:paraId="5532FFDE" w16cid:durableId="226D0710"/>
  <w16cid:commentId w16cid:paraId="643D8FC2" w16cid:durableId="226D0711"/>
  <w16cid:commentId w16cid:paraId="3ADFB57F" w16cid:durableId="226D0712"/>
  <w16cid:commentId w16cid:paraId="6C1FB716" w16cid:durableId="226D0713"/>
  <w16cid:commentId w16cid:paraId="50A3DFA4" w16cid:durableId="226D0714"/>
  <w16cid:commentId w16cid:paraId="408F86C6" w16cid:durableId="226D0715"/>
  <w16cid:commentId w16cid:paraId="2817C526" w16cid:durableId="226D0716"/>
  <w16cid:commentId w16cid:paraId="63E4AC3C" w16cid:durableId="226D0717"/>
  <w16cid:commentId w16cid:paraId="339B5A96" w16cid:durableId="226D0718"/>
  <w16cid:commentId w16cid:paraId="7B1BFD60" w16cid:durableId="226D0719"/>
  <w16cid:commentId w16cid:paraId="562C1305" w16cid:durableId="226D071A"/>
  <w16cid:commentId w16cid:paraId="42FC2F4C" w16cid:durableId="226D071B"/>
  <w16cid:commentId w16cid:paraId="4D42BF71" w16cid:durableId="226D071C"/>
  <w16cid:commentId w16cid:paraId="314BECFF" w16cid:durableId="226D071D"/>
  <w16cid:commentId w16cid:paraId="3770F1D9" w16cid:durableId="226D071E"/>
  <w16cid:commentId w16cid:paraId="3E9B4A16" w16cid:durableId="226D071F"/>
  <w16cid:commentId w16cid:paraId="3D886BEF" w16cid:durableId="226D0720"/>
  <w16cid:commentId w16cid:paraId="1810D433" w16cid:durableId="226D0721"/>
  <w16cid:commentId w16cid:paraId="13FD5EE9" w16cid:durableId="226D0722"/>
  <w16cid:commentId w16cid:paraId="19969ACE" w16cid:durableId="226D0723"/>
  <w16cid:commentId w16cid:paraId="4A78DA3C" w16cid:durableId="226D0724"/>
  <w16cid:commentId w16cid:paraId="212A3075" w16cid:durableId="226D0725"/>
  <w16cid:commentId w16cid:paraId="2B9A9EC9" w16cid:durableId="226D0726"/>
  <w16cid:commentId w16cid:paraId="2D45311A" w16cid:durableId="226D0727"/>
  <w16cid:commentId w16cid:paraId="0517EC10" w16cid:durableId="226D0728"/>
  <w16cid:commentId w16cid:paraId="5F75FEDB" w16cid:durableId="226D0729"/>
  <w16cid:commentId w16cid:paraId="6B0EFA4D" w16cid:durableId="226D072A"/>
  <w16cid:commentId w16cid:paraId="184030FE" w16cid:durableId="226D072B"/>
  <w16cid:commentId w16cid:paraId="1BF75ECC" w16cid:durableId="226D072C"/>
  <w16cid:commentId w16cid:paraId="4FE2F33B" w16cid:durableId="226D072D"/>
  <w16cid:commentId w16cid:paraId="331E97AD" w16cid:durableId="226D072E"/>
  <w16cid:commentId w16cid:paraId="1E31FA6C" w16cid:durableId="226D072F"/>
  <w16cid:commentId w16cid:paraId="23169D49" w16cid:durableId="226D0730"/>
  <w16cid:commentId w16cid:paraId="0E684E8C" w16cid:durableId="226D0731"/>
  <w16cid:commentId w16cid:paraId="16E08F94" w16cid:durableId="226D0732"/>
  <w16cid:commentId w16cid:paraId="6BF20424" w16cid:durableId="226D0733"/>
  <w16cid:commentId w16cid:paraId="659B8F18" w16cid:durableId="226D0734"/>
  <w16cid:commentId w16cid:paraId="0DFC8A05" w16cid:durableId="226D0735"/>
  <w16cid:commentId w16cid:paraId="02FC0CFE" w16cid:durableId="226D0736"/>
  <w16cid:commentId w16cid:paraId="1DAB6A03" w16cid:durableId="226D0737"/>
  <w16cid:commentId w16cid:paraId="11AA5B37" w16cid:durableId="226D0738"/>
  <w16cid:commentId w16cid:paraId="0D3BC775" w16cid:durableId="226D0739"/>
  <w16cid:commentId w16cid:paraId="316522E0" w16cid:durableId="226D073A"/>
  <w16cid:commentId w16cid:paraId="59E75022" w16cid:durableId="226D073B"/>
  <w16cid:commentId w16cid:paraId="42166BD9" w16cid:durableId="226D073C"/>
  <w16cid:commentId w16cid:paraId="54931D69" w16cid:durableId="226D073D"/>
  <w16cid:commentId w16cid:paraId="227F8F1D" w16cid:durableId="226D073E"/>
  <w16cid:commentId w16cid:paraId="48E65669" w16cid:durableId="226D073F"/>
  <w16cid:commentId w16cid:paraId="4F1938D8" w16cid:durableId="226D0740"/>
  <w16cid:commentId w16cid:paraId="00CDFE05" w16cid:durableId="226D0741"/>
  <w16cid:commentId w16cid:paraId="13D76385" w16cid:durableId="226D0742"/>
  <w16cid:commentId w16cid:paraId="6998679D" w16cid:durableId="226D07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AA11E1" w14:textId="77777777" w:rsidR="00B17A25" w:rsidRDefault="00B17A25" w:rsidP="003A2A0A">
      <w:r>
        <w:separator/>
      </w:r>
    </w:p>
  </w:endnote>
  <w:endnote w:type="continuationSeparator" w:id="0">
    <w:p w14:paraId="09C161BF" w14:textId="77777777" w:rsidR="00B17A25" w:rsidRDefault="00B17A25"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F6669" w14:textId="77777777" w:rsidR="00B17A25" w:rsidRDefault="00B17A25" w:rsidP="003A2A0A">
      <w:r>
        <w:separator/>
      </w:r>
    </w:p>
  </w:footnote>
  <w:footnote w:type="continuationSeparator" w:id="0">
    <w:p w14:paraId="1D3DF389" w14:textId="77777777" w:rsidR="00B17A25" w:rsidRDefault="00B17A25"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205D4"/>
    <w:rsid w:val="00020732"/>
    <w:rsid w:val="000374C3"/>
    <w:rsid w:val="0003790E"/>
    <w:rsid w:val="00040479"/>
    <w:rsid w:val="00063D72"/>
    <w:rsid w:val="00072E9D"/>
    <w:rsid w:val="000921D3"/>
    <w:rsid w:val="000A2946"/>
    <w:rsid w:val="000A705A"/>
    <w:rsid w:val="000B23A6"/>
    <w:rsid w:val="000B7AAD"/>
    <w:rsid w:val="000C742C"/>
    <w:rsid w:val="000D2776"/>
    <w:rsid w:val="001215CF"/>
    <w:rsid w:val="00121E35"/>
    <w:rsid w:val="00143051"/>
    <w:rsid w:val="00155D2E"/>
    <w:rsid w:val="00157162"/>
    <w:rsid w:val="00165D2C"/>
    <w:rsid w:val="00174E5C"/>
    <w:rsid w:val="001856EB"/>
    <w:rsid w:val="001911B4"/>
    <w:rsid w:val="001C45E1"/>
    <w:rsid w:val="001D259B"/>
    <w:rsid w:val="001E3EBB"/>
    <w:rsid w:val="001E4D0E"/>
    <w:rsid w:val="001F37CC"/>
    <w:rsid w:val="00221C19"/>
    <w:rsid w:val="0022733A"/>
    <w:rsid w:val="00235844"/>
    <w:rsid w:val="00241A3C"/>
    <w:rsid w:val="00245286"/>
    <w:rsid w:val="002464A4"/>
    <w:rsid w:val="00250A2E"/>
    <w:rsid w:val="00255712"/>
    <w:rsid w:val="00257D50"/>
    <w:rsid w:val="002606FB"/>
    <w:rsid w:val="00262962"/>
    <w:rsid w:val="00265460"/>
    <w:rsid w:val="00266C78"/>
    <w:rsid w:val="00273643"/>
    <w:rsid w:val="0028260B"/>
    <w:rsid w:val="00286A8E"/>
    <w:rsid w:val="002A6034"/>
    <w:rsid w:val="002B1CEB"/>
    <w:rsid w:val="002B2430"/>
    <w:rsid w:val="002C5E03"/>
    <w:rsid w:val="002C77C0"/>
    <w:rsid w:val="002D5C0C"/>
    <w:rsid w:val="002F6E95"/>
    <w:rsid w:val="003424A0"/>
    <w:rsid w:val="003578BB"/>
    <w:rsid w:val="003616B8"/>
    <w:rsid w:val="00364458"/>
    <w:rsid w:val="00367DCC"/>
    <w:rsid w:val="00372150"/>
    <w:rsid w:val="003761CE"/>
    <w:rsid w:val="003852C1"/>
    <w:rsid w:val="003A2A0A"/>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7993"/>
    <w:rsid w:val="00426957"/>
    <w:rsid w:val="004415A1"/>
    <w:rsid w:val="004452A5"/>
    <w:rsid w:val="00454A36"/>
    <w:rsid w:val="00477EF3"/>
    <w:rsid w:val="004A33F6"/>
    <w:rsid w:val="004B17CC"/>
    <w:rsid w:val="004D4459"/>
    <w:rsid w:val="004E5D64"/>
    <w:rsid w:val="004F586B"/>
    <w:rsid w:val="004F5C82"/>
    <w:rsid w:val="004F7921"/>
    <w:rsid w:val="005130C0"/>
    <w:rsid w:val="00514271"/>
    <w:rsid w:val="0053235E"/>
    <w:rsid w:val="005328F4"/>
    <w:rsid w:val="005630F6"/>
    <w:rsid w:val="005675E6"/>
    <w:rsid w:val="00595870"/>
    <w:rsid w:val="00596920"/>
    <w:rsid w:val="005B16D6"/>
    <w:rsid w:val="005C4F22"/>
    <w:rsid w:val="005D22F3"/>
    <w:rsid w:val="005D53D1"/>
    <w:rsid w:val="005F1EA6"/>
    <w:rsid w:val="005F4718"/>
    <w:rsid w:val="00606F1A"/>
    <w:rsid w:val="00607408"/>
    <w:rsid w:val="00610845"/>
    <w:rsid w:val="0061405B"/>
    <w:rsid w:val="00663B82"/>
    <w:rsid w:val="00674289"/>
    <w:rsid w:val="00677CC7"/>
    <w:rsid w:val="00680BD2"/>
    <w:rsid w:val="006A527D"/>
    <w:rsid w:val="006F6A4C"/>
    <w:rsid w:val="00720DF7"/>
    <w:rsid w:val="00722B46"/>
    <w:rsid w:val="00736E07"/>
    <w:rsid w:val="00767845"/>
    <w:rsid w:val="00776754"/>
    <w:rsid w:val="0078618D"/>
    <w:rsid w:val="007B6291"/>
    <w:rsid w:val="007D0D96"/>
    <w:rsid w:val="007D1086"/>
    <w:rsid w:val="007F2F83"/>
    <w:rsid w:val="007F46BB"/>
    <w:rsid w:val="007F7936"/>
    <w:rsid w:val="00803D2A"/>
    <w:rsid w:val="00804ABE"/>
    <w:rsid w:val="00810FDA"/>
    <w:rsid w:val="00814F85"/>
    <w:rsid w:val="00830B94"/>
    <w:rsid w:val="00864AFD"/>
    <w:rsid w:val="00864DB4"/>
    <w:rsid w:val="0087469C"/>
    <w:rsid w:val="0087627C"/>
    <w:rsid w:val="00893A55"/>
    <w:rsid w:val="00893DEA"/>
    <w:rsid w:val="008C0658"/>
    <w:rsid w:val="008D286A"/>
    <w:rsid w:val="008D2E0A"/>
    <w:rsid w:val="008D6D7B"/>
    <w:rsid w:val="008E06FB"/>
    <w:rsid w:val="008E677B"/>
    <w:rsid w:val="008E6F8D"/>
    <w:rsid w:val="00901C7C"/>
    <w:rsid w:val="00912321"/>
    <w:rsid w:val="00916329"/>
    <w:rsid w:val="00963331"/>
    <w:rsid w:val="009827BE"/>
    <w:rsid w:val="009A44D9"/>
    <w:rsid w:val="009C0199"/>
    <w:rsid w:val="009C36C9"/>
    <w:rsid w:val="009C420C"/>
    <w:rsid w:val="009E2312"/>
    <w:rsid w:val="009F0B0F"/>
    <w:rsid w:val="00A12EDC"/>
    <w:rsid w:val="00A16692"/>
    <w:rsid w:val="00A350A0"/>
    <w:rsid w:val="00A357F0"/>
    <w:rsid w:val="00A37BBE"/>
    <w:rsid w:val="00A43ACF"/>
    <w:rsid w:val="00A47833"/>
    <w:rsid w:val="00A91C85"/>
    <w:rsid w:val="00A94526"/>
    <w:rsid w:val="00AA5306"/>
    <w:rsid w:val="00AC0B65"/>
    <w:rsid w:val="00AC3D53"/>
    <w:rsid w:val="00AC5BFE"/>
    <w:rsid w:val="00AE60EB"/>
    <w:rsid w:val="00AE6EE9"/>
    <w:rsid w:val="00AF4E2F"/>
    <w:rsid w:val="00B010C1"/>
    <w:rsid w:val="00B0755B"/>
    <w:rsid w:val="00B17A25"/>
    <w:rsid w:val="00B23FAA"/>
    <w:rsid w:val="00B37033"/>
    <w:rsid w:val="00B63F8C"/>
    <w:rsid w:val="00B70C9F"/>
    <w:rsid w:val="00B72FEC"/>
    <w:rsid w:val="00B73347"/>
    <w:rsid w:val="00B97243"/>
    <w:rsid w:val="00BC5F78"/>
    <w:rsid w:val="00BD3083"/>
    <w:rsid w:val="00BE1091"/>
    <w:rsid w:val="00BE54A2"/>
    <w:rsid w:val="00BE79B2"/>
    <w:rsid w:val="00C26FE7"/>
    <w:rsid w:val="00C36020"/>
    <w:rsid w:val="00C6340E"/>
    <w:rsid w:val="00CA2D11"/>
    <w:rsid w:val="00CA6BD3"/>
    <w:rsid w:val="00CB23BF"/>
    <w:rsid w:val="00CB61B8"/>
    <w:rsid w:val="00CE1947"/>
    <w:rsid w:val="00CE7AC8"/>
    <w:rsid w:val="00CF3DCD"/>
    <w:rsid w:val="00D1190D"/>
    <w:rsid w:val="00D124F8"/>
    <w:rsid w:val="00D14926"/>
    <w:rsid w:val="00D16766"/>
    <w:rsid w:val="00D42931"/>
    <w:rsid w:val="00D472CE"/>
    <w:rsid w:val="00D50544"/>
    <w:rsid w:val="00D648A4"/>
    <w:rsid w:val="00D86058"/>
    <w:rsid w:val="00D90EF2"/>
    <w:rsid w:val="00D91167"/>
    <w:rsid w:val="00DA7A1C"/>
    <w:rsid w:val="00DB41F8"/>
    <w:rsid w:val="00DB4669"/>
    <w:rsid w:val="00DB6F78"/>
    <w:rsid w:val="00DC01E0"/>
    <w:rsid w:val="00DC12B2"/>
    <w:rsid w:val="00DC3D58"/>
    <w:rsid w:val="00DF030F"/>
    <w:rsid w:val="00DF7973"/>
    <w:rsid w:val="00E02EAA"/>
    <w:rsid w:val="00E10448"/>
    <w:rsid w:val="00E23601"/>
    <w:rsid w:val="00E32C78"/>
    <w:rsid w:val="00E43902"/>
    <w:rsid w:val="00E511DA"/>
    <w:rsid w:val="00E51FC4"/>
    <w:rsid w:val="00E62560"/>
    <w:rsid w:val="00E74AF6"/>
    <w:rsid w:val="00EA125D"/>
    <w:rsid w:val="00EA7DF5"/>
    <w:rsid w:val="00EC3E04"/>
    <w:rsid w:val="00EC4917"/>
    <w:rsid w:val="00EC5DAE"/>
    <w:rsid w:val="00EC7D5B"/>
    <w:rsid w:val="00ED6720"/>
    <w:rsid w:val="00EE0173"/>
    <w:rsid w:val="00EE08B1"/>
    <w:rsid w:val="00EE43A3"/>
    <w:rsid w:val="00F265A3"/>
    <w:rsid w:val="00F27A73"/>
    <w:rsid w:val="00F30AAC"/>
    <w:rsid w:val="00F30F64"/>
    <w:rsid w:val="00F53F3B"/>
    <w:rsid w:val="00F65A95"/>
    <w:rsid w:val="00F9716A"/>
    <w:rsid w:val="00FA0237"/>
    <w:rsid w:val="00FA68F1"/>
    <w:rsid w:val="00FB6CCE"/>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semiHidden/>
    <w:unhideWhenUsed/>
    <w:rsid w:val="0028260B"/>
    <w:rPr>
      <w:sz w:val="20"/>
      <w:szCs w:val="20"/>
    </w:rPr>
  </w:style>
  <w:style w:type="character" w:customStyle="1" w:styleId="CommentTextChar">
    <w:name w:val="Comment Text Char"/>
    <w:basedOn w:val="DefaultParagraphFont"/>
    <w:link w:val="CommentText"/>
    <w:uiPriority w:val="99"/>
    <w:semiHidden/>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1430-9D11-477A-8F5E-EE9E4A90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30</Pages>
  <Words>24447</Words>
  <Characters>139348</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2</cp:revision>
  <dcterms:created xsi:type="dcterms:W3CDTF">2020-05-18T19:11:00Z</dcterms:created>
  <dcterms:modified xsi:type="dcterms:W3CDTF">2020-06-0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